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8AA7DB4" w14:textId="6A1B7D4E" w:rsidR="00752657" w:rsidRPr="00E308B9" w:rsidRDefault="00752657" w:rsidP="00E308B9">
      <w:pPr>
        <w:rPr>
          <w:rFonts w:cstheme="minorHAnsi"/>
          <w:b/>
          <w:kern w:val="0"/>
          <w:sz w:val="24"/>
          <w:szCs w:val="24"/>
        </w:rPr>
      </w:pPr>
      <w:r w:rsidRPr="00E308B9">
        <w:rPr>
          <w:rFonts w:cstheme="minorHAnsi"/>
          <w:b/>
          <w:kern w:val="0"/>
          <w:sz w:val="24"/>
          <w:szCs w:val="24"/>
        </w:rPr>
        <w:t>TITLE:</w:t>
      </w:r>
    </w:p>
    <w:p w14:paraId="3BA2F606" w14:textId="32CE8841" w:rsidR="00752657" w:rsidRPr="00E308B9" w:rsidRDefault="0051594C" w:rsidP="00E308B9">
      <w:p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Using </w:t>
      </w:r>
      <w:r w:rsidR="00752657" w:rsidRPr="00E308B9">
        <w:rPr>
          <w:rFonts w:cstheme="minorHAnsi"/>
          <w:sz w:val="24"/>
          <w:szCs w:val="24"/>
        </w:rPr>
        <w:t xml:space="preserve">Q Suture </w:t>
      </w:r>
      <w:r w:rsidR="00253976">
        <w:rPr>
          <w:rFonts w:cstheme="minorHAnsi"/>
          <w:sz w:val="24"/>
          <w:szCs w:val="24"/>
        </w:rPr>
        <w:t>to</w:t>
      </w:r>
      <w:r w:rsidR="0038222F" w:rsidRPr="00E308B9">
        <w:rPr>
          <w:rFonts w:cstheme="minorHAnsi"/>
          <w:sz w:val="24"/>
          <w:szCs w:val="24"/>
        </w:rPr>
        <w:t xml:space="preserve"> </w:t>
      </w:r>
      <w:r w:rsidR="00752657" w:rsidRPr="00E308B9">
        <w:rPr>
          <w:rFonts w:cstheme="minorHAnsi"/>
          <w:sz w:val="24"/>
          <w:szCs w:val="24"/>
        </w:rPr>
        <w:t>Enhanc</w:t>
      </w:r>
      <w:r w:rsidR="00253976">
        <w:rPr>
          <w:rFonts w:cstheme="minorHAnsi"/>
          <w:sz w:val="24"/>
          <w:szCs w:val="24"/>
        </w:rPr>
        <w:t>e</w:t>
      </w:r>
      <w:r w:rsidR="00752657" w:rsidRPr="00E308B9">
        <w:rPr>
          <w:rFonts w:cstheme="minorHAnsi"/>
          <w:sz w:val="24"/>
          <w:szCs w:val="24"/>
        </w:rPr>
        <w:t xml:space="preserve"> Resistance to Gap Formation and Tensile Strength of Repaired </w:t>
      </w:r>
      <w:r w:rsidR="002A1432" w:rsidRPr="00E308B9">
        <w:rPr>
          <w:rFonts w:cstheme="minorHAnsi"/>
          <w:sz w:val="24"/>
          <w:szCs w:val="24"/>
        </w:rPr>
        <w:t xml:space="preserve">Flexor </w:t>
      </w:r>
      <w:r w:rsidR="00752657" w:rsidRPr="00E308B9">
        <w:rPr>
          <w:rFonts w:cstheme="minorHAnsi"/>
          <w:sz w:val="24"/>
          <w:szCs w:val="24"/>
        </w:rPr>
        <w:t>Tendons</w:t>
      </w:r>
    </w:p>
    <w:p w14:paraId="4072781E" w14:textId="77777777" w:rsidR="00752657" w:rsidRPr="00E308B9" w:rsidRDefault="00752657" w:rsidP="00E308B9">
      <w:pPr>
        <w:pStyle w:val="Default"/>
        <w:jc w:val="both"/>
        <w:rPr>
          <w:rFonts w:asciiTheme="minorHAnsi" w:hAnsiTheme="minorHAnsi" w:cstheme="minorHAnsi"/>
        </w:rPr>
      </w:pPr>
    </w:p>
    <w:p w14:paraId="2A8F3FC8" w14:textId="34C6C8C7" w:rsidR="00752657" w:rsidRPr="00E308B9" w:rsidRDefault="00752657" w:rsidP="00E308B9">
      <w:pPr>
        <w:rPr>
          <w:rFonts w:cstheme="minorHAnsi"/>
          <w:b/>
          <w:kern w:val="0"/>
          <w:sz w:val="24"/>
          <w:szCs w:val="24"/>
        </w:rPr>
      </w:pPr>
      <w:r w:rsidRPr="00E308B9">
        <w:rPr>
          <w:rFonts w:cstheme="minorHAnsi"/>
          <w:b/>
          <w:kern w:val="0"/>
          <w:sz w:val="24"/>
          <w:szCs w:val="24"/>
        </w:rPr>
        <w:t>AUTHORS AND AFFILIATIONS:</w:t>
      </w:r>
    </w:p>
    <w:p w14:paraId="49114E36" w14:textId="263229AD" w:rsidR="00752657" w:rsidRPr="00E308B9" w:rsidRDefault="006A2E02" w:rsidP="00E308B9">
      <w:pPr>
        <w:rPr>
          <w:rFonts w:cstheme="minorHAnsi"/>
          <w:kern w:val="0"/>
          <w:sz w:val="24"/>
          <w:szCs w:val="24"/>
        </w:rPr>
      </w:pPr>
      <w:r w:rsidRPr="00E308B9">
        <w:rPr>
          <w:rFonts w:cstheme="minorHAnsi"/>
          <w:kern w:val="0"/>
          <w:sz w:val="24"/>
          <w:szCs w:val="24"/>
        </w:rPr>
        <w:t>Wei Feng Mao</w:t>
      </w:r>
      <w:r w:rsidRPr="00E308B9">
        <w:rPr>
          <w:rFonts w:cstheme="minorHAnsi"/>
          <w:kern w:val="0"/>
          <w:sz w:val="24"/>
          <w:szCs w:val="24"/>
          <w:vertAlign w:val="superscript"/>
        </w:rPr>
        <w:t>1</w:t>
      </w:r>
      <w:r w:rsidRPr="00E308B9">
        <w:rPr>
          <w:rFonts w:cstheme="minorHAnsi"/>
          <w:kern w:val="0"/>
          <w:sz w:val="24"/>
          <w:szCs w:val="24"/>
        </w:rPr>
        <w:t xml:space="preserve">, </w:t>
      </w:r>
      <w:proofErr w:type="spellStart"/>
      <w:r w:rsidR="00752657" w:rsidRPr="00E308B9">
        <w:rPr>
          <w:rFonts w:cstheme="minorHAnsi"/>
          <w:kern w:val="0"/>
          <w:sz w:val="24"/>
          <w:szCs w:val="24"/>
        </w:rPr>
        <w:t>Ya</w:t>
      </w:r>
      <w:proofErr w:type="spellEnd"/>
      <w:r w:rsidR="00752657" w:rsidRPr="00E308B9">
        <w:rPr>
          <w:rFonts w:cstheme="minorHAnsi"/>
          <w:kern w:val="0"/>
          <w:sz w:val="24"/>
          <w:szCs w:val="24"/>
        </w:rPr>
        <w:t xml:space="preserve"> Fang Wu</w:t>
      </w:r>
      <w:r w:rsidR="0079506E" w:rsidRPr="00E308B9">
        <w:rPr>
          <w:rFonts w:cstheme="minorHAnsi"/>
          <w:kern w:val="0"/>
          <w:sz w:val="24"/>
          <w:szCs w:val="24"/>
          <w:vertAlign w:val="superscript"/>
        </w:rPr>
        <w:t>2</w:t>
      </w:r>
    </w:p>
    <w:p w14:paraId="237E4B6D" w14:textId="77777777" w:rsidR="009B36CD" w:rsidRPr="00E308B9" w:rsidRDefault="009B36CD" w:rsidP="00E308B9">
      <w:pPr>
        <w:rPr>
          <w:rFonts w:cstheme="minorHAnsi"/>
          <w:sz w:val="24"/>
          <w:szCs w:val="24"/>
          <w:vertAlign w:val="superscript"/>
        </w:rPr>
      </w:pPr>
    </w:p>
    <w:p w14:paraId="0F59F7AF" w14:textId="7D2E9E8E" w:rsidR="00752657" w:rsidRPr="00E308B9" w:rsidRDefault="006A2E02" w:rsidP="00E308B9">
      <w:pPr>
        <w:rPr>
          <w:rFonts w:cstheme="minorHAnsi"/>
          <w:sz w:val="24"/>
          <w:szCs w:val="24"/>
        </w:rPr>
      </w:pPr>
      <w:r w:rsidRPr="00E308B9">
        <w:rPr>
          <w:rFonts w:cstheme="minorHAnsi"/>
          <w:sz w:val="24"/>
          <w:szCs w:val="24"/>
          <w:vertAlign w:val="superscript"/>
        </w:rPr>
        <w:t>1</w:t>
      </w:r>
      <w:r w:rsidR="0079506E" w:rsidRPr="00E308B9">
        <w:rPr>
          <w:rFonts w:cstheme="minorHAnsi"/>
          <w:sz w:val="24"/>
          <w:szCs w:val="24"/>
        </w:rPr>
        <w:t xml:space="preserve">Department of Anatomy, Medical School, Nantong University, Nantong, Jiangsu, China </w:t>
      </w:r>
    </w:p>
    <w:p w14:paraId="18BF0A4F" w14:textId="30BD4ADF" w:rsidR="006A2E02" w:rsidRPr="00E308B9" w:rsidRDefault="006A2E02" w:rsidP="00E308B9">
      <w:pPr>
        <w:rPr>
          <w:rFonts w:cstheme="minorHAnsi"/>
          <w:sz w:val="24"/>
          <w:szCs w:val="24"/>
        </w:rPr>
      </w:pPr>
      <w:r w:rsidRPr="00E308B9">
        <w:rPr>
          <w:rFonts w:cstheme="minorHAnsi"/>
          <w:sz w:val="24"/>
          <w:szCs w:val="24"/>
          <w:vertAlign w:val="superscript"/>
        </w:rPr>
        <w:t>2</w:t>
      </w:r>
      <w:r w:rsidR="0079506E" w:rsidRPr="00E308B9">
        <w:rPr>
          <w:rFonts w:cstheme="minorHAnsi"/>
          <w:sz w:val="24"/>
          <w:szCs w:val="24"/>
        </w:rPr>
        <w:t>Department of Hand surgery, Affiliated Hospital of Nantong University, Nantong, Jiangsu, China</w:t>
      </w:r>
      <w:r w:rsidR="0079506E" w:rsidRPr="00E308B9" w:rsidDel="0079506E">
        <w:rPr>
          <w:rFonts w:cstheme="minorHAnsi"/>
          <w:sz w:val="24"/>
          <w:szCs w:val="24"/>
        </w:rPr>
        <w:t xml:space="preserve"> </w:t>
      </w:r>
    </w:p>
    <w:p w14:paraId="4B7B48A3" w14:textId="77777777" w:rsidR="00752657" w:rsidRPr="00E308B9" w:rsidRDefault="00752657" w:rsidP="00E308B9">
      <w:pPr>
        <w:rPr>
          <w:rFonts w:cstheme="minorHAnsi"/>
          <w:sz w:val="24"/>
          <w:szCs w:val="24"/>
        </w:rPr>
      </w:pPr>
    </w:p>
    <w:p w14:paraId="3841AE3B" w14:textId="1B529DC5" w:rsidR="00752657" w:rsidRPr="00E308B9" w:rsidRDefault="00752657" w:rsidP="00E308B9">
      <w:pPr>
        <w:rPr>
          <w:rFonts w:cstheme="minorHAnsi"/>
          <w:b/>
          <w:sz w:val="24"/>
          <w:szCs w:val="24"/>
        </w:rPr>
      </w:pPr>
      <w:r w:rsidRPr="00E308B9">
        <w:rPr>
          <w:rFonts w:cstheme="minorHAnsi"/>
          <w:b/>
          <w:sz w:val="24"/>
          <w:szCs w:val="24"/>
        </w:rPr>
        <w:t>Corresponding Author:</w:t>
      </w:r>
    </w:p>
    <w:p w14:paraId="1343DE73" w14:textId="69D8D047" w:rsidR="00752657" w:rsidRPr="00E308B9" w:rsidRDefault="00752657" w:rsidP="00E308B9">
      <w:pPr>
        <w:rPr>
          <w:rFonts w:cstheme="minorHAnsi"/>
          <w:sz w:val="24"/>
          <w:szCs w:val="24"/>
        </w:rPr>
      </w:pPr>
      <w:proofErr w:type="spellStart"/>
      <w:r w:rsidRPr="00E308B9">
        <w:rPr>
          <w:rFonts w:cstheme="minorHAnsi"/>
          <w:sz w:val="24"/>
          <w:szCs w:val="24"/>
        </w:rPr>
        <w:t>Ya</w:t>
      </w:r>
      <w:proofErr w:type="spellEnd"/>
      <w:r w:rsidRPr="00E308B9">
        <w:rPr>
          <w:rFonts w:cstheme="minorHAnsi"/>
          <w:sz w:val="24"/>
          <w:szCs w:val="24"/>
        </w:rPr>
        <w:t xml:space="preserve"> Fang Wu (applefang002@126.com)</w:t>
      </w:r>
    </w:p>
    <w:p w14:paraId="7CB00D9A" w14:textId="0C14F4C7" w:rsidR="00D51D13" w:rsidRPr="00E308B9" w:rsidRDefault="00D51D13" w:rsidP="00E308B9">
      <w:pPr>
        <w:rPr>
          <w:rFonts w:cstheme="minorHAnsi"/>
          <w:sz w:val="24"/>
          <w:szCs w:val="24"/>
        </w:rPr>
      </w:pPr>
    </w:p>
    <w:p w14:paraId="1AFF401A" w14:textId="3128B876" w:rsidR="00D51D13" w:rsidRPr="00E308B9" w:rsidRDefault="00D51D13" w:rsidP="00E308B9">
      <w:pPr>
        <w:rPr>
          <w:rFonts w:cstheme="minorHAnsi"/>
          <w:b/>
          <w:sz w:val="24"/>
          <w:szCs w:val="24"/>
        </w:rPr>
      </w:pPr>
      <w:r w:rsidRPr="00E308B9">
        <w:rPr>
          <w:rFonts w:cstheme="minorHAnsi"/>
          <w:b/>
          <w:sz w:val="24"/>
          <w:szCs w:val="24"/>
        </w:rPr>
        <w:t>Co-Authors:</w:t>
      </w:r>
    </w:p>
    <w:p w14:paraId="0239436A" w14:textId="42D258DF" w:rsidR="00D51D13" w:rsidRPr="00E308B9" w:rsidRDefault="00D51D13" w:rsidP="00E308B9">
      <w:pPr>
        <w:rPr>
          <w:rFonts w:cstheme="minorHAnsi"/>
          <w:sz w:val="24"/>
          <w:szCs w:val="24"/>
        </w:rPr>
      </w:pPr>
      <w:r w:rsidRPr="00E308B9">
        <w:rPr>
          <w:rFonts w:cstheme="minorHAnsi"/>
          <w:sz w:val="24"/>
          <w:szCs w:val="24"/>
        </w:rPr>
        <w:t>Wei Feng Mao (maoweifeng@ntu.edu.cn)</w:t>
      </w:r>
    </w:p>
    <w:p w14:paraId="5E33720C" w14:textId="59EBCE18" w:rsidR="00752657" w:rsidRPr="00E308B9" w:rsidRDefault="00752657" w:rsidP="00E308B9">
      <w:pPr>
        <w:rPr>
          <w:rFonts w:cstheme="minorHAnsi"/>
          <w:sz w:val="24"/>
          <w:szCs w:val="24"/>
        </w:rPr>
      </w:pPr>
    </w:p>
    <w:p w14:paraId="401DD7C1" w14:textId="77777777" w:rsidR="00A130E1" w:rsidRPr="00E308B9" w:rsidRDefault="00752657" w:rsidP="00E308B9">
      <w:pPr>
        <w:rPr>
          <w:rFonts w:cstheme="minorHAnsi"/>
          <w:b/>
          <w:sz w:val="24"/>
          <w:szCs w:val="24"/>
        </w:rPr>
      </w:pPr>
      <w:r w:rsidRPr="00E308B9">
        <w:rPr>
          <w:rFonts w:cstheme="minorHAnsi"/>
          <w:b/>
          <w:sz w:val="24"/>
          <w:szCs w:val="24"/>
        </w:rPr>
        <w:t>KEYWORDS:</w:t>
      </w:r>
      <w:r w:rsidR="00A130E1" w:rsidRPr="00E308B9">
        <w:rPr>
          <w:rFonts w:cstheme="minorHAnsi"/>
          <w:b/>
          <w:sz w:val="24"/>
          <w:szCs w:val="24"/>
        </w:rPr>
        <w:t xml:space="preserve"> </w:t>
      </w:r>
    </w:p>
    <w:p w14:paraId="464E60D6" w14:textId="4BE3BB0E" w:rsidR="00752657" w:rsidRPr="00E308B9" w:rsidRDefault="00A130E1" w:rsidP="00E308B9">
      <w:pPr>
        <w:rPr>
          <w:rFonts w:cstheme="minorHAnsi"/>
          <w:sz w:val="24"/>
          <w:szCs w:val="24"/>
        </w:rPr>
      </w:pPr>
      <w:r w:rsidRPr="00E308B9">
        <w:rPr>
          <w:rFonts w:cstheme="minorHAnsi"/>
          <w:sz w:val="24"/>
          <w:szCs w:val="24"/>
        </w:rPr>
        <w:t xml:space="preserve">tendon repair, </w:t>
      </w:r>
      <w:r w:rsidR="00D51D13" w:rsidRPr="00E308B9">
        <w:rPr>
          <w:rFonts w:cstheme="minorHAnsi"/>
          <w:sz w:val="24"/>
          <w:szCs w:val="24"/>
        </w:rPr>
        <w:t xml:space="preserve">peripheral sutures, </w:t>
      </w:r>
      <w:r w:rsidRPr="00E308B9">
        <w:rPr>
          <w:rFonts w:cstheme="minorHAnsi"/>
          <w:sz w:val="24"/>
          <w:szCs w:val="24"/>
        </w:rPr>
        <w:t>2-mm gap formation, ultimate strength, cyclic loading, surgical time</w:t>
      </w:r>
    </w:p>
    <w:p w14:paraId="24FB62E2" w14:textId="77777777" w:rsidR="00A130E1" w:rsidRPr="00E308B9" w:rsidRDefault="00A130E1" w:rsidP="00E308B9">
      <w:pPr>
        <w:rPr>
          <w:rFonts w:cstheme="minorHAnsi"/>
          <w:sz w:val="24"/>
          <w:szCs w:val="24"/>
        </w:rPr>
      </w:pPr>
    </w:p>
    <w:p w14:paraId="072456DF" w14:textId="30BE60AA" w:rsidR="00A130E1" w:rsidRPr="00E308B9" w:rsidRDefault="00A130E1" w:rsidP="00E308B9">
      <w:pPr>
        <w:rPr>
          <w:rFonts w:cstheme="minorHAnsi"/>
          <w:b/>
          <w:sz w:val="24"/>
          <w:szCs w:val="24"/>
        </w:rPr>
      </w:pPr>
      <w:r w:rsidRPr="00E308B9">
        <w:rPr>
          <w:rFonts w:cstheme="minorHAnsi"/>
          <w:b/>
          <w:sz w:val="24"/>
          <w:szCs w:val="24"/>
        </w:rPr>
        <w:t>SUMMARY:</w:t>
      </w:r>
    </w:p>
    <w:p w14:paraId="6D4913D5" w14:textId="21FE48B8" w:rsidR="000C2427" w:rsidRPr="00E308B9" w:rsidRDefault="00A130E1" w:rsidP="00E308B9">
      <w:pPr>
        <w:rPr>
          <w:rFonts w:cstheme="minorHAnsi"/>
          <w:sz w:val="24"/>
          <w:szCs w:val="24"/>
        </w:rPr>
      </w:pPr>
      <w:r w:rsidRPr="00E308B9">
        <w:rPr>
          <w:rFonts w:cstheme="minorHAnsi"/>
          <w:sz w:val="24"/>
          <w:szCs w:val="24"/>
        </w:rPr>
        <w:t xml:space="preserve">Here, we present a “Q” suture </w:t>
      </w:r>
      <w:r w:rsidR="00E308B9">
        <w:rPr>
          <w:rFonts w:cstheme="minorHAnsi"/>
          <w:sz w:val="24"/>
          <w:szCs w:val="24"/>
        </w:rPr>
        <w:t xml:space="preserve">technique that can be performed in </w:t>
      </w:r>
      <w:r w:rsidRPr="00E308B9">
        <w:rPr>
          <w:rFonts w:cstheme="minorHAnsi"/>
          <w:sz w:val="24"/>
          <w:szCs w:val="24"/>
        </w:rPr>
        <w:t xml:space="preserve">tendon repair and its effects on </w:t>
      </w:r>
      <w:r w:rsidR="00E308B9">
        <w:rPr>
          <w:rFonts w:cstheme="minorHAnsi"/>
          <w:sz w:val="24"/>
          <w:szCs w:val="24"/>
        </w:rPr>
        <w:t xml:space="preserve">the </w:t>
      </w:r>
      <w:r w:rsidRPr="00E308B9">
        <w:rPr>
          <w:rFonts w:cstheme="minorHAnsi"/>
          <w:sz w:val="24"/>
          <w:szCs w:val="24"/>
        </w:rPr>
        <w:t xml:space="preserve">gap formation and tensile strength of </w:t>
      </w:r>
      <w:r w:rsidR="000C2427" w:rsidRPr="00E308B9">
        <w:rPr>
          <w:rFonts w:cstheme="minorHAnsi"/>
          <w:sz w:val="24"/>
          <w:szCs w:val="24"/>
        </w:rPr>
        <w:t>the repaired tendons. Q suture</w:t>
      </w:r>
      <w:r w:rsidR="00A740FA" w:rsidRPr="00E308B9">
        <w:rPr>
          <w:rFonts w:cstheme="minorHAnsi"/>
          <w:sz w:val="24"/>
          <w:szCs w:val="24"/>
        </w:rPr>
        <w:t xml:space="preserve"> </w:t>
      </w:r>
      <w:r w:rsidR="000C2427" w:rsidRPr="00E308B9">
        <w:rPr>
          <w:rFonts w:cstheme="minorHAnsi"/>
          <w:sz w:val="24"/>
          <w:szCs w:val="24"/>
        </w:rPr>
        <w:t xml:space="preserve">is </w:t>
      </w:r>
      <w:r w:rsidR="00E308B9">
        <w:rPr>
          <w:rFonts w:cstheme="minorHAnsi"/>
          <w:sz w:val="24"/>
          <w:szCs w:val="24"/>
        </w:rPr>
        <w:t xml:space="preserve">shown to be </w:t>
      </w:r>
      <w:r w:rsidR="000C2427" w:rsidRPr="00E308B9">
        <w:rPr>
          <w:rFonts w:cstheme="minorHAnsi"/>
          <w:sz w:val="24"/>
          <w:szCs w:val="24"/>
        </w:rPr>
        <w:t xml:space="preserve">efficient in enhancing </w:t>
      </w:r>
      <w:r w:rsidR="00F22307" w:rsidRPr="00E308B9">
        <w:rPr>
          <w:rFonts w:cstheme="minorHAnsi"/>
          <w:sz w:val="24"/>
          <w:szCs w:val="24"/>
        </w:rPr>
        <w:t xml:space="preserve">the </w:t>
      </w:r>
      <w:r w:rsidR="000C2427" w:rsidRPr="00E308B9">
        <w:rPr>
          <w:rFonts w:cstheme="minorHAnsi"/>
          <w:sz w:val="24"/>
          <w:szCs w:val="24"/>
        </w:rPr>
        <w:t>tensile resistance and tendon repair strength.</w:t>
      </w:r>
    </w:p>
    <w:p w14:paraId="2884C196" w14:textId="77777777" w:rsidR="00A130E1" w:rsidRPr="00E308B9" w:rsidRDefault="00A130E1" w:rsidP="00E308B9">
      <w:pPr>
        <w:rPr>
          <w:rFonts w:cstheme="minorHAnsi"/>
          <w:sz w:val="24"/>
          <w:szCs w:val="24"/>
        </w:rPr>
      </w:pPr>
    </w:p>
    <w:p w14:paraId="39FF3F5A" w14:textId="0160A624" w:rsidR="00D033B2" w:rsidRPr="00E308B9" w:rsidRDefault="00752657" w:rsidP="00E308B9">
      <w:pPr>
        <w:widowControl/>
        <w:rPr>
          <w:rFonts w:cstheme="minorHAnsi"/>
          <w:b/>
          <w:kern w:val="0"/>
          <w:sz w:val="24"/>
          <w:szCs w:val="24"/>
        </w:rPr>
      </w:pPr>
      <w:r w:rsidRPr="00E308B9">
        <w:rPr>
          <w:rFonts w:cstheme="minorHAnsi"/>
          <w:b/>
          <w:kern w:val="0"/>
          <w:sz w:val="24"/>
          <w:szCs w:val="24"/>
        </w:rPr>
        <w:t>ABSTRACT:</w:t>
      </w:r>
    </w:p>
    <w:p w14:paraId="5061BB7B" w14:textId="1EBC6196" w:rsidR="00553A30" w:rsidRPr="00E308B9" w:rsidRDefault="00472AE8" w:rsidP="00E308B9">
      <w:pPr>
        <w:rPr>
          <w:rFonts w:cstheme="minorHAnsi"/>
          <w:sz w:val="24"/>
          <w:szCs w:val="24"/>
        </w:rPr>
      </w:pPr>
      <w:r w:rsidRPr="00E308B9">
        <w:rPr>
          <w:rFonts w:cstheme="minorHAnsi"/>
          <w:sz w:val="24"/>
          <w:szCs w:val="24"/>
        </w:rPr>
        <w:t xml:space="preserve">Peripheral </w:t>
      </w:r>
      <w:proofErr w:type="spellStart"/>
      <w:r w:rsidR="00BA2B26" w:rsidRPr="00E308B9">
        <w:rPr>
          <w:rFonts w:cstheme="minorHAnsi"/>
          <w:sz w:val="24"/>
          <w:szCs w:val="24"/>
        </w:rPr>
        <w:t>epitendinous</w:t>
      </w:r>
      <w:proofErr w:type="spellEnd"/>
      <w:r w:rsidR="00BA2B26" w:rsidRPr="00E308B9">
        <w:rPr>
          <w:rFonts w:cstheme="minorHAnsi"/>
          <w:sz w:val="24"/>
          <w:szCs w:val="24"/>
        </w:rPr>
        <w:t xml:space="preserve"> sutures are </w:t>
      </w:r>
      <w:r w:rsidR="00292491" w:rsidRPr="00E308B9">
        <w:rPr>
          <w:rFonts w:cstheme="minorHAnsi"/>
          <w:sz w:val="24"/>
          <w:szCs w:val="24"/>
        </w:rPr>
        <w:t xml:space="preserve">believed </w:t>
      </w:r>
      <w:r w:rsidR="00BA2B26" w:rsidRPr="00E308B9">
        <w:rPr>
          <w:rFonts w:cstheme="minorHAnsi"/>
          <w:sz w:val="24"/>
          <w:szCs w:val="24"/>
        </w:rPr>
        <w:t>to enhance</w:t>
      </w:r>
      <w:r w:rsidR="007C4AEC" w:rsidRPr="00E308B9">
        <w:rPr>
          <w:rFonts w:cstheme="minorHAnsi"/>
          <w:sz w:val="24"/>
          <w:szCs w:val="24"/>
        </w:rPr>
        <w:t xml:space="preserve"> </w:t>
      </w:r>
      <w:r w:rsidR="00BA2B26" w:rsidRPr="00E308B9">
        <w:rPr>
          <w:rFonts w:cstheme="minorHAnsi"/>
          <w:sz w:val="24"/>
          <w:szCs w:val="24"/>
        </w:rPr>
        <w:t xml:space="preserve">core suture strength </w:t>
      </w:r>
      <w:r w:rsidR="00EB5FCB" w:rsidRPr="00E308B9">
        <w:rPr>
          <w:rFonts w:cstheme="minorHAnsi"/>
          <w:sz w:val="24"/>
          <w:szCs w:val="24"/>
        </w:rPr>
        <w:t xml:space="preserve">in </w:t>
      </w:r>
      <w:r w:rsidR="00BA2B26" w:rsidRPr="00E308B9">
        <w:rPr>
          <w:rFonts w:cstheme="minorHAnsi"/>
          <w:sz w:val="24"/>
          <w:szCs w:val="24"/>
        </w:rPr>
        <w:t xml:space="preserve">tendon repair and decrease </w:t>
      </w:r>
      <w:r w:rsidR="007C4AEC" w:rsidRPr="00E308B9">
        <w:rPr>
          <w:rFonts w:cstheme="minorHAnsi"/>
          <w:sz w:val="24"/>
          <w:szCs w:val="24"/>
        </w:rPr>
        <w:t>the</w:t>
      </w:r>
      <w:r w:rsidR="00BA2B26" w:rsidRPr="00E308B9">
        <w:rPr>
          <w:rFonts w:cstheme="minorHAnsi"/>
          <w:sz w:val="24"/>
          <w:szCs w:val="24"/>
        </w:rPr>
        <w:t xml:space="preserve"> risk of gapping between tendon ends. </w:t>
      </w:r>
      <w:r w:rsidR="005B6A70" w:rsidRPr="00E308B9">
        <w:rPr>
          <w:rFonts w:cstheme="minorHAnsi"/>
          <w:sz w:val="24"/>
          <w:szCs w:val="24"/>
        </w:rPr>
        <w:t>H</w:t>
      </w:r>
      <w:r w:rsidR="00013B16">
        <w:rPr>
          <w:rFonts w:cstheme="minorHAnsi"/>
          <w:sz w:val="24"/>
          <w:szCs w:val="24"/>
        </w:rPr>
        <w:t>ere</w:t>
      </w:r>
      <w:r w:rsidR="005B6A70" w:rsidRPr="00E308B9">
        <w:rPr>
          <w:rFonts w:cstheme="minorHAnsi"/>
          <w:sz w:val="24"/>
          <w:szCs w:val="24"/>
        </w:rPr>
        <w:t xml:space="preserve"> </w:t>
      </w:r>
      <w:r w:rsidR="00BF4AA5" w:rsidRPr="00E308B9">
        <w:rPr>
          <w:rFonts w:cstheme="minorHAnsi"/>
          <w:sz w:val="24"/>
          <w:szCs w:val="24"/>
        </w:rPr>
        <w:t>Q suture</w:t>
      </w:r>
      <w:r w:rsidR="00E308B9">
        <w:rPr>
          <w:rFonts w:cstheme="minorHAnsi"/>
          <w:sz w:val="24"/>
          <w:szCs w:val="24"/>
        </w:rPr>
        <w:t xml:space="preserve">, an </w:t>
      </w:r>
      <w:r w:rsidR="00E308B9" w:rsidRPr="00E308B9">
        <w:rPr>
          <w:rFonts w:cstheme="minorHAnsi"/>
          <w:sz w:val="24"/>
          <w:szCs w:val="24"/>
        </w:rPr>
        <w:t xml:space="preserve">alternative </w:t>
      </w:r>
      <w:r w:rsidR="00BF4AA5" w:rsidRPr="00E308B9">
        <w:rPr>
          <w:rFonts w:cstheme="minorHAnsi"/>
          <w:sz w:val="24"/>
          <w:szCs w:val="24"/>
        </w:rPr>
        <w:t>to peripheral sutures</w:t>
      </w:r>
      <w:r w:rsidR="00013B16">
        <w:rPr>
          <w:rFonts w:cstheme="minorHAnsi"/>
          <w:sz w:val="24"/>
          <w:szCs w:val="24"/>
        </w:rPr>
        <w:t>,</w:t>
      </w:r>
      <w:r w:rsidR="00F22307" w:rsidRPr="00E308B9">
        <w:rPr>
          <w:rFonts w:cstheme="minorHAnsi"/>
          <w:sz w:val="24"/>
          <w:szCs w:val="24"/>
        </w:rPr>
        <w:t xml:space="preserve"> is presented </w:t>
      </w:r>
      <w:r w:rsidR="00EB5FCB" w:rsidRPr="00E308B9">
        <w:rPr>
          <w:rFonts w:cstheme="minorHAnsi"/>
          <w:sz w:val="24"/>
          <w:szCs w:val="24"/>
        </w:rPr>
        <w:t xml:space="preserve">for </w:t>
      </w:r>
      <w:r w:rsidR="001542C6" w:rsidRPr="00E308B9">
        <w:rPr>
          <w:rFonts w:cstheme="minorHAnsi"/>
          <w:sz w:val="24"/>
          <w:szCs w:val="24"/>
        </w:rPr>
        <w:t xml:space="preserve">the </w:t>
      </w:r>
      <w:r w:rsidR="00EB5FCB" w:rsidRPr="00E308B9">
        <w:rPr>
          <w:rFonts w:cstheme="minorHAnsi"/>
          <w:sz w:val="24"/>
          <w:szCs w:val="24"/>
        </w:rPr>
        <w:t xml:space="preserve">use </w:t>
      </w:r>
      <w:r w:rsidR="00FB2946" w:rsidRPr="00E308B9">
        <w:rPr>
          <w:rFonts w:cstheme="minorHAnsi"/>
          <w:sz w:val="24"/>
          <w:szCs w:val="24"/>
        </w:rPr>
        <w:t>in tendon repair</w:t>
      </w:r>
      <w:r w:rsidR="00EB5FCB" w:rsidRPr="00E308B9">
        <w:rPr>
          <w:rFonts w:cstheme="minorHAnsi"/>
          <w:sz w:val="24"/>
          <w:szCs w:val="24"/>
        </w:rPr>
        <w:t>.</w:t>
      </w:r>
      <w:r w:rsidR="00BA2B26" w:rsidRPr="00E308B9">
        <w:rPr>
          <w:rFonts w:cstheme="minorHAnsi"/>
          <w:sz w:val="24"/>
          <w:szCs w:val="24"/>
        </w:rPr>
        <w:t xml:space="preserve"> </w:t>
      </w:r>
      <w:r w:rsidR="00EB5FCB" w:rsidRPr="00E308B9">
        <w:rPr>
          <w:rFonts w:cstheme="minorHAnsi"/>
          <w:sz w:val="24"/>
          <w:szCs w:val="24"/>
        </w:rPr>
        <w:t>I</w:t>
      </w:r>
      <w:r w:rsidR="00FB2946" w:rsidRPr="00E308B9">
        <w:rPr>
          <w:rFonts w:cstheme="minorHAnsi"/>
          <w:sz w:val="24"/>
          <w:szCs w:val="24"/>
        </w:rPr>
        <w:t>ts effects on gap formation and tensile strength of the repaired tendons</w:t>
      </w:r>
      <w:r w:rsidR="00BA2B26" w:rsidRPr="00E308B9">
        <w:rPr>
          <w:rFonts w:cstheme="minorHAnsi"/>
          <w:sz w:val="24"/>
          <w:szCs w:val="24"/>
        </w:rPr>
        <w:t xml:space="preserve"> were compared with conventional running peripheral sutures</w:t>
      </w:r>
      <w:r w:rsidR="00FB2946" w:rsidRPr="00E308B9">
        <w:rPr>
          <w:rFonts w:cstheme="minorHAnsi"/>
          <w:sz w:val="24"/>
          <w:szCs w:val="24"/>
        </w:rPr>
        <w:t>.</w:t>
      </w:r>
      <w:r w:rsidR="009E7708" w:rsidRPr="00E308B9">
        <w:rPr>
          <w:rFonts w:cstheme="minorHAnsi"/>
          <w:sz w:val="24"/>
          <w:szCs w:val="24"/>
        </w:rPr>
        <w:t xml:space="preserve"> </w:t>
      </w:r>
      <w:r w:rsidR="00EA0AC4" w:rsidRPr="00E308B9">
        <w:rPr>
          <w:rFonts w:cstheme="minorHAnsi"/>
          <w:sz w:val="24"/>
          <w:szCs w:val="24"/>
        </w:rPr>
        <w:t>T</w:t>
      </w:r>
      <w:r w:rsidR="004C45A1" w:rsidRPr="00E308B9">
        <w:rPr>
          <w:rFonts w:cstheme="minorHAnsi"/>
          <w:sz w:val="24"/>
          <w:szCs w:val="24"/>
        </w:rPr>
        <w:t xml:space="preserve">hree </w:t>
      </w:r>
      <w:r w:rsidR="00332E7F" w:rsidRPr="00E308B9">
        <w:rPr>
          <w:rFonts w:cstheme="minorHAnsi"/>
          <w:sz w:val="24"/>
          <w:szCs w:val="24"/>
        </w:rPr>
        <w:t xml:space="preserve">2-strand sutures and three 4-strand sutures </w:t>
      </w:r>
      <w:r w:rsidR="00EA0AC4" w:rsidRPr="00E308B9">
        <w:rPr>
          <w:rFonts w:cstheme="minorHAnsi"/>
          <w:sz w:val="24"/>
          <w:szCs w:val="24"/>
        </w:rPr>
        <w:t xml:space="preserve">were used </w:t>
      </w:r>
      <w:r w:rsidR="00013B16">
        <w:rPr>
          <w:rFonts w:cstheme="minorHAnsi"/>
          <w:sz w:val="24"/>
          <w:szCs w:val="24"/>
        </w:rPr>
        <w:t>in</w:t>
      </w:r>
      <w:r w:rsidR="00EA0AC4" w:rsidRPr="00E308B9">
        <w:rPr>
          <w:rFonts w:cstheme="minorHAnsi"/>
          <w:sz w:val="24"/>
          <w:szCs w:val="24"/>
        </w:rPr>
        <w:t xml:space="preserve"> repair</w:t>
      </w:r>
      <w:r w:rsidR="00013B16">
        <w:rPr>
          <w:rFonts w:cstheme="minorHAnsi"/>
          <w:sz w:val="24"/>
          <w:szCs w:val="24"/>
        </w:rPr>
        <w:t>ing</w:t>
      </w:r>
      <w:r w:rsidR="00EA0AC4" w:rsidRPr="00E308B9">
        <w:rPr>
          <w:rFonts w:cstheme="minorHAnsi"/>
          <w:sz w:val="24"/>
          <w:szCs w:val="24"/>
        </w:rPr>
        <w:t xml:space="preserve"> porcine tendons</w:t>
      </w:r>
      <w:r w:rsidR="00332E7F" w:rsidRPr="00E308B9">
        <w:rPr>
          <w:rFonts w:cstheme="minorHAnsi"/>
          <w:sz w:val="24"/>
          <w:szCs w:val="24"/>
        </w:rPr>
        <w:t>.</w:t>
      </w:r>
      <w:r w:rsidR="00B50A27">
        <w:rPr>
          <w:rFonts w:cstheme="minorHAnsi"/>
          <w:sz w:val="24"/>
          <w:szCs w:val="24"/>
        </w:rPr>
        <w:t xml:space="preserve"> </w:t>
      </w:r>
      <w:r w:rsidR="00C07050" w:rsidRPr="00E308B9">
        <w:rPr>
          <w:rFonts w:cstheme="minorHAnsi"/>
          <w:sz w:val="24"/>
          <w:szCs w:val="24"/>
        </w:rPr>
        <w:t xml:space="preserve">The time </w:t>
      </w:r>
      <w:r w:rsidR="000355F4" w:rsidRPr="00E308B9">
        <w:rPr>
          <w:rFonts w:cstheme="minorHAnsi"/>
          <w:sz w:val="24"/>
          <w:szCs w:val="24"/>
        </w:rPr>
        <w:t xml:space="preserve">required </w:t>
      </w:r>
      <w:r w:rsidR="00C07050" w:rsidRPr="00E308B9">
        <w:rPr>
          <w:rFonts w:cstheme="minorHAnsi"/>
          <w:sz w:val="24"/>
          <w:szCs w:val="24"/>
        </w:rPr>
        <w:t xml:space="preserve">for </w:t>
      </w:r>
      <w:r w:rsidR="00EB5FCB" w:rsidRPr="00E308B9">
        <w:rPr>
          <w:rFonts w:cstheme="minorHAnsi"/>
          <w:sz w:val="24"/>
          <w:szCs w:val="24"/>
        </w:rPr>
        <w:t xml:space="preserve">performing </w:t>
      </w:r>
      <w:r w:rsidR="00C07050" w:rsidRPr="00E308B9">
        <w:rPr>
          <w:rFonts w:cstheme="minorHAnsi"/>
          <w:sz w:val="24"/>
          <w:szCs w:val="24"/>
        </w:rPr>
        <w:t xml:space="preserve">2Q and running sutures were recorded. </w:t>
      </w:r>
      <w:r w:rsidR="00E5422B" w:rsidRPr="00E308B9">
        <w:rPr>
          <w:rFonts w:cstheme="minorHAnsi"/>
          <w:sz w:val="24"/>
          <w:szCs w:val="24"/>
        </w:rPr>
        <w:t>T</w:t>
      </w:r>
      <w:r w:rsidR="00EA0AC4" w:rsidRPr="00E308B9">
        <w:rPr>
          <w:rFonts w:cstheme="minorHAnsi"/>
          <w:sz w:val="24"/>
          <w:szCs w:val="24"/>
        </w:rPr>
        <w:t xml:space="preserve">he </w:t>
      </w:r>
      <w:r w:rsidR="00E5422B" w:rsidRPr="00E308B9">
        <w:rPr>
          <w:rFonts w:cstheme="minorHAnsi"/>
          <w:sz w:val="24"/>
          <w:szCs w:val="24"/>
        </w:rPr>
        <w:t xml:space="preserve">repaired </w:t>
      </w:r>
      <w:r w:rsidR="00EA0AC4" w:rsidRPr="00E308B9">
        <w:rPr>
          <w:rFonts w:cstheme="minorHAnsi"/>
          <w:sz w:val="24"/>
          <w:szCs w:val="24"/>
        </w:rPr>
        <w:t>tendons</w:t>
      </w:r>
      <w:r w:rsidR="00E5422B" w:rsidRPr="00E308B9">
        <w:rPr>
          <w:rFonts w:cstheme="minorHAnsi"/>
          <w:sz w:val="24"/>
          <w:szCs w:val="24"/>
        </w:rPr>
        <w:t xml:space="preserve"> </w:t>
      </w:r>
      <w:r w:rsidR="00CD13E1" w:rsidRPr="00E308B9">
        <w:rPr>
          <w:rFonts w:cstheme="minorHAnsi"/>
          <w:sz w:val="24"/>
          <w:szCs w:val="24"/>
        </w:rPr>
        <w:t>were subjected</w:t>
      </w:r>
      <w:r w:rsidR="00CC5C13" w:rsidRPr="00E308B9">
        <w:rPr>
          <w:rFonts w:cstheme="minorHAnsi"/>
          <w:sz w:val="24"/>
          <w:szCs w:val="24"/>
        </w:rPr>
        <w:t xml:space="preserve"> to a cyclic load</w:t>
      </w:r>
      <w:r w:rsidR="00EB5FCB" w:rsidRPr="00E308B9">
        <w:rPr>
          <w:rFonts w:cstheme="minorHAnsi"/>
          <w:sz w:val="24"/>
          <w:szCs w:val="24"/>
        </w:rPr>
        <w:t>ing</w:t>
      </w:r>
      <w:r w:rsidR="00FD022F" w:rsidRPr="00E308B9">
        <w:rPr>
          <w:rFonts w:cstheme="minorHAnsi"/>
          <w:sz w:val="24"/>
          <w:szCs w:val="24"/>
        </w:rPr>
        <w:t xml:space="preserve"> test, </w:t>
      </w:r>
      <w:r w:rsidR="00EB5FCB" w:rsidRPr="00E308B9">
        <w:rPr>
          <w:rFonts w:cstheme="minorHAnsi"/>
          <w:sz w:val="24"/>
          <w:szCs w:val="24"/>
        </w:rPr>
        <w:t xml:space="preserve">and </w:t>
      </w:r>
      <w:r w:rsidR="00CC5C13" w:rsidRPr="00E308B9">
        <w:rPr>
          <w:rFonts w:cstheme="minorHAnsi"/>
          <w:sz w:val="24"/>
          <w:szCs w:val="24"/>
        </w:rPr>
        <w:t xml:space="preserve">the </w:t>
      </w:r>
      <w:r w:rsidR="00D22C39" w:rsidRPr="00E308B9">
        <w:rPr>
          <w:rFonts w:cstheme="minorHAnsi"/>
          <w:sz w:val="24"/>
          <w:szCs w:val="24"/>
        </w:rPr>
        <w:t xml:space="preserve">cycle </w:t>
      </w:r>
      <w:r w:rsidR="00CC5C13" w:rsidRPr="00E308B9">
        <w:rPr>
          <w:rFonts w:cstheme="minorHAnsi"/>
          <w:sz w:val="24"/>
          <w:szCs w:val="24"/>
        </w:rPr>
        <w:t>nu</w:t>
      </w:r>
      <w:r w:rsidR="001C2D1C" w:rsidRPr="00E308B9">
        <w:rPr>
          <w:rFonts w:cstheme="minorHAnsi"/>
          <w:sz w:val="24"/>
          <w:szCs w:val="24"/>
        </w:rPr>
        <w:t>mber</w:t>
      </w:r>
      <w:r w:rsidR="00B50A27">
        <w:rPr>
          <w:rFonts w:cstheme="minorHAnsi"/>
          <w:sz w:val="24"/>
          <w:szCs w:val="24"/>
        </w:rPr>
        <w:t>,</w:t>
      </w:r>
      <w:r w:rsidR="001C2D1C" w:rsidRPr="00E308B9">
        <w:rPr>
          <w:rFonts w:cstheme="minorHAnsi"/>
          <w:sz w:val="24"/>
          <w:szCs w:val="24"/>
        </w:rPr>
        <w:t xml:space="preserve"> </w:t>
      </w:r>
      <w:r w:rsidR="00EB5FCB" w:rsidRPr="00E308B9">
        <w:rPr>
          <w:rFonts w:cstheme="minorHAnsi"/>
          <w:sz w:val="24"/>
          <w:szCs w:val="24"/>
        </w:rPr>
        <w:t xml:space="preserve">during which </w:t>
      </w:r>
      <w:r w:rsidR="006317AA" w:rsidRPr="00E308B9">
        <w:rPr>
          <w:rFonts w:cstheme="minorHAnsi"/>
          <w:sz w:val="24"/>
          <w:szCs w:val="24"/>
        </w:rPr>
        <w:t xml:space="preserve">a </w:t>
      </w:r>
      <w:r w:rsidR="009E18DA" w:rsidRPr="00E308B9">
        <w:rPr>
          <w:rFonts w:cstheme="minorHAnsi"/>
          <w:sz w:val="24"/>
          <w:szCs w:val="24"/>
        </w:rPr>
        <w:t>2-</w:t>
      </w:r>
      <w:r w:rsidR="00CC5C13" w:rsidRPr="00E308B9">
        <w:rPr>
          <w:rFonts w:cstheme="minorHAnsi"/>
          <w:sz w:val="24"/>
          <w:szCs w:val="24"/>
        </w:rPr>
        <w:t>mm gap</w:t>
      </w:r>
      <w:r w:rsidR="003E4FA6" w:rsidRPr="00E308B9">
        <w:rPr>
          <w:rFonts w:cstheme="minorHAnsi"/>
          <w:sz w:val="24"/>
          <w:szCs w:val="24"/>
        </w:rPr>
        <w:t xml:space="preserve"> was formed</w:t>
      </w:r>
      <w:r w:rsidR="00B50A27">
        <w:rPr>
          <w:rFonts w:cstheme="minorHAnsi"/>
          <w:sz w:val="24"/>
          <w:szCs w:val="24"/>
        </w:rPr>
        <w:t>,</w:t>
      </w:r>
      <w:r w:rsidR="00D22C39" w:rsidRPr="00E308B9">
        <w:rPr>
          <w:rFonts w:cstheme="minorHAnsi"/>
          <w:sz w:val="24"/>
          <w:szCs w:val="24"/>
        </w:rPr>
        <w:t xml:space="preserve"> </w:t>
      </w:r>
      <w:r w:rsidR="00CC5C13" w:rsidRPr="00E308B9">
        <w:rPr>
          <w:rFonts w:cstheme="minorHAnsi"/>
          <w:sz w:val="24"/>
          <w:szCs w:val="24"/>
        </w:rPr>
        <w:t>w</w:t>
      </w:r>
      <w:r w:rsidR="004860EE" w:rsidRPr="00E308B9">
        <w:rPr>
          <w:rFonts w:cstheme="minorHAnsi"/>
          <w:sz w:val="24"/>
          <w:szCs w:val="24"/>
        </w:rPr>
        <w:t>as</w:t>
      </w:r>
      <w:r w:rsidR="00B82153" w:rsidRPr="00E308B9">
        <w:rPr>
          <w:rFonts w:cstheme="minorHAnsi"/>
          <w:sz w:val="24"/>
          <w:szCs w:val="24"/>
        </w:rPr>
        <w:t xml:space="preserve"> determined</w:t>
      </w:r>
      <w:r w:rsidR="00CC5C13" w:rsidRPr="00E308B9">
        <w:rPr>
          <w:rFonts w:cstheme="minorHAnsi"/>
          <w:sz w:val="24"/>
          <w:szCs w:val="24"/>
        </w:rPr>
        <w:t>. After the cyclic load</w:t>
      </w:r>
      <w:r w:rsidR="00FD022F" w:rsidRPr="00E308B9">
        <w:rPr>
          <w:rFonts w:cstheme="minorHAnsi"/>
          <w:sz w:val="24"/>
          <w:szCs w:val="24"/>
        </w:rPr>
        <w:t>ing</w:t>
      </w:r>
      <w:r w:rsidR="00CC5C13" w:rsidRPr="00E308B9">
        <w:rPr>
          <w:rFonts w:cstheme="minorHAnsi"/>
          <w:sz w:val="24"/>
          <w:szCs w:val="24"/>
        </w:rPr>
        <w:t xml:space="preserve">, the gap </w:t>
      </w:r>
      <w:r w:rsidR="00B82153" w:rsidRPr="00E308B9">
        <w:rPr>
          <w:rFonts w:cstheme="minorHAnsi"/>
          <w:sz w:val="24"/>
          <w:szCs w:val="24"/>
        </w:rPr>
        <w:t>size at</w:t>
      </w:r>
      <w:r w:rsidR="00F168E4" w:rsidRPr="00E308B9">
        <w:rPr>
          <w:rFonts w:cstheme="minorHAnsi"/>
          <w:sz w:val="24"/>
          <w:szCs w:val="24"/>
        </w:rPr>
        <w:t xml:space="preserve"> </w:t>
      </w:r>
      <w:r w:rsidR="00550D11" w:rsidRPr="00E308B9">
        <w:rPr>
          <w:rFonts w:cstheme="minorHAnsi"/>
          <w:sz w:val="24"/>
          <w:szCs w:val="24"/>
        </w:rPr>
        <w:t xml:space="preserve">the </w:t>
      </w:r>
      <w:r w:rsidR="00F168E4" w:rsidRPr="00E308B9">
        <w:rPr>
          <w:rFonts w:cstheme="minorHAnsi"/>
          <w:sz w:val="24"/>
          <w:szCs w:val="24"/>
        </w:rPr>
        <w:t xml:space="preserve">tendon ends </w:t>
      </w:r>
      <w:r w:rsidR="00CC5C13" w:rsidRPr="00E308B9">
        <w:rPr>
          <w:rFonts w:cstheme="minorHAnsi"/>
          <w:sz w:val="24"/>
          <w:szCs w:val="24"/>
        </w:rPr>
        <w:t xml:space="preserve">and </w:t>
      </w:r>
      <w:r w:rsidR="009F3E42" w:rsidRPr="00E308B9">
        <w:rPr>
          <w:rFonts w:cstheme="minorHAnsi"/>
          <w:sz w:val="24"/>
          <w:szCs w:val="24"/>
        </w:rPr>
        <w:t xml:space="preserve">the </w:t>
      </w:r>
      <w:r w:rsidR="00CC5C13" w:rsidRPr="00E308B9">
        <w:rPr>
          <w:rFonts w:cstheme="minorHAnsi"/>
          <w:sz w:val="24"/>
          <w:szCs w:val="24"/>
        </w:rPr>
        <w:t xml:space="preserve">ultimate strength of the repaired tendons </w:t>
      </w:r>
      <w:r w:rsidR="00785834" w:rsidRPr="00E308B9">
        <w:rPr>
          <w:rFonts w:cstheme="minorHAnsi"/>
          <w:sz w:val="24"/>
          <w:szCs w:val="24"/>
        </w:rPr>
        <w:t>w</w:t>
      </w:r>
      <w:r w:rsidR="00F168E4" w:rsidRPr="00E308B9">
        <w:rPr>
          <w:rFonts w:cstheme="minorHAnsi"/>
          <w:sz w:val="24"/>
          <w:szCs w:val="24"/>
        </w:rPr>
        <w:t>ere</w:t>
      </w:r>
      <w:r w:rsidR="00785834" w:rsidRPr="00E308B9">
        <w:rPr>
          <w:rFonts w:cstheme="minorHAnsi"/>
          <w:sz w:val="24"/>
          <w:szCs w:val="24"/>
        </w:rPr>
        <w:t xml:space="preserve"> </w:t>
      </w:r>
      <w:r w:rsidR="00B82153" w:rsidRPr="00E308B9">
        <w:rPr>
          <w:rFonts w:cstheme="minorHAnsi"/>
          <w:sz w:val="24"/>
          <w:szCs w:val="24"/>
        </w:rPr>
        <w:t>measured</w:t>
      </w:r>
      <w:r w:rsidR="00DD4768" w:rsidRPr="00E308B9">
        <w:rPr>
          <w:rFonts w:cstheme="minorHAnsi"/>
          <w:sz w:val="24"/>
          <w:szCs w:val="24"/>
        </w:rPr>
        <w:t xml:space="preserve">. </w:t>
      </w:r>
      <w:r w:rsidR="009E7708" w:rsidRPr="00E308B9">
        <w:rPr>
          <w:rFonts w:cstheme="minorHAnsi"/>
          <w:sz w:val="24"/>
          <w:szCs w:val="24"/>
        </w:rPr>
        <w:t>A</w:t>
      </w:r>
      <w:r w:rsidR="00A73010" w:rsidRPr="00E308B9">
        <w:rPr>
          <w:rFonts w:cstheme="minorHAnsi"/>
          <w:sz w:val="24"/>
          <w:szCs w:val="24"/>
        </w:rPr>
        <w:t>ugment</w:t>
      </w:r>
      <w:r w:rsidR="00C157F9" w:rsidRPr="00E308B9">
        <w:rPr>
          <w:rFonts w:cstheme="minorHAnsi"/>
          <w:sz w:val="24"/>
          <w:szCs w:val="24"/>
        </w:rPr>
        <w:t>ation</w:t>
      </w:r>
      <w:r w:rsidR="00A73010" w:rsidRPr="00E308B9">
        <w:rPr>
          <w:rFonts w:cstheme="minorHAnsi"/>
          <w:sz w:val="24"/>
          <w:szCs w:val="24"/>
        </w:rPr>
        <w:t xml:space="preserve"> </w:t>
      </w:r>
      <w:r w:rsidR="00395F8E" w:rsidRPr="00E308B9">
        <w:rPr>
          <w:rFonts w:cstheme="minorHAnsi"/>
          <w:sz w:val="24"/>
          <w:szCs w:val="24"/>
        </w:rPr>
        <w:t xml:space="preserve">with </w:t>
      </w:r>
      <w:r w:rsidR="00AB3F72" w:rsidRPr="00E308B9">
        <w:rPr>
          <w:rFonts w:cstheme="minorHAnsi"/>
          <w:sz w:val="24"/>
          <w:szCs w:val="24"/>
        </w:rPr>
        <w:t xml:space="preserve">the </w:t>
      </w:r>
      <w:r w:rsidR="00CD13E1" w:rsidRPr="00E308B9">
        <w:rPr>
          <w:rFonts w:cstheme="minorHAnsi"/>
          <w:sz w:val="24"/>
          <w:szCs w:val="24"/>
        </w:rPr>
        <w:t>Q suture</w:t>
      </w:r>
      <w:r w:rsidR="00A73010" w:rsidRPr="00E308B9">
        <w:rPr>
          <w:rFonts w:cstheme="minorHAnsi"/>
          <w:sz w:val="24"/>
          <w:szCs w:val="24"/>
        </w:rPr>
        <w:t>s</w:t>
      </w:r>
      <w:r w:rsidR="00CD13E1" w:rsidRPr="00E308B9">
        <w:rPr>
          <w:rFonts w:cstheme="minorHAnsi"/>
          <w:sz w:val="24"/>
          <w:szCs w:val="24"/>
        </w:rPr>
        <w:t xml:space="preserve"> </w:t>
      </w:r>
      <w:r w:rsidR="00A73010" w:rsidRPr="00E308B9">
        <w:rPr>
          <w:rFonts w:cstheme="minorHAnsi"/>
          <w:sz w:val="24"/>
          <w:szCs w:val="24"/>
        </w:rPr>
        <w:t>reduced the number of tendons</w:t>
      </w:r>
      <w:r w:rsidR="003E4FA6" w:rsidRPr="00E308B9">
        <w:rPr>
          <w:rFonts w:cstheme="minorHAnsi"/>
          <w:sz w:val="24"/>
          <w:szCs w:val="24"/>
        </w:rPr>
        <w:t xml:space="preserve"> </w:t>
      </w:r>
      <w:r w:rsidR="00A73010" w:rsidRPr="00E308B9">
        <w:rPr>
          <w:rFonts w:cstheme="minorHAnsi"/>
          <w:sz w:val="24"/>
          <w:szCs w:val="24"/>
        </w:rPr>
        <w:t>show</w:t>
      </w:r>
      <w:r w:rsidR="003E4FA6" w:rsidRPr="00E308B9">
        <w:rPr>
          <w:rFonts w:cstheme="minorHAnsi"/>
          <w:sz w:val="24"/>
          <w:szCs w:val="24"/>
        </w:rPr>
        <w:t>ing</w:t>
      </w:r>
      <w:r w:rsidR="00A73010" w:rsidRPr="00E308B9">
        <w:rPr>
          <w:rFonts w:cstheme="minorHAnsi"/>
          <w:sz w:val="24"/>
          <w:szCs w:val="24"/>
        </w:rPr>
        <w:t xml:space="preserve"> 2-mm gap</w:t>
      </w:r>
      <w:r w:rsidR="00AC13EC" w:rsidRPr="00E308B9">
        <w:rPr>
          <w:rFonts w:cstheme="minorHAnsi"/>
          <w:sz w:val="24"/>
          <w:szCs w:val="24"/>
        </w:rPr>
        <w:t>s</w:t>
      </w:r>
      <w:r w:rsidR="00A73010" w:rsidRPr="00E308B9">
        <w:rPr>
          <w:rFonts w:cstheme="minorHAnsi"/>
          <w:sz w:val="24"/>
          <w:szCs w:val="24"/>
        </w:rPr>
        <w:t xml:space="preserve"> </w:t>
      </w:r>
      <w:r w:rsidR="004E5A00" w:rsidRPr="00E308B9">
        <w:rPr>
          <w:rFonts w:cstheme="minorHAnsi"/>
          <w:sz w:val="24"/>
          <w:szCs w:val="24"/>
        </w:rPr>
        <w:t xml:space="preserve">at tendon </w:t>
      </w:r>
      <w:r w:rsidR="00BE5F54" w:rsidRPr="00E308B9">
        <w:rPr>
          <w:rFonts w:cstheme="minorHAnsi"/>
          <w:sz w:val="24"/>
          <w:szCs w:val="24"/>
        </w:rPr>
        <w:t xml:space="preserve">ends </w:t>
      </w:r>
      <w:r w:rsidR="00A73010" w:rsidRPr="00E308B9">
        <w:rPr>
          <w:rFonts w:cstheme="minorHAnsi"/>
          <w:sz w:val="24"/>
          <w:szCs w:val="24"/>
        </w:rPr>
        <w:t>during</w:t>
      </w:r>
      <w:r w:rsidR="00D22C39" w:rsidRPr="00E308B9">
        <w:rPr>
          <w:rFonts w:cstheme="minorHAnsi"/>
          <w:sz w:val="24"/>
          <w:szCs w:val="24"/>
        </w:rPr>
        <w:t xml:space="preserve"> </w:t>
      </w:r>
      <w:r w:rsidR="004E5A00" w:rsidRPr="00E308B9">
        <w:rPr>
          <w:rFonts w:cstheme="minorHAnsi"/>
          <w:sz w:val="24"/>
          <w:szCs w:val="24"/>
        </w:rPr>
        <w:t xml:space="preserve">cyclic </w:t>
      </w:r>
      <w:r w:rsidR="00A73010" w:rsidRPr="00E308B9">
        <w:rPr>
          <w:rFonts w:cstheme="minorHAnsi"/>
          <w:sz w:val="24"/>
          <w:szCs w:val="24"/>
        </w:rPr>
        <w:t xml:space="preserve">loading. </w:t>
      </w:r>
      <w:r w:rsidR="0094234B" w:rsidRPr="00E308B9">
        <w:rPr>
          <w:rFonts w:cstheme="minorHAnsi"/>
          <w:sz w:val="24"/>
          <w:szCs w:val="24"/>
        </w:rPr>
        <w:t xml:space="preserve">2-strand sutures </w:t>
      </w:r>
      <w:r w:rsidR="00BE5F54" w:rsidRPr="00E308B9">
        <w:rPr>
          <w:rFonts w:cstheme="minorHAnsi"/>
          <w:sz w:val="24"/>
          <w:szCs w:val="24"/>
        </w:rPr>
        <w:t xml:space="preserve">significantly increased </w:t>
      </w:r>
      <w:r w:rsidR="00013B16">
        <w:rPr>
          <w:rFonts w:cstheme="minorHAnsi"/>
          <w:sz w:val="24"/>
          <w:szCs w:val="24"/>
        </w:rPr>
        <w:t xml:space="preserve">the ultimate strength of the repaired tendons </w:t>
      </w:r>
      <w:r w:rsidR="009E7708" w:rsidRPr="00E308B9">
        <w:rPr>
          <w:rFonts w:cstheme="minorHAnsi"/>
          <w:sz w:val="24"/>
          <w:szCs w:val="24"/>
        </w:rPr>
        <w:t xml:space="preserve">and </w:t>
      </w:r>
      <w:r w:rsidR="00013B16">
        <w:rPr>
          <w:rFonts w:cstheme="minorHAnsi"/>
          <w:sz w:val="24"/>
          <w:szCs w:val="24"/>
        </w:rPr>
        <w:t xml:space="preserve">4-strand sutures decreased </w:t>
      </w:r>
      <w:r w:rsidR="00BE5F54" w:rsidRPr="00E308B9">
        <w:rPr>
          <w:rFonts w:cstheme="minorHAnsi"/>
          <w:sz w:val="24"/>
          <w:szCs w:val="24"/>
        </w:rPr>
        <w:t xml:space="preserve">the gap distance </w:t>
      </w:r>
      <w:r w:rsidR="00FE0741" w:rsidRPr="00E308B9">
        <w:rPr>
          <w:rFonts w:cstheme="minorHAnsi"/>
          <w:sz w:val="24"/>
          <w:szCs w:val="24"/>
        </w:rPr>
        <w:t>at the repair site</w:t>
      </w:r>
      <w:r w:rsidR="00425A5C" w:rsidRPr="00E308B9">
        <w:rPr>
          <w:rFonts w:cstheme="minorHAnsi"/>
          <w:sz w:val="24"/>
          <w:szCs w:val="24"/>
        </w:rPr>
        <w:t xml:space="preserve"> </w:t>
      </w:r>
      <w:r w:rsidR="009E7708" w:rsidRPr="00E308B9">
        <w:rPr>
          <w:rFonts w:cstheme="minorHAnsi"/>
          <w:sz w:val="24"/>
          <w:szCs w:val="24"/>
        </w:rPr>
        <w:t xml:space="preserve">of </w:t>
      </w:r>
      <w:r w:rsidR="003E4FA6" w:rsidRPr="00E308B9">
        <w:rPr>
          <w:rFonts w:cstheme="minorHAnsi"/>
          <w:sz w:val="24"/>
          <w:szCs w:val="24"/>
        </w:rPr>
        <w:t>tendons</w:t>
      </w:r>
      <w:r w:rsidR="009F3E42" w:rsidRPr="00E308B9">
        <w:rPr>
          <w:rFonts w:cstheme="minorHAnsi"/>
          <w:sz w:val="24"/>
          <w:szCs w:val="24"/>
        </w:rPr>
        <w:t>.</w:t>
      </w:r>
      <w:r w:rsidR="00013B16">
        <w:rPr>
          <w:rFonts w:cstheme="minorHAnsi"/>
          <w:sz w:val="24"/>
          <w:szCs w:val="24"/>
        </w:rPr>
        <w:t xml:space="preserve"> </w:t>
      </w:r>
      <w:r w:rsidR="000E2835" w:rsidRPr="00E308B9">
        <w:rPr>
          <w:rFonts w:cstheme="minorHAnsi"/>
          <w:sz w:val="24"/>
          <w:szCs w:val="24"/>
        </w:rPr>
        <w:t xml:space="preserve">The time required for performing 2Q sutures was significantly less than that for running sutures. </w:t>
      </w:r>
      <w:r w:rsidR="00013B16">
        <w:rPr>
          <w:rFonts w:cstheme="minorHAnsi"/>
          <w:sz w:val="24"/>
          <w:szCs w:val="24"/>
        </w:rPr>
        <w:t>Therefore, w</w:t>
      </w:r>
      <w:r w:rsidR="00723B03" w:rsidRPr="00E308B9">
        <w:rPr>
          <w:rFonts w:cstheme="minorHAnsi"/>
          <w:sz w:val="24"/>
          <w:szCs w:val="24"/>
        </w:rPr>
        <w:t xml:space="preserve">e conclude that the Q suture is efficient in enhancing </w:t>
      </w:r>
      <w:r w:rsidR="00F22307" w:rsidRPr="00E308B9">
        <w:rPr>
          <w:rFonts w:cstheme="minorHAnsi"/>
          <w:sz w:val="24"/>
          <w:szCs w:val="24"/>
        </w:rPr>
        <w:t xml:space="preserve">the </w:t>
      </w:r>
      <w:r w:rsidR="00723B03" w:rsidRPr="00E308B9">
        <w:rPr>
          <w:rFonts w:cstheme="minorHAnsi"/>
          <w:sz w:val="24"/>
          <w:szCs w:val="24"/>
        </w:rPr>
        <w:t>tensile resistance and tendon repair</w:t>
      </w:r>
      <w:r w:rsidR="003E4FA6" w:rsidRPr="00E308B9">
        <w:rPr>
          <w:rFonts w:cstheme="minorHAnsi"/>
          <w:sz w:val="24"/>
          <w:szCs w:val="24"/>
        </w:rPr>
        <w:t xml:space="preserve"> strength</w:t>
      </w:r>
      <w:r w:rsidR="00A60F97" w:rsidRPr="00E308B9">
        <w:rPr>
          <w:rFonts w:cstheme="minorHAnsi"/>
          <w:sz w:val="24"/>
          <w:szCs w:val="24"/>
        </w:rPr>
        <w:t xml:space="preserve"> and c</w:t>
      </w:r>
      <w:r w:rsidR="00013B16">
        <w:rPr>
          <w:rFonts w:cstheme="minorHAnsi"/>
          <w:sz w:val="24"/>
          <w:szCs w:val="24"/>
        </w:rPr>
        <w:t xml:space="preserve">an </w:t>
      </w:r>
      <w:r w:rsidR="00A740FA" w:rsidRPr="00E308B9">
        <w:rPr>
          <w:rFonts w:cstheme="minorHAnsi"/>
          <w:sz w:val="24"/>
          <w:szCs w:val="24"/>
        </w:rPr>
        <w:t xml:space="preserve">be </w:t>
      </w:r>
      <w:r w:rsidR="00B50A27">
        <w:rPr>
          <w:rFonts w:cstheme="minorHAnsi"/>
          <w:sz w:val="24"/>
          <w:szCs w:val="24"/>
        </w:rPr>
        <w:t xml:space="preserve">an alternative to conventional </w:t>
      </w:r>
      <w:r w:rsidR="00A740FA" w:rsidRPr="00E308B9">
        <w:rPr>
          <w:rFonts w:cstheme="minorHAnsi"/>
          <w:sz w:val="24"/>
          <w:szCs w:val="24"/>
        </w:rPr>
        <w:t>peripheral sutures.</w:t>
      </w:r>
    </w:p>
    <w:p w14:paraId="763AAE9B" w14:textId="77777777" w:rsidR="000C2427" w:rsidRPr="00E308B9" w:rsidRDefault="000C2427" w:rsidP="00E308B9">
      <w:pPr>
        <w:pStyle w:val="BlockText"/>
        <w:spacing w:line="240" w:lineRule="auto"/>
        <w:ind w:left="0" w:right="0"/>
        <w:rPr>
          <w:rFonts w:cstheme="minorHAnsi"/>
          <w:b/>
          <w:szCs w:val="24"/>
        </w:rPr>
      </w:pPr>
    </w:p>
    <w:p w14:paraId="2FB2D2AF" w14:textId="7B25E4E2" w:rsidR="00750053" w:rsidRPr="00E308B9" w:rsidRDefault="007C3531" w:rsidP="00E308B9">
      <w:pPr>
        <w:pStyle w:val="BlockText"/>
        <w:spacing w:line="240" w:lineRule="auto"/>
        <w:ind w:left="0" w:right="0"/>
        <w:rPr>
          <w:rFonts w:cstheme="minorHAnsi"/>
          <w:b/>
          <w:szCs w:val="24"/>
        </w:rPr>
      </w:pPr>
      <w:r w:rsidRPr="00E308B9">
        <w:rPr>
          <w:rFonts w:cstheme="minorHAnsi"/>
          <w:b/>
          <w:szCs w:val="24"/>
        </w:rPr>
        <w:t>INTRODUCTION</w:t>
      </w:r>
      <w:r w:rsidR="000C2427" w:rsidRPr="00E308B9">
        <w:rPr>
          <w:rFonts w:cstheme="minorHAnsi"/>
          <w:b/>
          <w:szCs w:val="24"/>
        </w:rPr>
        <w:t>:</w:t>
      </w:r>
    </w:p>
    <w:p w14:paraId="7D9118A8" w14:textId="5D65F5C2" w:rsidR="00550D11" w:rsidRPr="00E308B9" w:rsidRDefault="00B71190" w:rsidP="00E308B9">
      <w:pPr>
        <w:pStyle w:val="BlockText"/>
        <w:spacing w:line="240" w:lineRule="auto"/>
        <w:ind w:left="0" w:right="0"/>
        <w:rPr>
          <w:rFonts w:cstheme="minorHAnsi"/>
          <w:szCs w:val="24"/>
        </w:rPr>
      </w:pPr>
      <w:r w:rsidRPr="00E308B9">
        <w:rPr>
          <w:rFonts w:cstheme="minorHAnsi"/>
          <w:szCs w:val="24"/>
        </w:rPr>
        <w:lastRenderedPageBreak/>
        <w:t>G</w:t>
      </w:r>
      <w:r w:rsidR="00055D38" w:rsidRPr="00E308B9">
        <w:rPr>
          <w:rFonts w:cstheme="minorHAnsi"/>
          <w:szCs w:val="24"/>
        </w:rPr>
        <w:t xml:space="preserve">ap formation at </w:t>
      </w:r>
      <w:r w:rsidRPr="00E308B9">
        <w:rPr>
          <w:rFonts w:cstheme="minorHAnsi"/>
          <w:szCs w:val="24"/>
        </w:rPr>
        <w:t>tendon</w:t>
      </w:r>
      <w:r w:rsidR="00055D38" w:rsidRPr="00E308B9">
        <w:rPr>
          <w:rFonts w:cstheme="minorHAnsi"/>
          <w:szCs w:val="24"/>
        </w:rPr>
        <w:t xml:space="preserve"> repair site </w:t>
      </w:r>
      <w:r w:rsidR="00395F8E" w:rsidRPr="00E308B9">
        <w:rPr>
          <w:rFonts w:cstheme="minorHAnsi"/>
          <w:szCs w:val="24"/>
        </w:rPr>
        <w:t>affects</w:t>
      </w:r>
      <w:r w:rsidRPr="00E308B9">
        <w:rPr>
          <w:rFonts w:cstheme="minorHAnsi"/>
          <w:szCs w:val="24"/>
        </w:rPr>
        <w:t xml:space="preserve"> </w:t>
      </w:r>
      <w:r w:rsidR="006216E0" w:rsidRPr="00E308B9">
        <w:rPr>
          <w:rFonts w:cstheme="minorHAnsi"/>
          <w:szCs w:val="24"/>
        </w:rPr>
        <w:t>tendon</w:t>
      </w:r>
      <w:r w:rsidR="00055D38" w:rsidRPr="00E308B9">
        <w:rPr>
          <w:rFonts w:cstheme="minorHAnsi"/>
          <w:szCs w:val="24"/>
        </w:rPr>
        <w:t xml:space="preserve"> </w:t>
      </w:r>
      <w:r w:rsidR="006216E0" w:rsidRPr="00E308B9">
        <w:rPr>
          <w:rFonts w:cstheme="minorHAnsi"/>
          <w:szCs w:val="24"/>
        </w:rPr>
        <w:t>repair strength and gliding resistance</w:t>
      </w:r>
      <w:r w:rsidR="00395F8E" w:rsidRPr="00E308B9">
        <w:rPr>
          <w:rFonts w:cstheme="minorHAnsi"/>
          <w:szCs w:val="24"/>
        </w:rPr>
        <w:t xml:space="preserve"> substantially</w:t>
      </w:r>
      <w:r w:rsidR="00B50A27">
        <w:rPr>
          <w:rFonts w:cstheme="minorHAnsi"/>
          <w:szCs w:val="24"/>
        </w:rPr>
        <w:t>.</w:t>
      </w:r>
      <w:r w:rsidR="00055D38" w:rsidRPr="00E308B9">
        <w:rPr>
          <w:rFonts w:cstheme="minorHAnsi"/>
          <w:szCs w:val="24"/>
        </w:rPr>
        <w:t xml:space="preserve"> </w:t>
      </w:r>
      <w:r w:rsidR="00B50A27">
        <w:rPr>
          <w:rFonts w:cstheme="minorHAnsi"/>
          <w:szCs w:val="24"/>
        </w:rPr>
        <w:t>T</w:t>
      </w:r>
      <w:r w:rsidR="00055D38" w:rsidRPr="00E308B9">
        <w:rPr>
          <w:rFonts w:cstheme="minorHAnsi"/>
          <w:szCs w:val="24"/>
        </w:rPr>
        <w:t>he consequences of gapping between tendon ends</w:t>
      </w:r>
      <w:r w:rsidR="006216E0" w:rsidRPr="00E308B9">
        <w:rPr>
          <w:rFonts w:cstheme="minorHAnsi"/>
          <w:szCs w:val="24"/>
        </w:rPr>
        <w:t xml:space="preserve"> </w:t>
      </w:r>
      <w:r w:rsidR="00055D38" w:rsidRPr="00E308B9">
        <w:rPr>
          <w:rFonts w:cstheme="minorHAnsi"/>
          <w:szCs w:val="24"/>
        </w:rPr>
        <w:t xml:space="preserve">may </w:t>
      </w:r>
      <w:r w:rsidR="006216E0" w:rsidRPr="00E308B9">
        <w:rPr>
          <w:rFonts w:cstheme="minorHAnsi"/>
          <w:szCs w:val="24"/>
        </w:rPr>
        <w:t>ultimately impede tendon healing in vivo</w:t>
      </w:r>
      <w:r w:rsidR="00EA6111" w:rsidRPr="00E308B9">
        <w:rPr>
          <w:rFonts w:cstheme="minorHAnsi"/>
          <w:szCs w:val="24"/>
        </w:rPr>
        <w:fldChar w:fldCharType="begin">
          <w:fldData xml:space="preserve">PEVuZE5vdGU+PENpdGU+PEF1dGhvcj5MaW5uYW5tYWtpPC9BdXRob3I+PFllYXI+MjAxODwvWWVh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==
</w:fldData>
        </w:fldChar>
      </w:r>
      <w:r w:rsidR="007A1BCA" w:rsidRPr="00E308B9">
        <w:rPr>
          <w:rFonts w:cstheme="minorHAnsi"/>
          <w:szCs w:val="24"/>
        </w:rPr>
        <w:instrText xml:space="preserve"> ADDIN EN.CITE </w:instrText>
      </w:r>
      <w:r w:rsidR="007A1BCA" w:rsidRPr="00E308B9">
        <w:rPr>
          <w:rFonts w:cstheme="minorHAnsi"/>
          <w:szCs w:val="24"/>
        </w:rPr>
        <w:fldChar w:fldCharType="begin">
          <w:fldData xml:space="preserve">PEVuZE5vdGU+PENpdGU+PEF1dGhvcj5MaW5uYW5tYWtpPC9BdXRob3I+PFllYXI+MjAxODwvWWVh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==
</w:fldData>
        </w:fldChar>
      </w:r>
      <w:r w:rsidR="007A1BCA" w:rsidRPr="00E308B9">
        <w:rPr>
          <w:rFonts w:cstheme="minorHAnsi"/>
          <w:szCs w:val="24"/>
        </w:rPr>
        <w:instrText xml:space="preserve"> ADDIN EN.CITE.DATA </w:instrText>
      </w:r>
      <w:r w:rsidR="007A1BCA" w:rsidRPr="00E308B9">
        <w:rPr>
          <w:rFonts w:cstheme="minorHAnsi"/>
          <w:szCs w:val="24"/>
        </w:rPr>
      </w:r>
      <w:r w:rsidR="007A1BCA" w:rsidRPr="00E308B9">
        <w:rPr>
          <w:rFonts w:cstheme="minorHAnsi"/>
          <w:szCs w:val="24"/>
        </w:rPr>
        <w:fldChar w:fldCharType="end"/>
      </w:r>
      <w:r w:rsidR="00EA6111" w:rsidRPr="00E308B9">
        <w:rPr>
          <w:rFonts w:cstheme="minorHAnsi"/>
          <w:szCs w:val="24"/>
        </w:rPr>
      </w:r>
      <w:r w:rsidR="00EA6111" w:rsidRPr="00E308B9">
        <w:rPr>
          <w:rFonts w:cstheme="minorHAnsi"/>
          <w:szCs w:val="24"/>
        </w:rPr>
        <w:fldChar w:fldCharType="separate"/>
      </w:r>
      <w:r w:rsidR="007A1BCA" w:rsidRPr="00E308B9">
        <w:rPr>
          <w:rFonts w:cstheme="minorHAnsi"/>
          <w:noProof/>
          <w:szCs w:val="24"/>
          <w:vertAlign w:val="superscript"/>
        </w:rPr>
        <w:t>1</w:t>
      </w:r>
      <w:r w:rsidR="00EA6111" w:rsidRPr="00E308B9">
        <w:rPr>
          <w:rFonts w:cstheme="minorHAnsi"/>
          <w:szCs w:val="24"/>
        </w:rPr>
        <w:fldChar w:fldCharType="end"/>
      </w:r>
      <w:r w:rsidR="00055D38" w:rsidRPr="00E308B9">
        <w:rPr>
          <w:rFonts w:cstheme="minorHAnsi"/>
          <w:szCs w:val="24"/>
        </w:rPr>
        <w:t xml:space="preserve">. </w:t>
      </w:r>
      <w:r w:rsidR="00DB5040" w:rsidRPr="00E308B9">
        <w:rPr>
          <w:rFonts w:cstheme="minorHAnsi"/>
          <w:szCs w:val="24"/>
        </w:rPr>
        <w:t xml:space="preserve">It </w:t>
      </w:r>
      <w:r w:rsidRPr="00E308B9">
        <w:rPr>
          <w:rFonts w:cstheme="minorHAnsi"/>
          <w:szCs w:val="24"/>
        </w:rPr>
        <w:t>has been</w:t>
      </w:r>
      <w:r w:rsidR="00DB5040" w:rsidRPr="00E308B9">
        <w:rPr>
          <w:rFonts w:cstheme="minorHAnsi"/>
          <w:szCs w:val="24"/>
        </w:rPr>
        <w:t xml:space="preserve"> reported that t</w:t>
      </w:r>
      <w:r w:rsidR="006216E0" w:rsidRPr="00E308B9">
        <w:rPr>
          <w:rFonts w:cstheme="minorHAnsi"/>
          <w:szCs w:val="24"/>
        </w:rPr>
        <w:t xml:space="preserve">he presence of a gap </w:t>
      </w:r>
      <w:r w:rsidRPr="00E308B9">
        <w:rPr>
          <w:rFonts w:cstheme="minorHAnsi"/>
          <w:szCs w:val="24"/>
        </w:rPr>
        <w:t>larger</w:t>
      </w:r>
      <w:r w:rsidR="006216E0" w:rsidRPr="00E308B9">
        <w:rPr>
          <w:rFonts w:cstheme="minorHAnsi"/>
          <w:szCs w:val="24"/>
        </w:rPr>
        <w:t xml:space="preserve"> than 2 mm </w:t>
      </w:r>
      <w:r w:rsidR="00DB5040" w:rsidRPr="00E308B9">
        <w:rPr>
          <w:rFonts w:cstheme="minorHAnsi"/>
          <w:szCs w:val="24"/>
        </w:rPr>
        <w:t xml:space="preserve">at the repair site </w:t>
      </w:r>
      <w:r w:rsidR="0027222F">
        <w:rPr>
          <w:rFonts w:cstheme="minorHAnsi"/>
          <w:szCs w:val="24"/>
        </w:rPr>
        <w:t xml:space="preserve">lead to a </w:t>
      </w:r>
      <w:r w:rsidR="006216E0" w:rsidRPr="00E308B9">
        <w:rPr>
          <w:rFonts w:cstheme="minorHAnsi"/>
          <w:szCs w:val="24"/>
        </w:rPr>
        <w:t>significant increase</w:t>
      </w:r>
      <w:r w:rsidR="0027222F">
        <w:rPr>
          <w:rFonts w:cstheme="minorHAnsi"/>
          <w:szCs w:val="24"/>
        </w:rPr>
        <w:t xml:space="preserve"> in</w:t>
      </w:r>
      <w:r w:rsidR="00DB5040" w:rsidRPr="00E308B9">
        <w:rPr>
          <w:rFonts w:cstheme="minorHAnsi"/>
          <w:szCs w:val="24"/>
        </w:rPr>
        <w:t xml:space="preserve"> the</w:t>
      </w:r>
      <w:r w:rsidR="006216E0" w:rsidRPr="00E308B9">
        <w:rPr>
          <w:rFonts w:cstheme="minorHAnsi"/>
          <w:szCs w:val="24"/>
        </w:rPr>
        <w:t xml:space="preserve"> gliding resistance of repaired </w:t>
      </w:r>
      <w:proofErr w:type="spellStart"/>
      <w:r w:rsidR="006216E0" w:rsidRPr="00E308B9">
        <w:rPr>
          <w:rFonts w:cstheme="minorHAnsi"/>
          <w:szCs w:val="24"/>
        </w:rPr>
        <w:t>intrasynovial</w:t>
      </w:r>
      <w:proofErr w:type="spellEnd"/>
      <w:r w:rsidR="006216E0" w:rsidRPr="00E308B9">
        <w:rPr>
          <w:rFonts w:cstheme="minorHAnsi"/>
          <w:szCs w:val="24"/>
        </w:rPr>
        <w:t xml:space="preserve"> tendon</w:t>
      </w:r>
      <w:r w:rsidR="00A14637" w:rsidRPr="00E308B9">
        <w:rPr>
          <w:rFonts w:cstheme="minorHAnsi"/>
          <w:szCs w:val="24"/>
        </w:rPr>
        <w:t xml:space="preserve"> </w:t>
      </w:r>
      <w:r w:rsidR="00090BA9" w:rsidRPr="00E308B9">
        <w:rPr>
          <w:rFonts w:cstheme="minorHAnsi"/>
          <w:szCs w:val="24"/>
        </w:rPr>
        <w:t>in cadaveric hand</w:t>
      </w:r>
      <w:r w:rsidR="002B4F76" w:rsidRPr="00E308B9">
        <w:rPr>
          <w:rFonts w:cstheme="minorHAnsi"/>
          <w:szCs w:val="24"/>
        </w:rPr>
        <w:t>s</w:t>
      </w:r>
      <w:r w:rsidR="00EA6111" w:rsidRPr="00E308B9">
        <w:rPr>
          <w:rFonts w:cstheme="minorHAnsi"/>
          <w:szCs w:val="24"/>
        </w:rPr>
        <w:fldChar w:fldCharType="begin"/>
      </w:r>
      <w:r w:rsidR="007A1BCA" w:rsidRPr="00E308B9">
        <w:rPr>
          <w:rFonts w:cstheme="minorHAnsi"/>
          <w:szCs w:val="24"/>
        </w:rPr>
        <w:instrText xml:space="preserve"> ADDIN EN.CITE &lt;EndNote&gt;&lt;Cite&gt;&lt;Author&gt;Zhao&lt;/Author&gt;&lt;Year&gt;2004&lt;/Year&gt;&lt;RecNum&gt;100&lt;/RecNum&gt;&lt;DisplayText&gt;&lt;style face="superscript"&gt;2&lt;/style&gt;&lt;/DisplayText&gt;&lt;record&gt;&lt;rec-number&gt;100&lt;/rec-number&gt;&lt;foreign-keys&gt;&lt;key app="EN" db-id="zf55ttwtipxs2revzxy5fwv9d59p0tp2ewr0" timestamp="1583504520"&gt;100&lt;/key&gt;&lt;/foreign-keys&gt;&lt;ref-type name="Journal Article"&gt;17&lt;/ref-type&gt;&lt;contributors&gt;&lt;authors&gt;&lt;author&gt;Zhao, C.&lt;/author&gt;&lt;author&gt;Amadio, P. C.&lt;/author&gt;&lt;author&gt;Tanaka, T.&lt;/author&gt;&lt;author&gt;Kutsumi, K.&lt;/author&gt;&lt;author&gt;Tsubone, T.&lt;/author&gt;&lt;author&gt;Zobitz, M. E.&lt;/author&gt;&lt;author&gt;An, K. N.&lt;/author&gt;&lt;/authors&gt;&lt;/contributors&gt;&lt;auth-address&gt;Orthopedic Biomechanics Laboratory, Department of Orthopedic Surgery, Mayo Clinic, 200 First Street S.W., Rochester, MN 55905, USA.&lt;/auth-address&gt;&lt;titles&gt;&lt;title&gt;Effect of gap size on gliding resistance after flexor tendon repair&lt;/title&gt;&lt;secondary-title&gt;Journal of Bone and Joint Surgery - American volume&lt;/secondary-title&gt;&lt;/titles&gt;&lt;periodical&gt;&lt;full-title&gt;Journal of Bone and Joint Surgery - American volume&lt;/full-title&gt;&lt;/periodical&gt;&lt;pages&gt;2482-8&lt;/pages&gt;&lt;volume&gt;86&lt;/volume&gt;&lt;number&gt;11&lt;/number&gt;&lt;edition&gt;2004/11/04&lt;/edition&gt;&lt;keywords&gt;&lt;keyword&gt;Aged&lt;/keyword&gt;&lt;keyword&gt;Aged, 80 and over&lt;/keyword&gt;&lt;keyword&gt;Biomechanical Phenomena&lt;/keyword&gt;&lt;keyword&gt;*Fingers&lt;/keyword&gt;&lt;keyword&gt;Humans&lt;/keyword&gt;&lt;keyword&gt;In Vitro Techniques&lt;/keyword&gt;&lt;keyword&gt;Middle Aged&lt;/keyword&gt;&lt;keyword&gt;Postoperative Complications&lt;/keyword&gt;&lt;keyword&gt;Tendons/*physiopathology/*surgery&lt;/keyword&gt;&lt;/keywords&gt;&lt;dates&gt;&lt;year&gt;2004&lt;/year&gt;&lt;pub-dates&gt;&lt;date&gt;Nov&lt;/date&gt;&lt;/pub-dates&gt;&lt;/dates&gt;&lt;isbn&gt;0021-9355 (Print)&amp;#xD;0021-9355 (Linking)&lt;/isbn&gt;&lt;accession-num&gt;15523022&lt;/accession-num&gt;&lt;urls&gt;&lt;related-urls&gt;&lt;url&gt;https://www.ncbi.nlm.nih.gov/pubmed/15523022&lt;/url&gt;&lt;/related-urls&gt;&lt;/urls&gt;&lt;electronic-resource-num&gt;10.2106/00004623-200411000-00019&lt;/electronic-resource-num&gt;&lt;/record&gt;&lt;/Cite&gt;&lt;/EndNote&gt;</w:instrText>
      </w:r>
      <w:r w:rsidR="00EA6111" w:rsidRPr="00E308B9">
        <w:rPr>
          <w:rFonts w:cstheme="minorHAnsi"/>
          <w:szCs w:val="24"/>
        </w:rPr>
        <w:fldChar w:fldCharType="separate"/>
      </w:r>
      <w:r w:rsidR="007A1BCA" w:rsidRPr="00E308B9">
        <w:rPr>
          <w:rFonts w:cstheme="minorHAnsi"/>
          <w:noProof/>
          <w:szCs w:val="24"/>
          <w:vertAlign w:val="superscript"/>
        </w:rPr>
        <w:t>2</w:t>
      </w:r>
      <w:r w:rsidR="00EA6111" w:rsidRPr="00E308B9">
        <w:rPr>
          <w:rFonts w:cstheme="minorHAnsi"/>
          <w:szCs w:val="24"/>
        </w:rPr>
        <w:fldChar w:fldCharType="end"/>
      </w:r>
      <w:r w:rsidR="006216E0" w:rsidRPr="00E308B9">
        <w:rPr>
          <w:rFonts w:cstheme="minorHAnsi"/>
          <w:szCs w:val="24"/>
        </w:rPr>
        <w:t xml:space="preserve">. </w:t>
      </w:r>
      <w:r w:rsidR="008E063A" w:rsidRPr="00E308B9">
        <w:rPr>
          <w:rFonts w:cstheme="minorHAnsi"/>
          <w:szCs w:val="24"/>
        </w:rPr>
        <w:t xml:space="preserve">A </w:t>
      </w:r>
      <w:r w:rsidRPr="00E308B9">
        <w:rPr>
          <w:rFonts w:cstheme="minorHAnsi"/>
          <w:szCs w:val="24"/>
        </w:rPr>
        <w:t xml:space="preserve">study in a canine model has shown that a </w:t>
      </w:r>
      <w:r w:rsidR="008E063A" w:rsidRPr="00E308B9">
        <w:rPr>
          <w:rFonts w:cstheme="minorHAnsi"/>
          <w:szCs w:val="24"/>
        </w:rPr>
        <w:t xml:space="preserve">gap size </w:t>
      </w:r>
      <w:r w:rsidRPr="00E308B9">
        <w:rPr>
          <w:rFonts w:cstheme="minorHAnsi"/>
          <w:szCs w:val="24"/>
        </w:rPr>
        <w:t>larger</w:t>
      </w:r>
      <w:r w:rsidR="008E063A" w:rsidRPr="00E308B9">
        <w:rPr>
          <w:rFonts w:cstheme="minorHAnsi"/>
          <w:szCs w:val="24"/>
        </w:rPr>
        <w:t xml:space="preserve"> than 3 mm would impair the tendon he</w:t>
      </w:r>
      <w:r w:rsidR="0016644A" w:rsidRPr="00E308B9">
        <w:rPr>
          <w:rFonts w:cstheme="minorHAnsi"/>
          <w:szCs w:val="24"/>
        </w:rPr>
        <w:t>al</w:t>
      </w:r>
      <w:r w:rsidR="008E063A" w:rsidRPr="00E308B9">
        <w:rPr>
          <w:rFonts w:cstheme="minorHAnsi"/>
          <w:szCs w:val="24"/>
        </w:rPr>
        <w:t>ing strength and stiffness</w:t>
      </w:r>
      <w:r w:rsidR="00EA6111" w:rsidRPr="00E308B9">
        <w:rPr>
          <w:rFonts w:cstheme="minorHAnsi"/>
          <w:szCs w:val="24"/>
        </w:rPr>
        <w:fldChar w:fldCharType="begin">
          <w:fldData xml:space="preserve">PEVuZE5vdGU+PENpdGU+PEF1dGhvcj5HZWxiZXJtYW48L0F1dGhvcj48WWVhcj4xOTk5PC9ZZWFy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</w:fldData>
        </w:fldChar>
      </w:r>
      <w:r w:rsidR="007A1BCA" w:rsidRPr="00E308B9">
        <w:rPr>
          <w:rFonts w:cstheme="minorHAnsi"/>
          <w:szCs w:val="24"/>
        </w:rPr>
        <w:instrText xml:space="preserve"> ADDIN EN.CITE </w:instrText>
      </w:r>
      <w:r w:rsidR="007A1BCA" w:rsidRPr="00E308B9">
        <w:rPr>
          <w:rFonts w:cstheme="minorHAnsi"/>
          <w:szCs w:val="24"/>
        </w:rPr>
        <w:fldChar w:fldCharType="begin">
          <w:fldData xml:space="preserve">PEVuZE5vdGU+PENpdGU+PEF1dGhvcj5HZWxiZXJtYW48L0F1dGhvcj48WWVhcj4xOTk5PC9ZZWFy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</w:fldData>
        </w:fldChar>
      </w:r>
      <w:r w:rsidR="007A1BCA" w:rsidRPr="00E308B9">
        <w:rPr>
          <w:rFonts w:cstheme="minorHAnsi"/>
          <w:szCs w:val="24"/>
        </w:rPr>
        <w:instrText xml:space="preserve"> ADDIN EN.CITE.DATA </w:instrText>
      </w:r>
      <w:r w:rsidR="007A1BCA" w:rsidRPr="00E308B9">
        <w:rPr>
          <w:rFonts w:cstheme="minorHAnsi"/>
          <w:szCs w:val="24"/>
        </w:rPr>
      </w:r>
      <w:r w:rsidR="007A1BCA" w:rsidRPr="00E308B9">
        <w:rPr>
          <w:rFonts w:cstheme="minorHAnsi"/>
          <w:szCs w:val="24"/>
        </w:rPr>
        <w:fldChar w:fldCharType="end"/>
      </w:r>
      <w:r w:rsidR="00EA6111" w:rsidRPr="00E308B9">
        <w:rPr>
          <w:rFonts w:cstheme="minorHAnsi"/>
          <w:szCs w:val="24"/>
        </w:rPr>
      </w:r>
      <w:r w:rsidR="00EA6111" w:rsidRPr="00E308B9">
        <w:rPr>
          <w:rFonts w:cstheme="minorHAnsi"/>
          <w:szCs w:val="24"/>
        </w:rPr>
        <w:fldChar w:fldCharType="separate"/>
      </w:r>
      <w:r w:rsidR="007A1BCA" w:rsidRPr="00E308B9">
        <w:rPr>
          <w:rFonts w:cstheme="minorHAnsi"/>
          <w:noProof/>
          <w:szCs w:val="24"/>
          <w:vertAlign w:val="superscript"/>
        </w:rPr>
        <w:t>3</w:t>
      </w:r>
      <w:r w:rsidR="00EA6111" w:rsidRPr="00E308B9">
        <w:rPr>
          <w:rFonts w:cstheme="minorHAnsi"/>
          <w:szCs w:val="24"/>
        </w:rPr>
        <w:fldChar w:fldCharType="end"/>
      </w:r>
      <w:r w:rsidR="008E063A" w:rsidRPr="00E308B9">
        <w:rPr>
          <w:rFonts w:cstheme="minorHAnsi"/>
          <w:szCs w:val="24"/>
        </w:rPr>
        <w:t xml:space="preserve">. </w:t>
      </w:r>
      <w:r w:rsidR="00DB5040" w:rsidRPr="00E308B9">
        <w:rPr>
          <w:rFonts w:cstheme="minorHAnsi"/>
          <w:szCs w:val="24"/>
        </w:rPr>
        <w:t>Therefore, improving resistance</w:t>
      </w:r>
      <w:r w:rsidR="00852D5D" w:rsidRPr="00E308B9">
        <w:rPr>
          <w:rFonts w:cstheme="minorHAnsi"/>
          <w:szCs w:val="24"/>
        </w:rPr>
        <w:t xml:space="preserve"> </w:t>
      </w:r>
      <w:r w:rsidR="00DB5040" w:rsidRPr="00E308B9">
        <w:rPr>
          <w:rFonts w:cstheme="minorHAnsi"/>
          <w:szCs w:val="24"/>
        </w:rPr>
        <w:t xml:space="preserve">and decreasing </w:t>
      </w:r>
      <w:r w:rsidR="00F33BF3" w:rsidRPr="00E308B9">
        <w:rPr>
          <w:rFonts w:cstheme="minorHAnsi"/>
          <w:szCs w:val="24"/>
        </w:rPr>
        <w:t xml:space="preserve">the </w:t>
      </w:r>
      <w:r w:rsidR="00DB5040" w:rsidRPr="00E308B9">
        <w:rPr>
          <w:rFonts w:cstheme="minorHAnsi"/>
          <w:szCs w:val="24"/>
        </w:rPr>
        <w:t xml:space="preserve">risk of gapping between tendon ends are critical for tendon repair. </w:t>
      </w:r>
    </w:p>
    <w:p w14:paraId="007048F4" w14:textId="77777777" w:rsidR="002F3419" w:rsidRPr="00E308B9" w:rsidRDefault="002F3419" w:rsidP="00E308B9">
      <w:pPr>
        <w:pStyle w:val="BlockText"/>
        <w:spacing w:line="240" w:lineRule="auto"/>
        <w:ind w:left="0" w:right="0"/>
        <w:rPr>
          <w:rFonts w:cstheme="minorHAnsi"/>
          <w:szCs w:val="24"/>
        </w:rPr>
      </w:pPr>
    </w:p>
    <w:p w14:paraId="4CAA18B5" w14:textId="300C7E46" w:rsidR="005E3869" w:rsidRPr="00E308B9" w:rsidRDefault="00055D38" w:rsidP="00E308B9">
      <w:pPr>
        <w:pStyle w:val="BlockText"/>
        <w:spacing w:line="240" w:lineRule="auto"/>
        <w:ind w:left="0" w:right="0"/>
        <w:rPr>
          <w:rFonts w:cstheme="minorHAnsi"/>
          <w:szCs w:val="24"/>
        </w:rPr>
      </w:pPr>
      <w:r w:rsidRPr="00E308B9">
        <w:rPr>
          <w:rFonts w:cstheme="minorHAnsi"/>
          <w:szCs w:val="24"/>
        </w:rPr>
        <w:t>A</w:t>
      </w:r>
      <w:r w:rsidR="00F26493" w:rsidRPr="00E308B9">
        <w:rPr>
          <w:rFonts w:cstheme="minorHAnsi"/>
          <w:szCs w:val="24"/>
        </w:rPr>
        <w:t>ddition of peripheral sutures</w:t>
      </w:r>
      <w:r w:rsidR="009E4729" w:rsidRPr="00E308B9">
        <w:rPr>
          <w:rFonts w:cstheme="minorHAnsi"/>
          <w:szCs w:val="24"/>
        </w:rPr>
        <w:t xml:space="preserve"> has been shown to </w:t>
      </w:r>
      <w:r w:rsidR="00DB5040" w:rsidRPr="00E308B9">
        <w:rPr>
          <w:rFonts w:cstheme="minorHAnsi"/>
          <w:szCs w:val="24"/>
        </w:rPr>
        <w:t xml:space="preserve">reduce </w:t>
      </w:r>
      <w:r w:rsidR="0027222F">
        <w:rPr>
          <w:rFonts w:cstheme="minorHAnsi"/>
          <w:szCs w:val="24"/>
        </w:rPr>
        <w:t xml:space="preserve">the </w:t>
      </w:r>
      <w:r w:rsidR="00DB5040" w:rsidRPr="00E308B9">
        <w:rPr>
          <w:rFonts w:cstheme="minorHAnsi"/>
          <w:szCs w:val="24"/>
        </w:rPr>
        <w:t>gapping at</w:t>
      </w:r>
      <w:r w:rsidR="00F33BF3" w:rsidRPr="00E308B9">
        <w:rPr>
          <w:rFonts w:cstheme="minorHAnsi"/>
          <w:szCs w:val="24"/>
        </w:rPr>
        <w:t xml:space="preserve"> the</w:t>
      </w:r>
      <w:r w:rsidR="00DB5040" w:rsidRPr="00E308B9">
        <w:rPr>
          <w:rFonts w:cstheme="minorHAnsi"/>
          <w:szCs w:val="24"/>
        </w:rPr>
        <w:t xml:space="preserve"> tendon repair site </w:t>
      </w:r>
      <w:r w:rsidR="0027222F">
        <w:rPr>
          <w:rFonts w:cstheme="minorHAnsi"/>
          <w:szCs w:val="24"/>
        </w:rPr>
        <w:t>thereby</w:t>
      </w:r>
      <w:r w:rsidR="00DB5040" w:rsidRPr="00E308B9">
        <w:rPr>
          <w:rFonts w:cstheme="minorHAnsi"/>
          <w:szCs w:val="24"/>
        </w:rPr>
        <w:t xml:space="preserve"> </w:t>
      </w:r>
      <w:r w:rsidR="009E4729" w:rsidRPr="00E308B9">
        <w:rPr>
          <w:rFonts w:cstheme="minorHAnsi"/>
          <w:szCs w:val="24"/>
        </w:rPr>
        <w:t>improv</w:t>
      </w:r>
      <w:r w:rsidR="0027222F">
        <w:rPr>
          <w:rFonts w:cstheme="minorHAnsi"/>
          <w:szCs w:val="24"/>
        </w:rPr>
        <w:t>ing g</w:t>
      </w:r>
      <w:r w:rsidR="00DB5040" w:rsidRPr="00E308B9">
        <w:rPr>
          <w:rFonts w:cstheme="minorHAnsi"/>
          <w:szCs w:val="24"/>
        </w:rPr>
        <w:t xml:space="preserve">liding function of </w:t>
      </w:r>
      <w:r w:rsidR="00395F8E" w:rsidRPr="00E308B9">
        <w:rPr>
          <w:rFonts w:cstheme="minorHAnsi"/>
          <w:szCs w:val="24"/>
        </w:rPr>
        <w:t xml:space="preserve">the </w:t>
      </w:r>
      <w:r w:rsidR="00943112" w:rsidRPr="00E308B9">
        <w:rPr>
          <w:rFonts w:cstheme="minorHAnsi"/>
          <w:szCs w:val="24"/>
        </w:rPr>
        <w:t>repaired tendon</w:t>
      </w:r>
      <w:r w:rsidR="00B71190" w:rsidRPr="00E308B9">
        <w:rPr>
          <w:rFonts w:cstheme="minorHAnsi"/>
          <w:szCs w:val="24"/>
        </w:rPr>
        <w:t>s</w:t>
      </w:r>
      <w:r w:rsidR="00EA6111" w:rsidRPr="00E308B9">
        <w:rPr>
          <w:rFonts w:cstheme="minorHAnsi"/>
          <w:szCs w:val="24"/>
        </w:rPr>
        <w:fldChar w:fldCharType="begin">
          <w:fldData xml:space="preserve">PEVuZE5vdGU+PENpdGU+PEF1dGhvcj5TdWxsPC9BdXRob3I+PFllYXI+MjAxNjwvWWVhcj48UmVj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==
</w:fldData>
        </w:fldChar>
      </w:r>
      <w:r w:rsidR="007A1BCA" w:rsidRPr="00E308B9">
        <w:rPr>
          <w:rFonts w:cstheme="minorHAnsi"/>
          <w:szCs w:val="24"/>
        </w:rPr>
        <w:instrText xml:space="preserve"> ADDIN EN.CITE </w:instrText>
      </w:r>
      <w:r w:rsidR="007A1BCA" w:rsidRPr="00E308B9">
        <w:rPr>
          <w:rFonts w:cstheme="minorHAnsi"/>
          <w:szCs w:val="24"/>
        </w:rPr>
        <w:fldChar w:fldCharType="begin">
          <w:fldData xml:space="preserve">PEVuZE5vdGU+PENpdGU+PEF1dGhvcj5TdWxsPC9BdXRob3I+PFllYXI+MjAxNjwvWWVhcj48UmVj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==
</w:fldData>
        </w:fldChar>
      </w:r>
      <w:r w:rsidR="007A1BCA" w:rsidRPr="00E308B9">
        <w:rPr>
          <w:rFonts w:cstheme="minorHAnsi"/>
          <w:szCs w:val="24"/>
        </w:rPr>
        <w:instrText xml:space="preserve"> ADDIN EN.CITE.DATA </w:instrText>
      </w:r>
      <w:r w:rsidR="007A1BCA" w:rsidRPr="00E308B9">
        <w:rPr>
          <w:rFonts w:cstheme="minorHAnsi"/>
          <w:szCs w:val="24"/>
        </w:rPr>
      </w:r>
      <w:r w:rsidR="007A1BCA" w:rsidRPr="00E308B9">
        <w:rPr>
          <w:rFonts w:cstheme="minorHAnsi"/>
          <w:szCs w:val="24"/>
        </w:rPr>
        <w:fldChar w:fldCharType="end"/>
      </w:r>
      <w:r w:rsidR="00EA6111" w:rsidRPr="00E308B9">
        <w:rPr>
          <w:rFonts w:cstheme="minorHAnsi"/>
          <w:szCs w:val="24"/>
        </w:rPr>
      </w:r>
      <w:r w:rsidR="00EA6111" w:rsidRPr="00E308B9">
        <w:rPr>
          <w:rFonts w:cstheme="minorHAnsi"/>
          <w:szCs w:val="24"/>
        </w:rPr>
        <w:fldChar w:fldCharType="separate"/>
      </w:r>
      <w:r w:rsidR="007A1BCA" w:rsidRPr="00E308B9">
        <w:rPr>
          <w:rFonts w:cstheme="minorHAnsi"/>
          <w:noProof/>
          <w:szCs w:val="24"/>
          <w:vertAlign w:val="superscript"/>
        </w:rPr>
        <w:t>4-6</w:t>
      </w:r>
      <w:r w:rsidR="00EA6111" w:rsidRPr="00E308B9">
        <w:rPr>
          <w:rFonts w:cstheme="minorHAnsi"/>
          <w:szCs w:val="24"/>
        </w:rPr>
        <w:fldChar w:fldCharType="end"/>
      </w:r>
      <w:r w:rsidR="009E4729" w:rsidRPr="00E308B9">
        <w:rPr>
          <w:rFonts w:cstheme="minorHAnsi"/>
          <w:szCs w:val="24"/>
        </w:rPr>
        <w:t xml:space="preserve">. </w:t>
      </w:r>
      <w:r w:rsidR="00CA553A" w:rsidRPr="00E308B9">
        <w:rPr>
          <w:rFonts w:cstheme="minorHAnsi"/>
          <w:szCs w:val="24"/>
        </w:rPr>
        <w:t xml:space="preserve">During the last </w:t>
      </w:r>
      <w:r w:rsidR="00F26E56" w:rsidRPr="00E308B9">
        <w:rPr>
          <w:rFonts w:cstheme="minorHAnsi"/>
          <w:szCs w:val="24"/>
        </w:rPr>
        <w:t>few decades</w:t>
      </w:r>
      <w:r w:rsidR="00CA553A" w:rsidRPr="00E308B9">
        <w:rPr>
          <w:rFonts w:cstheme="minorHAnsi"/>
          <w:szCs w:val="24"/>
        </w:rPr>
        <w:t>, a</w:t>
      </w:r>
      <w:r w:rsidR="00943112" w:rsidRPr="00E308B9">
        <w:rPr>
          <w:rFonts w:cstheme="minorHAnsi"/>
          <w:szCs w:val="24"/>
        </w:rPr>
        <w:t xml:space="preserve"> number of peripheral sutures have been developed</w:t>
      </w:r>
      <w:r w:rsidR="00CA553A" w:rsidRPr="00E308B9">
        <w:rPr>
          <w:rFonts w:cstheme="minorHAnsi"/>
          <w:szCs w:val="24"/>
        </w:rPr>
        <w:t>, including the interlocking cross</w:t>
      </w:r>
      <w:r w:rsidR="00B71190" w:rsidRPr="00E308B9">
        <w:rPr>
          <w:rFonts w:cstheme="minorHAnsi"/>
          <w:szCs w:val="24"/>
        </w:rPr>
        <w:noBreakHyphen/>
      </w:r>
      <w:r w:rsidR="00CA553A" w:rsidRPr="00E308B9">
        <w:rPr>
          <w:rFonts w:cstheme="minorHAnsi"/>
          <w:szCs w:val="24"/>
        </w:rPr>
        <w:t xml:space="preserve">stitch (IXS), interlocking horizontal mattress (IHM), </w:t>
      </w:r>
      <w:r w:rsidR="00B71190" w:rsidRPr="00E308B9">
        <w:rPr>
          <w:rFonts w:cstheme="minorHAnsi"/>
          <w:szCs w:val="24"/>
        </w:rPr>
        <w:t xml:space="preserve">and </w:t>
      </w:r>
      <w:r w:rsidR="00CA553A" w:rsidRPr="00E308B9">
        <w:rPr>
          <w:rFonts w:cstheme="minorHAnsi"/>
          <w:szCs w:val="24"/>
        </w:rPr>
        <w:t xml:space="preserve">cross-linked </w:t>
      </w:r>
      <w:proofErr w:type="spellStart"/>
      <w:r w:rsidR="00CA553A" w:rsidRPr="00E308B9">
        <w:rPr>
          <w:rFonts w:cstheme="minorHAnsi"/>
          <w:szCs w:val="24"/>
        </w:rPr>
        <w:t>Silfverskiöld</w:t>
      </w:r>
      <w:proofErr w:type="spellEnd"/>
      <w:r w:rsidR="00CA553A" w:rsidRPr="00E308B9">
        <w:rPr>
          <w:rFonts w:cstheme="minorHAnsi"/>
          <w:szCs w:val="24"/>
        </w:rPr>
        <w:t xml:space="preserve"> and </w:t>
      </w:r>
      <w:proofErr w:type="spellStart"/>
      <w:r w:rsidR="00CA553A" w:rsidRPr="00E308B9">
        <w:rPr>
          <w:rFonts w:cstheme="minorHAnsi"/>
          <w:szCs w:val="24"/>
        </w:rPr>
        <w:t>Lembert</w:t>
      </w:r>
      <w:proofErr w:type="spellEnd"/>
      <w:r w:rsidR="00267CF6" w:rsidRPr="00E308B9">
        <w:rPr>
          <w:rFonts w:cstheme="minorHAnsi"/>
          <w:szCs w:val="24"/>
        </w:rPr>
        <w:t>, et al</w:t>
      </w:r>
      <w:r w:rsidR="00BE2FD7" w:rsidRPr="00E308B9">
        <w:rPr>
          <w:rFonts w:cstheme="minorHAnsi"/>
          <w:szCs w:val="24"/>
        </w:rPr>
        <w:fldChar w:fldCharType="begin">
          <w:fldData xml:space="preserve">PEVuZE5vdGU+PENpdGU+PEF1dGhvcj5Eb25hPC9BdXRob3I+PFllYXI+MjAwMzwvWWVhcj48UmVj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</w:fldData>
        </w:fldChar>
      </w:r>
      <w:r w:rsidR="007A1BCA" w:rsidRPr="00E308B9">
        <w:rPr>
          <w:rFonts w:cstheme="minorHAnsi"/>
          <w:szCs w:val="24"/>
        </w:rPr>
        <w:instrText xml:space="preserve"> ADDIN EN.CITE </w:instrText>
      </w:r>
      <w:r w:rsidR="007A1BCA" w:rsidRPr="00E308B9">
        <w:rPr>
          <w:rFonts w:cstheme="minorHAnsi"/>
          <w:szCs w:val="24"/>
        </w:rPr>
        <w:fldChar w:fldCharType="begin">
          <w:fldData xml:space="preserve">PEVuZE5vdGU+PENpdGU+PEF1dGhvcj5Eb25hPC9BdXRob3I+PFllYXI+MjAwMzwvWWVhcj48UmVj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</w:fldData>
        </w:fldChar>
      </w:r>
      <w:r w:rsidR="007A1BCA" w:rsidRPr="00E308B9">
        <w:rPr>
          <w:rFonts w:cstheme="minorHAnsi"/>
          <w:szCs w:val="24"/>
        </w:rPr>
        <w:instrText xml:space="preserve"> ADDIN EN.CITE.DATA </w:instrText>
      </w:r>
      <w:r w:rsidR="007A1BCA" w:rsidRPr="00E308B9">
        <w:rPr>
          <w:rFonts w:cstheme="minorHAnsi"/>
          <w:szCs w:val="24"/>
        </w:rPr>
      </w:r>
      <w:r w:rsidR="007A1BCA" w:rsidRPr="00E308B9">
        <w:rPr>
          <w:rFonts w:cstheme="minorHAnsi"/>
          <w:szCs w:val="24"/>
        </w:rPr>
        <w:fldChar w:fldCharType="end"/>
      </w:r>
      <w:r w:rsidR="00BE2FD7" w:rsidRPr="00E308B9">
        <w:rPr>
          <w:rFonts w:cstheme="minorHAnsi"/>
          <w:szCs w:val="24"/>
        </w:rPr>
      </w:r>
      <w:r w:rsidR="00BE2FD7" w:rsidRPr="00E308B9">
        <w:rPr>
          <w:rFonts w:cstheme="minorHAnsi"/>
          <w:szCs w:val="24"/>
        </w:rPr>
        <w:fldChar w:fldCharType="separate"/>
      </w:r>
      <w:r w:rsidR="007A1BCA" w:rsidRPr="00E308B9">
        <w:rPr>
          <w:rFonts w:cstheme="minorHAnsi"/>
          <w:noProof/>
          <w:szCs w:val="24"/>
          <w:vertAlign w:val="superscript"/>
        </w:rPr>
        <w:t>7-10</w:t>
      </w:r>
      <w:r w:rsidR="00BE2FD7" w:rsidRPr="00E308B9">
        <w:rPr>
          <w:rFonts w:cstheme="minorHAnsi"/>
          <w:szCs w:val="24"/>
        </w:rPr>
        <w:fldChar w:fldCharType="end"/>
      </w:r>
      <w:r w:rsidR="00CA553A" w:rsidRPr="00E308B9">
        <w:rPr>
          <w:rFonts w:cstheme="minorHAnsi"/>
          <w:szCs w:val="24"/>
        </w:rPr>
        <w:t xml:space="preserve">. </w:t>
      </w:r>
      <w:r w:rsidR="00195F74" w:rsidRPr="00E308B9">
        <w:rPr>
          <w:rFonts w:cstheme="minorHAnsi"/>
          <w:szCs w:val="24"/>
        </w:rPr>
        <w:t>These peripheral sutures</w:t>
      </w:r>
      <w:r w:rsidR="00560CF4" w:rsidRPr="00E308B9">
        <w:rPr>
          <w:rFonts w:cstheme="minorHAnsi"/>
          <w:szCs w:val="24"/>
        </w:rPr>
        <w:t xml:space="preserve"> have proven to be superior to running peripheral sutures </w:t>
      </w:r>
      <w:r w:rsidR="00B71190" w:rsidRPr="00E308B9">
        <w:rPr>
          <w:rFonts w:cstheme="minorHAnsi"/>
          <w:szCs w:val="24"/>
        </w:rPr>
        <w:t>with</w:t>
      </w:r>
      <w:r w:rsidR="001542C6" w:rsidRPr="00E308B9">
        <w:rPr>
          <w:rFonts w:cstheme="minorHAnsi"/>
          <w:szCs w:val="24"/>
        </w:rPr>
        <w:t xml:space="preserve"> respect to</w:t>
      </w:r>
      <w:r w:rsidR="00560CF4" w:rsidRPr="00E308B9">
        <w:rPr>
          <w:rFonts w:cstheme="minorHAnsi"/>
          <w:szCs w:val="24"/>
        </w:rPr>
        <w:t xml:space="preserve"> gap</w:t>
      </w:r>
      <w:r w:rsidR="004763A2" w:rsidRPr="00E308B9">
        <w:rPr>
          <w:rFonts w:cstheme="minorHAnsi"/>
          <w:szCs w:val="24"/>
        </w:rPr>
        <w:t>ping</w:t>
      </w:r>
      <w:r w:rsidR="00560CF4" w:rsidRPr="00E308B9">
        <w:rPr>
          <w:rFonts w:cstheme="minorHAnsi"/>
          <w:szCs w:val="24"/>
        </w:rPr>
        <w:t xml:space="preserve"> resistance </w:t>
      </w:r>
      <w:r w:rsidR="004763A2" w:rsidRPr="00E308B9">
        <w:rPr>
          <w:rFonts w:cstheme="minorHAnsi"/>
          <w:szCs w:val="24"/>
        </w:rPr>
        <w:t>in</w:t>
      </w:r>
      <w:r w:rsidR="00560CF4" w:rsidRPr="00E308B9">
        <w:rPr>
          <w:rFonts w:cstheme="minorHAnsi"/>
          <w:szCs w:val="24"/>
        </w:rPr>
        <w:t xml:space="preserve"> tendon repair.</w:t>
      </w:r>
      <w:r w:rsidR="00195F74" w:rsidRPr="00E308B9">
        <w:rPr>
          <w:rFonts w:cstheme="minorHAnsi"/>
          <w:szCs w:val="24"/>
        </w:rPr>
        <w:t xml:space="preserve"> </w:t>
      </w:r>
      <w:r w:rsidR="00560CF4" w:rsidRPr="00E308B9">
        <w:rPr>
          <w:rFonts w:cstheme="minorHAnsi"/>
          <w:szCs w:val="24"/>
        </w:rPr>
        <w:t>H</w:t>
      </w:r>
      <w:r w:rsidR="00195F74" w:rsidRPr="00E308B9">
        <w:rPr>
          <w:rFonts w:cstheme="minorHAnsi"/>
          <w:szCs w:val="24"/>
        </w:rPr>
        <w:t xml:space="preserve">owever, </w:t>
      </w:r>
      <w:r w:rsidR="00560CF4" w:rsidRPr="00E308B9">
        <w:rPr>
          <w:rFonts w:cstheme="minorHAnsi"/>
          <w:szCs w:val="24"/>
        </w:rPr>
        <w:t xml:space="preserve">many of these sutures </w:t>
      </w:r>
      <w:r w:rsidR="00195F74" w:rsidRPr="00E308B9">
        <w:rPr>
          <w:rFonts w:cstheme="minorHAnsi"/>
          <w:szCs w:val="24"/>
        </w:rPr>
        <w:t>are complex in structure and difficult to</w:t>
      </w:r>
      <w:r w:rsidR="00852D5D" w:rsidRPr="00E308B9">
        <w:rPr>
          <w:rFonts w:cstheme="minorHAnsi"/>
          <w:szCs w:val="24"/>
        </w:rPr>
        <w:t xml:space="preserve"> perform</w:t>
      </w:r>
      <w:r w:rsidR="00195F74" w:rsidRPr="00E308B9">
        <w:rPr>
          <w:rFonts w:cstheme="minorHAnsi"/>
          <w:szCs w:val="24"/>
        </w:rPr>
        <w:t xml:space="preserve">, </w:t>
      </w:r>
      <w:r w:rsidR="00852D5D" w:rsidRPr="00E308B9">
        <w:rPr>
          <w:rFonts w:cstheme="minorHAnsi"/>
          <w:szCs w:val="24"/>
        </w:rPr>
        <w:t>thereby</w:t>
      </w:r>
      <w:r w:rsidR="00195F74" w:rsidRPr="00E308B9">
        <w:rPr>
          <w:rFonts w:cstheme="minorHAnsi"/>
          <w:szCs w:val="24"/>
        </w:rPr>
        <w:t xml:space="preserve"> limit</w:t>
      </w:r>
      <w:r w:rsidR="00852D5D" w:rsidRPr="00E308B9">
        <w:rPr>
          <w:rFonts w:cstheme="minorHAnsi"/>
          <w:szCs w:val="24"/>
        </w:rPr>
        <w:t>ing</w:t>
      </w:r>
      <w:r w:rsidR="00195F74" w:rsidRPr="00E308B9">
        <w:rPr>
          <w:rFonts w:cstheme="minorHAnsi"/>
          <w:szCs w:val="24"/>
        </w:rPr>
        <w:t xml:space="preserve"> their wide</w:t>
      </w:r>
      <w:r w:rsidR="00852D5D" w:rsidRPr="00E308B9">
        <w:rPr>
          <w:rFonts w:cstheme="minorHAnsi"/>
          <w:szCs w:val="24"/>
        </w:rPr>
        <w:t>spread</w:t>
      </w:r>
      <w:r w:rsidR="00195F74" w:rsidRPr="00E308B9">
        <w:rPr>
          <w:rFonts w:cstheme="minorHAnsi"/>
          <w:szCs w:val="24"/>
        </w:rPr>
        <w:t xml:space="preserve"> application</w:t>
      </w:r>
      <w:r w:rsidR="00852D5D" w:rsidRPr="00E308B9">
        <w:rPr>
          <w:rFonts w:cstheme="minorHAnsi"/>
          <w:szCs w:val="24"/>
        </w:rPr>
        <w:t>s</w:t>
      </w:r>
      <w:r w:rsidR="00195F74" w:rsidRPr="00E308B9">
        <w:rPr>
          <w:rFonts w:cstheme="minorHAnsi"/>
          <w:szCs w:val="24"/>
        </w:rPr>
        <w:t xml:space="preserve">. </w:t>
      </w:r>
      <w:r w:rsidR="004E5A00" w:rsidRPr="00E308B9">
        <w:rPr>
          <w:rFonts w:cstheme="minorHAnsi"/>
          <w:szCs w:val="24"/>
        </w:rPr>
        <w:t xml:space="preserve">An ideal suture </w:t>
      </w:r>
      <w:r w:rsidR="00852D5D" w:rsidRPr="00E308B9">
        <w:rPr>
          <w:rFonts w:cstheme="minorHAnsi"/>
          <w:szCs w:val="24"/>
        </w:rPr>
        <w:t>for</w:t>
      </w:r>
      <w:r w:rsidR="004E5A00" w:rsidRPr="00E308B9">
        <w:rPr>
          <w:rFonts w:cstheme="minorHAnsi"/>
          <w:szCs w:val="24"/>
        </w:rPr>
        <w:t xml:space="preserve"> tendon repair should aim to prevent gap formation while avoid</w:t>
      </w:r>
      <w:r w:rsidR="00852D5D" w:rsidRPr="00E308B9">
        <w:rPr>
          <w:rFonts w:cstheme="minorHAnsi"/>
          <w:szCs w:val="24"/>
        </w:rPr>
        <w:t xml:space="preserve">ing </w:t>
      </w:r>
      <w:r w:rsidR="0027222F">
        <w:rPr>
          <w:rFonts w:cstheme="minorHAnsi"/>
          <w:szCs w:val="24"/>
        </w:rPr>
        <w:t xml:space="preserve">the </w:t>
      </w:r>
      <w:r w:rsidR="00852D5D" w:rsidRPr="00E308B9">
        <w:rPr>
          <w:rFonts w:cstheme="minorHAnsi"/>
          <w:szCs w:val="24"/>
        </w:rPr>
        <w:t>addi</w:t>
      </w:r>
      <w:r w:rsidR="0027222F">
        <w:rPr>
          <w:rFonts w:cstheme="minorHAnsi"/>
          <w:szCs w:val="24"/>
        </w:rPr>
        <w:t>tion of</w:t>
      </w:r>
      <w:r w:rsidR="004E5A00" w:rsidRPr="00E308B9">
        <w:rPr>
          <w:rFonts w:cstheme="minorHAnsi"/>
          <w:szCs w:val="24"/>
        </w:rPr>
        <w:t xml:space="preserve"> bulk </w:t>
      </w:r>
      <w:r w:rsidR="00852D5D" w:rsidRPr="00E308B9">
        <w:rPr>
          <w:rFonts w:cstheme="minorHAnsi"/>
          <w:szCs w:val="24"/>
        </w:rPr>
        <w:t xml:space="preserve">to </w:t>
      </w:r>
      <w:r w:rsidR="004E5A00" w:rsidRPr="00E308B9">
        <w:rPr>
          <w:rFonts w:cstheme="minorHAnsi"/>
          <w:szCs w:val="24"/>
        </w:rPr>
        <w:t xml:space="preserve">the repair site after tendon repair. </w:t>
      </w:r>
      <w:r w:rsidR="00852D5D" w:rsidRPr="00E308B9">
        <w:rPr>
          <w:rFonts w:cstheme="minorHAnsi"/>
          <w:szCs w:val="24"/>
        </w:rPr>
        <w:t>Currently</w:t>
      </w:r>
      <w:r w:rsidR="00F4183D" w:rsidRPr="00E308B9">
        <w:rPr>
          <w:rFonts w:cstheme="minorHAnsi"/>
          <w:szCs w:val="24"/>
        </w:rPr>
        <w:t xml:space="preserve">, running peripheral suture remains </w:t>
      </w:r>
      <w:r w:rsidR="00852D5D" w:rsidRPr="00E308B9">
        <w:rPr>
          <w:rFonts w:cstheme="minorHAnsi"/>
          <w:szCs w:val="24"/>
        </w:rPr>
        <w:t xml:space="preserve">a </w:t>
      </w:r>
      <w:r w:rsidR="00F4183D" w:rsidRPr="00E308B9">
        <w:rPr>
          <w:rFonts w:cstheme="minorHAnsi"/>
          <w:szCs w:val="24"/>
        </w:rPr>
        <w:t>popular</w:t>
      </w:r>
      <w:r w:rsidR="00852D5D" w:rsidRPr="00E308B9">
        <w:rPr>
          <w:rFonts w:cstheme="minorHAnsi"/>
          <w:szCs w:val="24"/>
        </w:rPr>
        <w:t xml:space="preserve"> technique due to </w:t>
      </w:r>
      <w:r w:rsidR="00F4183D" w:rsidRPr="00E308B9">
        <w:rPr>
          <w:rFonts w:cstheme="minorHAnsi"/>
          <w:szCs w:val="24"/>
        </w:rPr>
        <w:t>its simplicity.</w:t>
      </w:r>
      <w:r w:rsidR="00392B14" w:rsidRPr="00E308B9">
        <w:rPr>
          <w:rFonts w:cstheme="minorHAnsi"/>
          <w:szCs w:val="24"/>
        </w:rPr>
        <w:t xml:space="preserve"> </w:t>
      </w:r>
    </w:p>
    <w:p w14:paraId="7118E3A1" w14:textId="77777777" w:rsidR="002F3419" w:rsidRPr="00E308B9" w:rsidRDefault="002F3419" w:rsidP="00E308B9">
      <w:pPr>
        <w:pStyle w:val="BlockText"/>
        <w:spacing w:line="240" w:lineRule="auto"/>
        <w:ind w:left="0" w:right="0"/>
        <w:rPr>
          <w:rFonts w:cstheme="minorHAnsi"/>
          <w:szCs w:val="24"/>
        </w:rPr>
      </w:pPr>
    </w:p>
    <w:p w14:paraId="06CB1119" w14:textId="6D576C27" w:rsidR="00F4183D" w:rsidRPr="00E308B9" w:rsidRDefault="00F4183D" w:rsidP="00E308B9">
      <w:pPr>
        <w:pStyle w:val="BlockText"/>
        <w:spacing w:line="240" w:lineRule="auto"/>
        <w:ind w:left="0" w:right="0"/>
        <w:rPr>
          <w:rFonts w:cstheme="minorHAnsi"/>
          <w:szCs w:val="24"/>
        </w:rPr>
      </w:pPr>
      <w:r w:rsidRPr="00E308B9">
        <w:rPr>
          <w:rFonts w:cstheme="minorHAnsi"/>
          <w:szCs w:val="24"/>
        </w:rPr>
        <w:t>In</w:t>
      </w:r>
      <w:r w:rsidR="00E308B9" w:rsidRPr="00E308B9">
        <w:rPr>
          <w:rFonts w:cstheme="minorHAnsi"/>
          <w:szCs w:val="24"/>
        </w:rPr>
        <w:t xml:space="preserve"> a recent study</w:t>
      </w:r>
      <w:r w:rsidRPr="00E308B9">
        <w:rPr>
          <w:rFonts w:cstheme="minorHAnsi"/>
          <w:szCs w:val="24"/>
        </w:rPr>
        <w:t xml:space="preserve">, </w:t>
      </w:r>
      <w:r w:rsidR="00E308B9" w:rsidRPr="00E308B9">
        <w:rPr>
          <w:rFonts w:cstheme="minorHAnsi"/>
          <w:szCs w:val="24"/>
        </w:rPr>
        <w:t>a technique, alternative to peripheral suture,</w:t>
      </w:r>
      <w:r w:rsidR="0027222F">
        <w:rPr>
          <w:rFonts w:cstheme="minorHAnsi"/>
          <w:szCs w:val="24"/>
        </w:rPr>
        <w:t xml:space="preserve"> named</w:t>
      </w:r>
      <w:r w:rsidR="00E308B9" w:rsidRPr="00E308B9">
        <w:rPr>
          <w:rFonts w:cstheme="minorHAnsi"/>
          <w:szCs w:val="24"/>
        </w:rPr>
        <w:t xml:space="preserve"> </w:t>
      </w:r>
      <w:r w:rsidR="005C4D97" w:rsidRPr="00E308B9">
        <w:rPr>
          <w:rFonts w:cstheme="minorHAnsi"/>
          <w:szCs w:val="24"/>
        </w:rPr>
        <w:t>Q suture</w:t>
      </w:r>
      <w:r w:rsidR="0027222F">
        <w:rPr>
          <w:rFonts w:cstheme="minorHAnsi"/>
          <w:szCs w:val="24"/>
        </w:rPr>
        <w:t xml:space="preserve">, </w:t>
      </w:r>
      <w:r w:rsidR="0027222F" w:rsidRPr="00E308B9">
        <w:rPr>
          <w:rFonts w:cstheme="minorHAnsi"/>
          <w:szCs w:val="24"/>
        </w:rPr>
        <w:t>because its shape is similar to the letter “Q”</w:t>
      </w:r>
      <w:r w:rsidR="0027222F">
        <w:rPr>
          <w:rFonts w:cstheme="minorHAnsi"/>
          <w:szCs w:val="24"/>
        </w:rPr>
        <w:t>,</w:t>
      </w:r>
      <w:r w:rsidR="005C4D97" w:rsidRPr="00E308B9">
        <w:rPr>
          <w:rFonts w:cstheme="minorHAnsi"/>
          <w:szCs w:val="24"/>
        </w:rPr>
        <w:t xml:space="preserve"> </w:t>
      </w:r>
      <w:r w:rsidR="00E308B9" w:rsidRPr="00E308B9">
        <w:rPr>
          <w:rFonts w:cstheme="minorHAnsi"/>
          <w:szCs w:val="24"/>
        </w:rPr>
        <w:t>is present</w:t>
      </w:r>
      <w:r w:rsidR="0027222F">
        <w:rPr>
          <w:rFonts w:cstheme="minorHAnsi"/>
          <w:szCs w:val="24"/>
        </w:rPr>
        <w:t>ed</w:t>
      </w:r>
      <w:r w:rsidR="0027222F" w:rsidRPr="00E308B9">
        <w:rPr>
          <w:rFonts w:cstheme="minorHAnsi"/>
          <w:szCs w:val="24"/>
        </w:rPr>
        <w:fldChar w:fldCharType="begin"/>
      </w:r>
      <w:r w:rsidR="0027222F" w:rsidRPr="00E308B9">
        <w:rPr>
          <w:rFonts w:cstheme="minorHAnsi"/>
          <w:szCs w:val="24"/>
        </w:rPr>
        <w:instrText xml:space="preserve"> ADDIN EN.CITE &lt;EndNote&gt;&lt;Cite&gt;&lt;Author&gt;Mao&lt;/Author&gt;&lt;Year&gt;2020&lt;/Year&gt;&lt;RecNum&gt;106&lt;/RecNum&gt;&lt;DisplayText&gt;&lt;style face="superscript"&gt;11&lt;/style&gt;&lt;/DisplayText&gt;&lt;record&gt;&lt;rec-number&gt;106&lt;/rec-number&gt;&lt;foreign-keys&gt;&lt;key app="EN" db-id="zf55ttwtipxs2revzxy5fwv9d59p0tp2ewr0" timestamp="1587996279"&gt;106&lt;/key&gt;&lt;/foreign-keys&gt;&lt;ref-type name="Journal Article"&gt;17&lt;/ref-type&gt;&lt;contributors&gt;&lt;authors&gt;&lt;author&gt;Mao, W. F.&lt;/author&gt;&lt;author&gt;Wu, Y. F.&lt;/author&gt;&lt;/authors&gt;&lt;/contributors&gt;&lt;auth-address&gt;Hand Surgery Research Center, Affiliated Hospital of Nantong University, Nantong, Jiangsu, China.&amp;#xD;Hand Surgery Research Center, Affiliated Hospital of Nantong University, Nantong, Jiangsu, China. Electronic address: applefang002@126.com.&lt;/auth-address&gt;&lt;titles&gt;&lt;title&gt;Effects of a Q Suture Technique on Resistance to Gap Formation and Tensile Strength of Repaired Tendons: An Ex Vivo Mechanical Study&lt;/title&gt;&lt;secondary-title&gt;Journal of Hand Surgery - American volume&lt;/secondary-title&gt;&lt;/titles&gt;&lt;periodical&gt;&lt;full-title&gt;Journal of Hand Surgery - American volume&lt;/full-title&gt;&lt;/periodical&gt;&lt;pages&gt;258 e1-258 e7&lt;/pages&gt;&lt;volume&gt;45&lt;/volume&gt;&lt;number&gt;3&lt;/number&gt;&lt;edition&gt;2019/08/28&lt;/edition&gt;&lt;keywords&gt;&lt;keyword&gt;Cyclic loading&lt;/keyword&gt;&lt;keyword&gt;gap formation&lt;/keyword&gt;&lt;keyword&gt;tendon repair&lt;/keyword&gt;&lt;keyword&gt;tensile strength&lt;/keyword&gt;&lt;/keywords&gt;&lt;dates&gt;&lt;year&gt;2020&lt;/year&gt;&lt;pub-dates&gt;&lt;date&gt;Mar&lt;/date&gt;&lt;/pub-dates&gt;&lt;/dates&gt;&lt;isbn&gt;1531-6564 (Electronic)&amp;#xD;0363-5023 (Linking)&lt;/isbn&gt;&lt;accession-num&gt;31451319&lt;/accession-num&gt;&lt;urls&gt;&lt;related-urls&gt;&lt;url&gt;https://www.ncbi.nlm.nih.gov/pubmed/31451319&lt;/url&gt;&lt;/related-urls&gt;&lt;/urls&gt;&lt;electronic-resource-num&gt;10.1016/j.jhsa.2019.06.017&lt;/electronic-resource-num&gt;&lt;/record&gt;&lt;/Cite&gt;&lt;/EndNote&gt;</w:instrText>
      </w:r>
      <w:r w:rsidR="0027222F" w:rsidRPr="00E308B9">
        <w:rPr>
          <w:rFonts w:cstheme="minorHAnsi"/>
          <w:szCs w:val="24"/>
        </w:rPr>
        <w:fldChar w:fldCharType="separate"/>
      </w:r>
      <w:r w:rsidR="0027222F" w:rsidRPr="00E308B9">
        <w:rPr>
          <w:rFonts w:cstheme="minorHAnsi"/>
          <w:noProof/>
          <w:szCs w:val="24"/>
          <w:vertAlign w:val="superscript"/>
        </w:rPr>
        <w:t>11</w:t>
      </w:r>
      <w:r w:rsidR="0027222F" w:rsidRPr="00E308B9">
        <w:rPr>
          <w:rFonts w:cstheme="minorHAnsi"/>
          <w:szCs w:val="24"/>
        </w:rPr>
        <w:fldChar w:fldCharType="end"/>
      </w:r>
      <w:r w:rsidR="00E308B9" w:rsidRPr="00E308B9">
        <w:rPr>
          <w:rFonts w:cstheme="minorHAnsi"/>
          <w:szCs w:val="24"/>
        </w:rPr>
        <w:t xml:space="preserve">. </w:t>
      </w:r>
      <w:r w:rsidR="0027222F">
        <w:rPr>
          <w:rFonts w:cstheme="minorHAnsi"/>
          <w:szCs w:val="24"/>
        </w:rPr>
        <w:t>Here, w</w:t>
      </w:r>
      <w:r w:rsidR="00023B2F" w:rsidRPr="00E308B9">
        <w:rPr>
          <w:rFonts w:cstheme="minorHAnsi"/>
          <w:szCs w:val="24"/>
        </w:rPr>
        <w:t xml:space="preserve">e </w:t>
      </w:r>
      <w:r w:rsidR="0027222F">
        <w:rPr>
          <w:rFonts w:cstheme="minorHAnsi"/>
          <w:szCs w:val="24"/>
        </w:rPr>
        <w:t xml:space="preserve">compared this suturing technique with running peripheral suture to check for the differences in </w:t>
      </w:r>
      <w:r w:rsidR="00023B2F" w:rsidRPr="00E308B9">
        <w:rPr>
          <w:rFonts w:cstheme="minorHAnsi"/>
          <w:szCs w:val="24"/>
        </w:rPr>
        <w:t>gap</w:t>
      </w:r>
      <w:r w:rsidR="004763A2" w:rsidRPr="00E308B9">
        <w:rPr>
          <w:rFonts w:cstheme="minorHAnsi"/>
          <w:szCs w:val="24"/>
        </w:rPr>
        <w:t>ping</w:t>
      </w:r>
      <w:r w:rsidR="00023B2F" w:rsidRPr="00E308B9">
        <w:rPr>
          <w:rFonts w:cstheme="minorHAnsi"/>
          <w:szCs w:val="24"/>
        </w:rPr>
        <w:t xml:space="preserve"> resistance and </w:t>
      </w:r>
      <w:r w:rsidR="004763A2" w:rsidRPr="00E308B9">
        <w:rPr>
          <w:rFonts w:cstheme="minorHAnsi"/>
          <w:szCs w:val="24"/>
        </w:rPr>
        <w:t xml:space="preserve">the </w:t>
      </w:r>
      <w:r w:rsidR="00023B2F" w:rsidRPr="00E308B9">
        <w:rPr>
          <w:rFonts w:cstheme="minorHAnsi"/>
          <w:szCs w:val="24"/>
        </w:rPr>
        <w:t>tensile strength of</w:t>
      </w:r>
      <w:r w:rsidR="004763A2" w:rsidRPr="00E308B9">
        <w:rPr>
          <w:rFonts w:cstheme="minorHAnsi"/>
          <w:szCs w:val="24"/>
        </w:rPr>
        <w:t xml:space="preserve"> </w:t>
      </w:r>
      <w:r w:rsidR="0027222F">
        <w:rPr>
          <w:rFonts w:cstheme="minorHAnsi"/>
          <w:szCs w:val="24"/>
        </w:rPr>
        <w:t xml:space="preserve">repaired </w:t>
      </w:r>
      <w:r w:rsidR="00023B2F" w:rsidRPr="00E308B9">
        <w:rPr>
          <w:rFonts w:cstheme="minorHAnsi"/>
          <w:szCs w:val="24"/>
        </w:rPr>
        <w:t>tendon</w:t>
      </w:r>
      <w:r w:rsidR="004763A2" w:rsidRPr="00E308B9">
        <w:rPr>
          <w:rFonts w:cstheme="minorHAnsi"/>
          <w:szCs w:val="24"/>
        </w:rPr>
        <w:t>s</w:t>
      </w:r>
      <w:r w:rsidR="00023B2F" w:rsidRPr="00E308B9">
        <w:rPr>
          <w:rFonts w:cstheme="minorHAnsi"/>
          <w:szCs w:val="24"/>
        </w:rPr>
        <w:t xml:space="preserve">. The results showed that Q </w:t>
      </w:r>
      <w:r w:rsidR="005C4D97" w:rsidRPr="00E308B9">
        <w:rPr>
          <w:rFonts w:cstheme="minorHAnsi"/>
          <w:szCs w:val="24"/>
        </w:rPr>
        <w:t xml:space="preserve">suture </w:t>
      </w:r>
      <w:r w:rsidR="00634E88" w:rsidRPr="00E308B9">
        <w:rPr>
          <w:rFonts w:cstheme="minorHAnsi"/>
          <w:szCs w:val="24"/>
        </w:rPr>
        <w:t xml:space="preserve">was </w:t>
      </w:r>
      <w:r w:rsidR="0079506E" w:rsidRPr="00E308B9">
        <w:rPr>
          <w:rFonts w:cstheme="minorHAnsi"/>
          <w:szCs w:val="24"/>
        </w:rPr>
        <w:t xml:space="preserve">more </w:t>
      </w:r>
      <w:r w:rsidR="00533AA3" w:rsidRPr="00E308B9">
        <w:rPr>
          <w:rFonts w:cstheme="minorHAnsi"/>
          <w:szCs w:val="24"/>
        </w:rPr>
        <w:t xml:space="preserve">efficient in enhancing </w:t>
      </w:r>
      <w:r w:rsidR="0027222F">
        <w:rPr>
          <w:rFonts w:cstheme="minorHAnsi"/>
          <w:szCs w:val="24"/>
        </w:rPr>
        <w:t xml:space="preserve">the </w:t>
      </w:r>
      <w:r w:rsidRPr="00E308B9">
        <w:rPr>
          <w:rFonts w:cstheme="minorHAnsi"/>
          <w:szCs w:val="24"/>
        </w:rPr>
        <w:t>ga</w:t>
      </w:r>
      <w:r w:rsidR="004763A2" w:rsidRPr="00E308B9">
        <w:rPr>
          <w:rFonts w:cstheme="minorHAnsi"/>
          <w:szCs w:val="24"/>
        </w:rPr>
        <w:t>pping</w:t>
      </w:r>
      <w:r w:rsidRPr="00E308B9">
        <w:rPr>
          <w:rFonts w:cstheme="minorHAnsi"/>
          <w:szCs w:val="24"/>
        </w:rPr>
        <w:t xml:space="preserve"> resistance </w:t>
      </w:r>
      <w:r w:rsidR="00DA4F59" w:rsidRPr="00E308B9">
        <w:rPr>
          <w:rFonts w:cstheme="minorHAnsi"/>
          <w:szCs w:val="24"/>
        </w:rPr>
        <w:t>and</w:t>
      </w:r>
      <w:r w:rsidRPr="00E308B9">
        <w:rPr>
          <w:rFonts w:cstheme="minorHAnsi"/>
          <w:szCs w:val="24"/>
        </w:rPr>
        <w:t xml:space="preserve"> ultimate strength of </w:t>
      </w:r>
      <w:r w:rsidR="006C2EE1" w:rsidRPr="00E308B9">
        <w:rPr>
          <w:rFonts w:cstheme="minorHAnsi"/>
          <w:szCs w:val="24"/>
        </w:rPr>
        <w:t xml:space="preserve">the repaired </w:t>
      </w:r>
      <w:r w:rsidRPr="00E308B9">
        <w:rPr>
          <w:rFonts w:cstheme="minorHAnsi"/>
          <w:szCs w:val="24"/>
        </w:rPr>
        <w:t>tendon</w:t>
      </w:r>
      <w:r w:rsidR="006C2EE1" w:rsidRPr="00E308B9">
        <w:rPr>
          <w:rFonts w:cstheme="minorHAnsi"/>
          <w:szCs w:val="24"/>
        </w:rPr>
        <w:t>s</w:t>
      </w:r>
      <w:r w:rsidRPr="00E308B9">
        <w:rPr>
          <w:rFonts w:cstheme="minorHAnsi"/>
          <w:szCs w:val="24"/>
        </w:rPr>
        <w:t xml:space="preserve"> </w:t>
      </w:r>
      <w:r w:rsidR="0072254A" w:rsidRPr="00E308B9">
        <w:rPr>
          <w:rFonts w:cstheme="minorHAnsi"/>
          <w:szCs w:val="24"/>
        </w:rPr>
        <w:t xml:space="preserve">in </w:t>
      </w:r>
      <w:r w:rsidR="00FE7D8E" w:rsidRPr="00E308B9">
        <w:rPr>
          <w:rFonts w:cstheme="minorHAnsi"/>
          <w:szCs w:val="24"/>
        </w:rPr>
        <w:t xml:space="preserve">the </w:t>
      </w:r>
      <w:r w:rsidR="0072254A" w:rsidRPr="00E308B9">
        <w:rPr>
          <w:rFonts w:cstheme="minorHAnsi"/>
          <w:szCs w:val="24"/>
        </w:rPr>
        <w:t>cyclic loading test</w:t>
      </w:r>
      <w:r w:rsidRPr="00E308B9">
        <w:rPr>
          <w:rFonts w:cstheme="minorHAnsi"/>
          <w:szCs w:val="24"/>
        </w:rPr>
        <w:t xml:space="preserve">. </w:t>
      </w:r>
      <w:r w:rsidR="0027222F">
        <w:rPr>
          <w:rFonts w:cstheme="minorHAnsi"/>
          <w:szCs w:val="24"/>
        </w:rPr>
        <w:t>Therefore, t</w:t>
      </w:r>
      <w:r w:rsidR="0072254A" w:rsidRPr="00E308B9">
        <w:rPr>
          <w:rFonts w:cstheme="minorHAnsi"/>
          <w:szCs w:val="24"/>
        </w:rPr>
        <w:t>his</w:t>
      </w:r>
      <w:r w:rsidR="00FE7D8E" w:rsidRPr="00E308B9">
        <w:rPr>
          <w:rFonts w:cstheme="minorHAnsi"/>
          <w:szCs w:val="24"/>
        </w:rPr>
        <w:t xml:space="preserve"> article</w:t>
      </w:r>
      <w:r w:rsidR="0072254A" w:rsidRPr="00E308B9">
        <w:rPr>
          <w:rFonts w:cstheme="minorHAnsi"/>
          <w:szCs w:val="24"/>
        </w:rPr>
        <w:t xml:space="preserve"> aims to </w:t>
      </w:r>
      <w:r w:rsidR="00FE7D8E" w:rsidRPr="00E308B9">
        <w:rPr>
          <w:rFonts w:cstheme="minorHAnsi"/>
          <w:szCs w:val="24"/>
        </w:rPr>
        <w:t xml:space="preserve">provide a detailed description of </w:t>
      </w:r>
      <w:r w:rsidR="0027222F">
        <w:rPr>
          <w:rFonts w:cstheme="minorHAnsi"/>
          <w:szCs w:val="24"/>
        </w:rPr>
        <w:t xml:space="preserve">how to perform </w:t>
      </w:r>
      <w:r w:rsidR="00FE7D8E" w:rsidRPr="00E308B9">
        <w:rPr>
          <w:rFonts w:cstheme="minorHAnsi"/>
          <w:szCs w:val="24"/>
        </w:rPr>
        <w:t xml:space="preserve">Q </w:t>
      </w:r>
      <w:r w:rsidR="0072254A" w:rsidRPr="00E308B9">
        <w:rPr>
          <w:rFonts w:cstheme="minorHAnsi"/>
          <w:szCs w:val="24"/>
        </w:rPr>
        <w:t>suture technique and</w:t>
      </w:r>
      <w:r w:rsidR="00FE7D8E" w:rsidRPr="00E308B9">
        <w:rPr>
          <w:rFonts w:cstheme="minorHAnsi"/>
          <w:szCs w:val="24"/>
        </w:rPr>
        <w:t xml:space="preserve"> the </w:t>
      </w:r>
      <w:r w:rsidR="0072254A" w:rsidRPr="00E308B9">
        <w:rPr>
          <w:rFonts w:cstheme="minorHAnsi"/>
          <w:szCs w:val="24"/>
        </w:rPr>
        <w:t>biomechanical setting</w:t>
      </w:r>
      <w:r w:rsidR="00FE7D8E" w:rsidRPr="00E308B9">
        <w:rPr>
          <w:rFonts w:cstheme="minorHAnsi"/>
          <w:szCs w:val="24"/>
        </w:rPr>
        <w:t>s for</w:t>
      </w:r>
      <w:r w:rsidR="00D71A8D" w:rsidRPr="00E308B9">
        <w:rPr>
          <w:rFonts w:cstheme="minorHAnsi"/>
          <w:szCs w:val="24"/>
        </w:rPr>
        <w:t xml:space="preserve"> test</w:t>
      </w:r>
      <w:r w:rsidR="00FE7D8E" w:rsidRPr="00E308B9">
        <w:rPr>
          <w:rFonts w:cstheme="minorHAnsi"/>
          <w:szCs w:val="24"/>
        </w:rPr>
        <w:t>ing</w:t>
      </w:r>
      <w:r w:rsidR="00D71A8D" w:rsidRPr="00E308B9">
        <w:rPr>
          <w:rFonts w:cstheme="minorHAnsi"/>
          <w:szCs w:val="24"/>
        </w:rPr>
        <w:t xml:space="preserve"> the effect</w:t>
      </w:r>
      <w:r w:rsidR="00FE7D8E" w:rsidRPr="00E308B9">
        <w:rPr>
          <w:rFonts w:cstheme="minorHAnsi"/>
          <w:szCs w:val="24"/>
        </w:rPr>
        <w:t>s</w:t>
      </w:r>
      <w:r w:rsidR="00D71A8D" w:rsidRPr="00E308B9">
        <w:rPr>
          <w:rFonts w:cstheme="minorHAnsi"/>
          <w:szCs w:val="24"/>
        </w:rPr>
        <w:t xml:space="preserve"> of Q suture on the properties of </w:t>
      </w:r>
      <w:r w:rsidR="00FE7D8E" w:rsidRPr="00E308B9">
        <w:rPr>
          <w:rFonts w:cstheme="minorHAnsi"/>
          <w:szCs w:val="24"/>
        </w:rPr>
        <w:t xml:space="preserve">the </w:t>
      </w:r>
      <w:r w:rsidR="00D71A8D" w:rsidRPr="00E308B9">
        <w:rPr>
          <w:rFonts w:cstheme="minorHAnsi"/>
          <w:szCs w:val="24"/>
        </w:rPr>
        <w:t>repair</w:t>
      </w:r>
      <w:r w:rsidR="00FE7D8E" w:rsidRPr="00E308B9">
        <w:rPr>
          <w:rFonts w:cstheme="minorHAnsi"/>
          <w:szCs w:val="24"/>
        </w:rPr>
        <w:t>ed tendons</w:t>
      </w:r>
      <w:r w:rsidR="0072254A" w:rsidRPr="00E308B9">
        <w:rPr>
          <w:rFonts w:cstheme="minorHAnsi"/>
          <w:szCs w:val="24"/>
        </w:rPr>
        <w:t>.</w:t>
      </w:r>
    </w:p>
    <w:p w14:paraId="2EA9630E" w14:textId="77777777" w:rsidR="00313899" w:rsidRPr="00E308B9" w:rsidRDefault="00313899" w:rsidP="00E308B9">
      <w:pPr>
        <w:pStyle w:val="BlockText"/>
        <w:spacing w:line="240" w:lineRule="auto"/>
        <w:ind w:left="0" w:right="0"/>
        <w:rPr>
          <w:rFonts w:cstheme="minorHAnsi"/>
          <w:szCs w:val="24"/>
        </w:rPr>
      </w:pPr>
    </w:p>
    <w:p w14:paraId="56F38963" w14:textId="7FB33E0E" w:rsidR="0046679F" w:rsidRPr="00E308B9" w:rsidRDefault="008D379D" w:rsidP="00E308B9">
      <w:pPr>
        <w:pStyle w:val="BlockText"/>
        <w:spacing w:line="240" w:lineRule="auto"/>
        <w:ind w:left="0" w:right="0"/>
        <w:rPr>
          <w:rFonts w:cstheme="minorHAnsi"/>
          <w:caps/>
          <w:szCs w:val="24"/>
        </w:rPr>
      </w:pPr>
      <w:r w:rsidRPr="00E308B9">
        <w:rPr>
          <w:rFonts w:cstheme="minorHAnsi"/>
          <w:b/>
          <w:caps/>
          <w:szCs w:val="24"/>
        </w:rPr>
        <w:t>protocol</w:t>
      </w:r>
      <w:r w:rsidR="0046679F" w:rsidRPr="00E308B9">
        <w:rPr>
          <w:rFonts w:cstheme="minorHAnsi"/>
          <w:b/>
          <w:caps/>
          <w:szCs w:val="24"/>
        </w:rPr>
        <w:t>:</w:t>
      </w:r>
    </w:p>
    <w:p w14:paraId="3F83AF02" w14:textId="5A64AB8F" w:rsidR="00745923" w:rsidRPr="00E308B9" w:rsidRDefault="00FD0280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All experimental procedures </w:t>
      </w:r>
      <w:r w:rsidR="006E1BE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described 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were approved by the Administration Committee of Experimental Animals of the </w:t>
      </w:r>
      <w:r w:rsidR="0079506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Nantong </w:t>
      </w:r>
      <w:r w:rsidR="003F7DDB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U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>niversity.</w:t>
      </w:r>
      <w:r w:rsidR="00847ABB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</w:t>
      </w:r>
      <w:r w:rsidR="00EE5C6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Thirty porcine tendons were repaired with three 2-strand repairs:</w:t>
      </w:r>
      <w:r w:rsidR="00EE5C60" w:rsidRPr="00E308B9">
        <w:rPr>
          <w:rFonts w:asciiTheme="minorHAnsi" w:hAnsiTheme="minorHAnsi" w:cstheme="minorHAnsi"/>
          <w:sz w:val="24"/>
          <w:szCs w:val="24"/>
          <w:lang w:eastAsia="zh-CN"/>
        </w:rPr>
        <w:t xml:space="preserve"> </w:t>
      </w:r>
      <w:r w:rsidR="002A1432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2-strand core suture</w:t>
      </w:r>
      <w:r w:rsidR="00EE5C6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, </w:t>
      </w:r>
      <w:r w:rsidR="002A1432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2-strand core suture</w:t>
      </w:r>
      <w:r w:rsidR="00EE5C6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plus 2Q, and </w:t>
      </w:r>
      <w:r w:rsidR="002A1432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2-strand core suture</w:t>
      </w:r>
      <w:r w:rsidR="00EE5C6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plus running peripheral sutures. The other </w:t>
      </w:r>
      <w:r w:rsidR="00F45717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30 </w:t>
      </w:r>
      <w:r w:rsidR="00EE5C60" w:rsidRPr="00E308B9">
        <w:rPr>
          <w:rFonts w:asciiTheme="minorHAnsi" w:hAnsiTheme="minorHAnsi" w:cstheme="minorHAnsi"/>
          <w:sz w:val="24"/>
          <w:szCs w:val="24"/>
        </w:rPr>
        <w:t>porcine</w:t>
      </w:r>
      <w:r w:rsidR="00EE5C6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tendons were repaired with three 4</w:t>
      </w:r>
      <w:r w:rsidR="00F45717" w:rsidRPr="00E308B9">
        <w:rPr>
          <w:rFonts w:asciiTheme="minorHAnsi" w:hAnsiTheme="minorHAnsi" w:cstheme="minorHAnsi"/>
          <w:sz w:val="24"/>
          <w:szCs w:val="24"/>
          <w:lang w:val="en-US" w:eastAsia="zh-CN"/>
        </w:rPr>
        <w:noBreakHyphen/>
      </w:r>
      <w:r w:rsidR="00EE5C6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strand repairs: </w:t>
      </w:r>
      <w:r w:rsidR="002A1432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4-strand core suture</w:t>
      </w:r>
      <w:r w:rsidR="00EE5C6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, </w:t>
      </w:r>
      <w:r w:rsidR="002A1432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4-strand core suture</w:t>
      </w:r>
      <w:r w:rsidR="00EE5C6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plus 2Q, and </w:t>
      </w:r>
      <w:r w:rsidR="002A1432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4-strand core suture</w:t>
      </w:r>
      <w:r w:rsidR="00EE5C6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plus running peripheral sutures</w:t>
      </w:r>
      <w:r w:rsidR="00847ABB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.</w:t>
      </w:r>
      <w:r w:rsidR="00EE5C6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</w:t>
      </w:r>
    </w:p>
    <w:p w14:paraId="743A0C0D" w14:textId="77777777" w:rsidR="00304F31" w:rsidRPr="00E308B9" w:rsidRDefault="00304F31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</w:p>
    <w:p w14:paraId="3ED2FF9F" w14:textId="71D5EAB1" w:rsidR="00027CE4" w:rsidRPr="00E308B9" w:rsidRDefault="00745923" w:rsidP="00E308B9">
      <w:pPr>
        <w:pStyle w:val="PlainText"/>
        <w:numPr>
          <w:ilvl w:val="0"/>
          <w:numId w:val="8"/>
        </w:numPr>
        <w:ind w:left="0" w:firstLine="0"/>
        <w:rPr>
          <w:rFonts w:asciiTheme="minorHAnsi" w:hAnsiTheme="minorHAnsi" w:cstheme="minorHAnsi"/>
          <w:b/>
          <w:sz w:val="24"/>
          <w:szCs w:val="24"/>
          <w:lang w:val="en-US" w:eastAsia="zh-CN"/>
        </w:rPr>
      </w:pPr>
      <w:r w:rsidRPr="00E308B9">
        <w:rPr>
          <w:rFonts w:asciiTheme="minorHAnsi" w:hAnsiTheme="minorHAnsi" w:cstheme="minorHAnsi"/>
          <w:b/>
          <w:sz w:val="24"/>
          <w:szCs w:val="24"/>
          <w:lang w:val="en-US" w:eastAsia="zh-CN"/>
        </w:rPr>
        <w:t>Preparation of porcine tendons</w:t>
      </w:r>
    </w:p>
    <w:p w14:paraId="3699820F" w14:textId="77777777" w:rsidR="00A44BE2" w:rsidRPr="00E308B9" w:rsidRDefault="00A44BE2" w:rsidP="00E308B9">
      <w:pPr>
        <w:pStyle w:val="PlainText"/>
        <w:rPr>
          <w:rFonts w:asciiTheme="minorHAnsi" w:hAnsiTheme="minorHAnsi" w:cstheme="minorHAnsi"/>
          <w:b/>
          <w:sz w:val="24"/>
          <w:szCs w:val="24"/>
          <w:lang w:val="en-US" w:eastAsia="zh-CN"/>
        </w:rPr>
      </w:pPr>
    </w:p>
    <w:p w14:paraId="3C695632" w14:textId="0F170492" w:rsidR="00BF4DC5" w:rsidRPr="00E308B9" w:rsidRDefault="00322CB9" w:rsidP="00E308B9">
      <w:pPr>
        <w:pStyle w:val="PlainText"/>
        <w:numPr>
          <w:ilvl w:val="1"/>
          <w:numId w:val="12"/>
        </w:numPr>
        <w:ind w:left="0" w:firstLine="0"/>
        <w:rPr>
          <w:rFonts w:asciiTheme="minorHAnsi" w:hAnsiTheme="minorHAnsi" w:cstheme="minorHAnsi"/>
          <w:sz w:val="24"/>
          <w:szCs w:val="24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Purchase fresh </w:t>
      </w:r>
      <w:r w:rsidR="00BF4DC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adult pig hind-leg trotters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from </w:t>
      </w:r>
      <w:r w:rsidR="00BF4DC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a 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>slaughtering house.</w:t>
      </w:r>
      <w:r w:rsidR="00E4701F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</w:t>
      </w:r>
      <w:r w:rsidR="00BF4DC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Remove the skin and subcutaneous tissues to expose </w:t>
      </w:r>
      <w:r w:rsidR="00F55556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the pulley and tendon sheath</w:t>
      </w:r>
      <w:r w:rsidR="00B8224F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(</w:t>
      </w:r>
      <w:r w:rsidR="00B8224F" w:rsidRPr="00E308B9">
        <w:rPr>
          <w:rFonts w:asciiTheme="minorHAnsi" w:hAnsiTheme="minorHAnsi" w:cstheme="minorHAnsi"/>
          <w:b/>
          <w:bCs/>
          <w:sz w:val="24"/>
          <w:szCs w:val="24"/>
          <w:lang w:val="en-US" w:eastAsia="zh-CN"/>
        </w:rPr>
        <w:t>Figure 1</w:t>
      </w:r>
      <w:r w:rsidR="00B95DFA" w:rsidRPr="00E308B9">
        <w:rPr>
          <w:rFonts w:asciiTheme="minorHAnsi" w:hAnsiTheme="minorHAnsi" w:cstheme="minorHAnsi"/>
          <w:b/>
          <w:bCs/>
          <w:sz w:val="24"/>
          <w:szCs w:val="24"/>
          <w:lang w:val="en-US" w:eastAsia="zh-CN"/>
        </w:rPr>
        <w:t>A</w:t>
      </w:r>
      <w:r w:rsidR="00B8224F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).</w:t>
      </w:r>
    </w:p>
    <w:p w14:paraId="062C619B" w14:textId="77777777" w:rsidR="0027222F" w:rsidRDefault="0027222F" w:rsidP="00E308B9">
      <w:pPr>
        <w:rPr>
          <w:rFonts w:cstheme="minorHAnsi"/>
          <w:sz w:val="24"/>
          <w:szCs w:val="24"/>
        </w:rPr>
      </w:pPr>
    </w:p>
    <w:p w14:paraId="0117023A" w14:textId="4D02F98D" w:rsidR="00A740FA" w:rsidRPr="00E308B9" w:rsidRDefault="00A740FA" w:rsidP="00E308B9">
      <w:pPr>
        <w:rPr>
          <w:rFonts w:cstheme="minorHAnsi"/>
          <w:sz w:val="24"/>
          <w:szCs w:val="24"/>
        </w:rPr>
      </w:pPr>
      <w:r w:rsidRPr="00E308B9">
        <w:rPr>
          <w:rFonts w:cstheme="minorHAnsi"/>
          <w:sz w:val="24"/>
          <w:szCs w:val="24"/>
        </w:rPr>
        <w:t>NOTE: The pulley and tendon sheath are dense in texture, which form an obvious fibro-osseous tunnel for the gliding tendons. The subcutaneous tissues are relatively loose in texture and very easy to be removed.</w:t>
      </w:r>
    </w:p>
    <w:p w14:paraId="03163A5F" w14:textId="77777777" w:rsidR="003D4A1F" w:rsidRPr="00E308B9" w:rsidRDefault="003D4A1F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</w:p>
    <w:p w14:paraId="3D96CD72" w14:textId="57E1259E" w:rsidR="00F55556" w:rsidRPr="00E308B9" w:rsidRDefault="00F55556" w:rsidP="00E308B9">
      <w:pPr>
        <w:pStyle w:val="PlainText"/>
        <w:numPr>
          <w:ilvl w:val="1"/>
          <w:numId w:val="12"/>
        </w:numPr>
        <w:ind w:left="0" w:firstLine="0"/>
        <w:rPr>
          <w:rFonts w:asciiTheme="minorHAnsi" w:hAnsiTheme="minorHAnsi" w:cstheme="minorHAnsi"/>
          <w:sz w:val="24"/>
          <w:szCs w:val="24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>Incise the pulley and tendon sheath longitudinally along the central line to expose the flexor tendons</w:t>
      </w:r>
      <w:r w:rsidR="00B95DF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(</w:t>
      </w:r>
      <w:r w:rsidR="00B95DFA" w:rsidRPr="00E308B9">
        <w:rPr>
          <w:rFonts w:asciiTheme="minorHAnsi" w:hAnsiTheme="minorHAnsi" w:cstheme="minorHAnsi"/>
          <w:b/>
          <w:bCs/>
          <w:sz w:val="24"/>
          <w:szCs w:val="24"/>
          <w:lang w:val="en-US" w:eastAsia="zh-CN"/>
        </w:rPr>
        <w:t>Figure 1B</w:t>
      </w:r>
      <w:r w:rsidR="00B95DF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)</w:t>
      </w:r>
      <w:r w:rsidR="003D4A1F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.</w:t>
      </w:r>
    </w:p>
    <w:p w14:paraId="736CFF5A" w14:textId="77777777" w:rsidR="003D4A1F" w:rsidRPr="00E308B9" w:rsidRDefault="003D4A1F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</w:p>
    <w:p w14:paraId="0D7FC98A" w14:textId="04E43E88" w:rsidR="00F55556" w:rsidRPr="00E308B9" w:rsidRDefault="00E2223C" w:rsidP="00E308B9">
      <w:pPr>
        <w:pStyle w:val="PlainText"/>
        <w:numPr>
          <w:ilvl w:val="1"/>
          <w:numId w:val="12"/>
        </w:numPr>
        <w:ind w:left="0" w:firstLine="0"/>
        <w:rPr>
          <w:rFonts w:asciiTheme="minorHAnsi" w:hAnsiTheme="minorHAnsi" w:cstheme="minorHAnsi"/>
          <w:sz w:val="24"/>
          <w:szCs w:val="24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Dissect </w:t>
      </w:r>
      <w:r w:rsidR="00F55556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the flexor digitorum superficialis</w:t>
      </w:r>
      <w:r w:rsidR="0029596B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(FDS)</w:t>
      </w:r>
      <w:r w:rsidR="00F55556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tendon to expose the branches of the FDP tendons</w:t>
      </w:r>
      <w:r w:rsidR="00B95DF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(</w:t>
      </w:r>
      <w:r w:rsidR="00B95DFA" w:rsidRPr="00E308B9">
        <w:rPr>
          <w:rFonts w:asciiTheme="minorHAnsi" w:hAnsiTheme="minorHAnsi" w:cstheme="minorHAnsi"/>
          <w:b/>
          <w:bCs/>
          <w:sz w:val="24"/>
          <w:szCs w:val="24"/>
          <w:lang w:val="en-US" w:eastAsia="zh-CN"/>
        </w:rPr>
        <w:t>Figure 1C</w:t>
      </w:r>
      <w:r w:rsidR="00B95DF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)</w:t>
      </w:r>
      <w:r w:rsidR="00F55556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. </w:t>
      </w:r>
    </w:p>
    <w:p w14:paraId="4E1FF69A" w14:textId="77777777" w:rsidR="003D4A1F" w:rsidRPr="00E308B9" w:rsidRDefault="003D4A1F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</w:p>
    <w:p w14:paraId="36298158" w14:textId="6CD623ED" w:rsidR="00F55556" w:rsidRPr="00E308B9" w:rsidRDefault="00E06751" w:rsidP="00E308B9">
      <w:pPr>
        <w:pStyle w:val="PlainText"/>
        <w:numPr>
          <w:ilvl w:val="1"/>
          <w:numId w:val="12"/>
        </w:numPr>
        <w:ind w:left="0" w:firstLine="0"/>
        <w:rPr>
          <w:rFonts w:asciiTheme="minorHAnsi" w:hAnsiTheme="minorHAnsi" w:cstheme="minorHAnsi"/>
          <w:sz w:val="24"/>
          <w:szCs w:val="24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Harvest </w:t>
      </w:r>
      <w:r w:rsidR="00F55556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the </w:t>
      </w:r>
      <w:r w:rsidR="00B234E4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FDP tendons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by </w:t>
      </w:r>
      <w:r w:rsidR="00B234E4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cut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>ting proximally</w:t>
      </w:r>
      <w:r w:rsidR="00B234E4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at about 5 cm to the bifurcation of the FDP tendon and distal</w:t>
      </w:r>
      <w:r w:rsidR="002013E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ly</w:t>
      </w:r>
      <w:r w:rsidR="00B234E4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at the tendon insertion to the distal phalanx.</w:t>
      </w:r>
      <w:r w:rsidR="00B95DF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(</w:t>
      </w:r>
      <w:r w:rsidR="00B95DFA" w:rsidRPr="00E308B9">
        <w:rPr>
          <w:rFonts w:asciiTheme="minorHAnsi" w:hAnsiTheme="minorHAnsi" w:cstheme="minorHAnsi"/>
          <w:b/>
          <w:bCs/>
          <w:sz w:val="24"/>
          <w:szCs w:val="24"/>
          <w:lang w:val="en-US" w:eastAsia="zh-CN"/>
        </w:rPr>
        <w:t>Figure 1D</w:t>
      </w:r>
      <w:r w:rsidR="00B95DF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)</w:t>
      </w:r>
      <w:r w:rsidR="003D4A1F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.</w:t>
      </w:r>
    </w:p>
    <w:p w14:paraId="6E2D1E73" w14:textId="77777777" w:rsidR="003D4A1F" w:rsidRPr="00E308B9" w:rsidRDefault="003D4A1F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</w:p>
    <w:p w14:paraId="5541A80E" w14:textId="1753AB0C" w:rsidR="00BF4DC5" w:rsidRPr="00E308B9" w:rsidRDefault="00BF4DC5" w:rsidP="00E308B9">
      <w:pPr>
        <w:pStyle w:val="PlainText"/>
        <w:numPr>
          <w:ilvl w:val="1"/>
          <w:numId w:val="12"/>
        </w:numPr>
        <w:ind w:left="0" w:firstLine="0"/>
        <w:rPr>
          <w:rFonts w:asciiTheme="minorHAnsi" w:hAnsiTheme="minorHAnsi" w:cstheme="minorHAnsi"/>
          <w:sz w:val="24"/>
          <w:szCs w:val="24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Wash </w:t>
      </w:r>
      <w:r w:rsidR="00016AB6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the 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>tendon samples with clean water</w:t>
      </w:r>
      <w:r w:rsidR="00B234E4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and r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>emove the paratenon</w:t>
      </w:r>
      <w:r w:rsidR="00A740F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using surgical scissors.</w:t>
      </w:r>
    </w:p>
    <w:p w14:paraId="074D2D9B" w14:textId="77777777" w:rsidR="003D4A1F" w:rsidRPr="00E308B9" w:rsidRDefault="003D4A1F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</w:p>
    <w:p w14:paraId="469A00B4" w14:textId="786CDC48" w:rsidR="00E4701F" w:rsidRPr="00E308B9" w:rsidRDefault="00B234E4" w:rsidP="00E308B9">
      <w:pPr>
        <w:pStyle w:val="PlainText"/>
        <w:numPr>
          <w:ilvl w:val="1"/>
          <w:numId w:val="12"/>
        </w:numPr>
        <w:ind w:left="0" w:firstLine="0"/>
        <w:rPr>
          <w:rFonts w:asciiTheme="minorHAnsi" w:hAnsiTheme="minorHAnsi" w:cstheme="minorHAnsi"/>
          <w:sz w:val="24"/>
          <w:szCs w:val="24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Cut the tendon </w:t>
      </w:r>
      <w:r w:rsidR="00634E88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along the midline </w:t>
      </w:r>
      <w:r w:rsidR="00F2435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from the</w:t>
      </w:r>
      <w:r w:rsidR="0077221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</w:t>
      </w:r>
      <w:r w:rsidR="00E2223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end</w:t>
      </w:r>
      <w:r w:rsidR="00FD054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</w:t>
      </w:r>
      <w:r w:rsidR="00634E88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that was </w:t>
      </w:r>
      <w:r w:rsidR="00F2435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proximal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to the bifurcation</w:t>
      </w:r>
      <w:r w:rsidR="00B95DF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(</w:t>
      </w:r>
      <w:r w:rsidR="00B95DFA" w:rsidRPr="00E308B9">
        <w:rPr>
          <w:rFonts w:asciiTheme="minorHAnsi" w:hAnsiTheme="minorHAnsi" w:cstheme="minorHAnsi"/>
          <w:b/>
          <w:bCs/>
          <w:sz w:val="24"/>
          <w:szCs w:val="24"/>
          <w:lang w:val="en-US" w:eastAsia="zh-CN"/>
        </w:rPr>
        <w:t>Figure 1E</w:t>
      </w:r>
      <w:r w:rsidR="00B95DF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)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. </w:t>
      </w:r>
    </w:p>
    <w:p w14:paraId="034BA4AE" w14:textId="77777777" w:rsidR="003D4A1F" w:rsidRPr="00E308B9" w:rsidRDefault="003D4A1F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</w:p>
    <w:p w14:paraId="09A1BD66" w14:textId="4B568604" w:rsidR="005E18F4" w:rsidRPr="00E308B9" w:rsidRDefault="005E18F4" w:rsidP="00E308B9">
      <w:pPr>
        <w:pStyle w:val="PlainText"/>
        <w:numPr>
          <w:ilvl w:val="1"/>
          <w:numId w:val="12"/>
        </w:numPr>
        <w:ind w:left="0" w:firstLine="0"/>
        <w:rPr>
          <w:rFonts w:asciiTheme="minorHAnsi" w:hAnsiTheme="minorHAnsi" w:cstheme="minorHAnsi"/>
          <w:sz w:val="24"/>
          <w:szCs w:val="24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lang w:val="en-CA"/>
        </w:rPr>
        <w:t>Cut t</w:t>
      </w:r>
      <w:r w:rsidRPr="00E308B9">
        <w:rPr>
          <w:rFonts w:asciiTheme="minorHAnsi" w:hAnsiTheme="minorHAnsi" w:cstheme="minorHAnsi"/>
          <w:sz w:val="24"/>
          <w:szCs w:val="24"/>
        </w:rPr>
        <w:t>he FDP tendon transverse</w:t>
      </w:r>
      <w:r w:rsidRPr="00E308B9">
        <w:rPr>
          <w:rFonts w:asciiTheme="minorHAnsi" w:hAnsiTheme="minorHAnsi" w:cstheme="minorHAnsi"/>
          <w:sz w:val="24"/>
          <w:szCs w:val="24"/>
          <w:lang w:val="en-US"/>
        </w:rPr>
        <w:t>ly</w:t>
      </w:r>
      <w:r w:rsidRPr="00E308B9">
        <w:rPr>
          <w:rFonts w:asciiTheme="minorHAnsi" w:hAnsiTheme="minorHAnsi" w:cstheme="minorHAnsi"/>
          <w:sz w:val="24"/>
          <w:szCs w:val="24"/>
          <w:lang w:val="en-CA"/>
        </w:rPr>
        <w:t xml:space="preserve"> into 2 stumps </w:t>
      </w:r>
      <w:r w:rsidRPr="00E308B9">
        <w:rPr>
          <w:rFonts w:asciiTheme="minorHAnsi" w:hAnsiTheme="minorHAnsi" w:cstheme="minorHAnsi"/>
          <w:sz w:val="24"/>
          <w:szCs w:val="24"/>
        </w:rPr>
        <w:t>at the level that structurally corresponds</w:t>
      </w:r>
      <w:r w:rsidRPr="00E308B9">
        <w:rPr>
          <w:rFonts w:asciiTheme="minorHAnsi" w:hAnsiTheme="minorHAnsi" w:cstheme="minorHAnsi"/>
          <w:sz w:val="24"/>
          <w:szCs w:val="24"/>
          <w:lang w:eastAsia="zh-CN"/>
        </w:rPr>
        <w:t xml:space="preserve"> </w:t>
      </w:r>
      <w:r w:rsidRPr="00E308B9">
        <w:rPr>
          <w:rFonts w:asciiTheme="minorHAnsi" w:hAnsiTheme="minorHAnsi" w:cstheme="minorHAnsi"/>
          <w:sz w:val="24"/>
          <w:szCs w:val="24"/>
        </w:rPr>
        <w:t xml:space="preserve">to the middle part of human zone </w:t>
      </w:r>
      <w:r w:rsidRPr="00E308B9">
        <w:rPr>
          <w:rFonts w:asciiTheme="minorHAnsi" w:hAnsiTheme="minorHAnsi" w:cstheme="minorHAnsi"/>
          <w:sz w:val="24"/>
          <w:szCs w:val="24"/>
          <w:lang w:eastAsia="zh-CN"/>
        </w:rPr>
        <w:t>2</w:t>
      </w:r>
      <w:r w:rsidRPr="00E308B9">
        <w:rPr>
          <w:rFonts w:asciiTheme="minorHAnsi" w:hAnsiTheme="minorHAnsi" w:cstheme="minorHAnsi"/>
          <w:sz w:val="24"/>
          <w:szCs w:val="24"/>
        </w:rPr>
        <w:t xml:space="preserve"> flexor tendons</w:t>
      </w:r>
      <w:r w:rsidR="00016AB6">
        <w:rPr>
          <w:rFonts w:asciiTheme="minorHAnsi" w:hAnsiTheme="minorHAnsi" w:cstheme="minorHAnsi"/>
          <w:sz w:val="24"/>
          <w:szCs w:val="24"/>
          <w:lang w:val="en-US"/>
        </w:rPr>
        <w:t>.</w:t>
      </w:r>
      <w:r w:rsidR="00D06B7F" w:rsidRPr="00E308B9">
        <w:rPr>
          <w:rFonts w:asciiTheme="minorHAnsi" w:hAnsiTheme="minorHAnsi" w:cstheme="minorHAnsi"/>
          <w:sz w:val="24"/>
          <w:szCs w:val="24"/>
          <w:lang w:val="en-US"/>
        </w:rPr>
        <w:t xml:space="preserve"> </w:t>
      </w:r>
      <w:r w:rsidR="00016AB6">
        <w:rPr>
          <w:rFonts w:asciiTheme="minorHAnsi" w:hAnsiTheme="minorHAnsi" w:cstheme="minorHAnsi"/>
          <w:sz w:val="24"/>
          <w:szCs w:val="24"/>
          <w:lang w:val="en-US"/>
        </w:rPr>
        <w:t>T</w:t>
      </w:r>
      <w:r w:rsidR="00D06B7F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he resulting 2 tendon </w:t>
      </w:r>
      <w:r w:rsidR="00F2298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stumps</w:t>
      </w:r>
      <w:r w:rsidR="00D06B7F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are ready to be repaired</w:t>
      </w:r>
      <w:r w:rsidRPr="00E308B9">
        <w:rPr>
          <w:rFonts w:asciiTheme="minorHAnsi" w:hAnsiTheme="minorHAnsi" w:cstheme="minorHAnsi"/>
          <w:sz w:val="24"/>
          <w:szCs w:val="24"/>
          <w:lang w:val="en-US"/>
        </w:rPr>
        <w:t xml:space="preserve"> (</w:t>
      </w:r>
      <w:r w:rsidRPr="00E308B9">
        <w:rPr>
          <w:rFonts w:asciiTheme="minorHAnsi" w:hAnsiTheme="minorHAnsi" w:cstheme="minorHAnsi"/>
          <w:b/>
          <w:bCs/>
          <w:sz w:val="24"/>
          <w:szCs w:val="24"/>
          <w:lang w:val="en-US"/>
        </w:rPr>
        <w:t>Figure 1</w:t>
      </w:r>
      <w:r w:rsidR="00B95DFA" w:rsidRPr="00E308B9">
        <w:rPr>
          <w:rFonts w:asciiTheme="minorHAnsi" w:hAnsiTheme="minorHAnsi" w:cstheme="minorHAnsi"/>
          <w:b/>
          <w:bCs/>
          <w:sz w:val="24"/>
          <w:szCs w:val="24"/>
          <w:lang w:val="en-US"/>
        </w:rPr>
        <w:t>F</w:t>
      </w:r>
      <w:r w:rsidRPr="00E308B9">
        <w:rPr>
          <w:rFonts w:asciiTheme="minorHAnsi" w:hAnsiTheme="minorHAnsi" w:cstheme="minorHAnsi"/>
          <w:sz w:val="24"/>
          <w:szCs w:val="24"/>
          <w:lang w:val="en-US"/>
        </w:rPr>
        <w:t>)</w:t>
      </w:r>
      <w:r w:rsidR="00B95DFA" w:rsidRPr="00E308B9">
        <w:rPr>
          <w:rFonts w:asciiTheme="minorHAnsi" w:hAnsiTheme="minorHAnsi" w:cstheme="minorHAnsi"/>
          <w:sz w:val="24"/>
          <w:szCs w:val="24"/>
          <w:lang w:val="en-US"/>
        </w:rPr>
        <w:t>.</w:t>
      </w:r>
    </w:p>
    <w:p w14:paraId="2C784A4A" w14:textId="77777777" w:rsidR="00C70A61" w:rsidRPr="00E308B9" w:rsidRDefault="00C70A61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</w:p>
    <w:p w14:paraId="1544F783" w14:textId="4E3758BC" w:rsidR="00931E8A" w:rsidRPr="00E308B9" w:rsidRDefault="00745923" w:rsidP="00E308B9">
      <w:pPr>
        <w:pStyle w:val="PlainText"/>
        <w:numPr>
          <w:ilvl w:val="0"/>
          <w:numId w:val="8"/>
        </w:numPr>
        <w:ind w:left="0" w:firstLine="0"/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</w:pP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Tendon repair</w:t>
      </w:r>
    </w:p>
    <w:p w14:paraId="3C54137E" w14:textId="77777777" w:rsidR="00A44BE2" w:rsidRPr="00E308B9" w:rsidRDefault="00A44BE2" w:rsidP="00E308B9">
      <w:pPr>
        <w:pStyle w:val="PlainText"/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</w:pPr>
    </w:p>
    <w:p w14:paraId="75D87DB8" w14:textId="7E9F2DC6" w:rsidR="002E6E12" w:rsidRPr="00E308B9" w:rsidRDefault="002E6E12" w:rsidP="00E308B9">
      <w:pPr>
        <w:pStyle w:val="PlainText"/>
        <w:numPr>
          <w:ilvl w:val="0"/>
          <w:numId w:val="16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CA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Mark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the anterior surface of </w:t>
      </w:r>
      <w:r w:rsidR="00016AB6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one</w:t>
      </w:r>
      <w:r w:rsidR="001762B4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of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the tendon</w:t>
      </w:r>
      <w:r w:rsidR="00777692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stump</w:t>
      </w:r>
      <w:r w:rsidR="001762B4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s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with </w:t>
      </w:r>
      <w:r w:rsidR="00F24359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2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points that are 10 mm from the cut tendon end</w:t>
      </w:r>
      <w:r w:rsidR="0043203C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, </w:t>
      </w:r>
      <w:r w:rsidR="00FD0549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with each point </w:t>
      </w:r>
      <w:r w:rsidR="0043203C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locating</w:t>
      </w:r>
      <w:r w:rsidR="0005451D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on</w:t>
      </w:r>
      <w:r w:rsidR="002013EC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e-fourth of the way </w:t>
      </w:r>
      <w:r w:rsidR="0005451D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from </w:t>
      </w:r>
      <w:r w:rsidR="0043203C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 xml:space="preserve">the </w:t>
      </w:r>
      <w:r w:rsidR="0043203C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left (point 1) and </w:t>
      </w:r>
      <w:r w:rsidR="00634E88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the </w:t>
      </w:r>
      <w:r w:rsidR="0043203C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right (point</w:t>
      </w:r>
      <w:r w:rsidR="00F24359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 </w:t>
      </w:r>
      <w:r w:rsidR="0043203C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2)</w:t>
      </w:r>
      <w:r w:rsidR="0005451D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, </w:t>
      </w:r>
      <w:r w:rsidR="0005451D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>respectively</w:t>
      </w:r>
      <w:r w:rsidR="002013EC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>,</w:t>
      </w:r>
      <w:r w:rsidR="0043203C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in the medial-lateral direction</w:t>
      </w:r>
      <w:r w:rsidR="00B303CF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(</w:t>
      </w:r>
      <w:r w:rsidR="00B303CF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CA"/>
        </w:rPr>
        <w:t>Figure 2</w:t>
      </w:r>
      <w:r w:rsidR="00097DCC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CA"/>
        </w:rPr>
        <w:t>A</w:t>
      </w:r>
      <w:r w:rsidR="00B303CF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)</w:t>
      </w:r>
      <w:r w:rsidR="0043203C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.</w:t>
      </w:r>
    </w:p>
    <w:p w14:paraId="7991D9B8" w14:textId="77777777" w:rsidR="00A44BE2" w:rsidRPr="00E308B9" w:rsidRDefault="00A44BE2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CA"/>
        </w:rPr>
      </w:pPr>
    </w:p>
    <w:p w14:paraId="0B2A5930" w14:textId="5B49FAE9" w:rsidR="0043203C" w:rsidRPr="00E308B9" w:rsidRDefault="0043203C" w:rsidP="00E308B9">
      <w:pPr>
        <w:pStyle w:val="PlainText"/>
        <w:numPr>
          <w:ilvl w:val="0"/>
          <w:numId w:val="16"/>
        </w:numPr>
        <w:ind w:left="0" w:firstLine="0"/>
        <w:rPr>
          <w:rFonts w:asciiTheme="minorHAnsi" w:hAnsiTheme="minorHAnsi" w:cstheme="minorHAnsi"/>
          <w:sz w:val="24"/>
          <w:szCs w:val="24"/>
          <w:lang w:val="en-CA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Mark </w:t>
      </w:r>
      <w:r w:rsidR="000C4C8B" w:rsidRPr="00E308B9">
        <w:rPr>
          <w:rFonts w:asciiTheme="minorHAnsi" w:hAnsiTheme="minorHAnsi" w:cstheme="minorHAnsi"/>
          <w:sz w:val="24"/>
          <w:szCs w:val="24"/>
          <w:highlight w:val="yellow"/>
        </w:rPr>
        <w:t xml:space="preserve">each of </w:t>
      </w:r>
      <w:r w:rsidRPr="00E308B9">
        <w:rPr>
          <w:rFonts w:asciiTheme="minorHAnsi" w:hAnsiTheme="minorHAnsi" w:cstheme="minorHAnsi"/>
          <w:sz w:val="24"/>
          <w:szCs w:val="24"/>
          <w:highlight w:val="yellow"/>
        </w:rPr>
        <w:t xml:space="preserve">the </w:t>
      </w:r>
      <w:r w:rsidR="000A1184" w:rsidRPr="00E308B9">
        <w:rPr>
          <w:rFonts w:asciiTheme="minorHAnsi" w:hAnsiTheme="minorHAnsi" w:cstheme="minorHAnsi"/>
          <w:sz w:val="24"/>
          <w:szCs w:val="24"/>
          <w:highlight w:val="yellow"/>
        </w:rPr>
        <w:t xml:space="preserve">left </w:t>
      </w:r>
      <w:r w:rsidR="000A1184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(point 3) </w:t>
      </w:r>
      <w:r w:rsidR="000A1184" w:rsidRPr="00E308B9">
        <w:rPr>
          <w:rFonts w:asciiTheme="minorHAnsi" w:hAnsiTheme="minorHAnsi" w:cstheme="minorHAnsi"/>
          <w:sz w:val="24"/>
          <w:szCs w:val="24"/>
          <w:highlight w:val="yellow"/>
        </w:rPr>
        <w:t xml:space="preserve">and right </w:t>
      </w:r>
      <w:r w:rsidR="000A1184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(point 4)</w:t>
      </w:r>
      <w:r w:rsidR="000A1184" w:rsidRPr="00E308B9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Pr="00E308B9">
        <w:rPr>
          <w:rFonts w:asciiTheme="minorHAnsi" w:hAnsiTheme="minorHAnsi" w:cstheme="minorHAnsi"/>
          <w:sz w:val="24"/>
          <w:szCs w:val="24"/>
          <w:highlight w:val="yellow"/>
        </w:rPr>
        <w:t>lateral surface</w:t>
      </w:r>
      <w:r w:rsidR="00634E88" w:rsidRPr="00E308B9">
        <w:rPr>
          <w:rFonts w:asciiTheme="minorHAnsi" w:hAnsiTheme="minorHAnsi" w:cstheme="minorHAnsi"/>
          <w:sz w:val="24"/>
          <w:szCs w:val="24"/>
          <w:highlight w:val="yellow"/>
        </w:rPr>
        <w:t>s</w:t>
      </w:r>
      <w:r w:rsidRPr="00E308B9">
        <w:rPr>
          <w:rFonts w:asciiTheme="minorHAnsi" w:hAnsiTheme="minorHAnsi" w:cstheme="minorHAnsi"/>
          <w:sz w:val="24"/>
          <w:szCs w:val="24"/>
          <w:highlight w:val="yellow"/>
        </w:rPr>
        <w:t xml:space="preserve"> of the tendon</w:t>
      </w:r>
      <w:r w:rsidR="001D0009" w:rsidRPr="00E308B9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CE210E" w:rsidRPr="00E308B9">
        <w:rPr>
          <w:rFonts w:asciiTheme="minorHAnsi" w:hAnsiTheme="minorHAnsi" w:cstheme="minorHAnsi"/>
          <w:sz w:val="24"/>
          <w:szCs w:val="24"/>
          <w:highlight w:val="yellow"/>
        </w:rPr>
        <w:t xml:space="preserve">with </w:t>
      </w:r>
      <w:r w:rsidR="00016AB6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one</w:t>
      </w:r>
      <w:r w:rsidR="00CE210E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point that is 8 mm from the cut tendon end and locate in the middle in the anterior-posterior direction.</w:t>
      </w:r>
      <w:r w:rsidR="00CE210E" w:rsidRPr="00E308B9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1D0009" w:rsidRPr="00E308B9">
        <w:rPr>
          <w:rFonts w:asciiTheme="minorHAnsi" w:hAnsiTheme="minorHAnsi" w:cstheme="minorHAnsi"/>
          <w:sz w:val="24"/>
          <w:szCs w:val="24"/>
          <w:highlight w:val="yellow"/>
        </w:rPr>
        <w:t>(</w:t>
      </w:r>
      <w:r w:rsidR="001D0009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Figure 2A</w:t>
      </w:r>
      <w:r w:rsidR="001D0009" w:rsidRPr="00E308B9">
        <w:rPr>
          <w:rFonts w:asciiTheme="minorHAnsi" w:hAnsiTheme="minorHAnsi" w:cstheme="minorHAnsi"/>
          <w:sz w:val="24"/>
          <w:szCs w:val="24"/>
          <w:highlight w:val="yellow"/>
        </w:rPr>
        <w:t>)</w:t>
      </w:r>
      <w:r w:rsidR="002013EC" w:rsidRPr="00E308B9">
        <w:rPr>
          <w:rFonts w:asciiTheme="minorHAnsi" w:hAnsiTheme="minorHAnsi" w:cstheme="minorHAnsi"/>
          <w:sz w:val="24"/>
          <w:szCs w:val="24"/>
          <w:highlight w:val="yellow"/>
        </w:rPr>
        <w:t xml:space="preserve">. </w:t>
      </w:r>
      <w:r w:rsidR="00101439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D</w:t>
      </w:r>
      <w:proofErr w:type="spellStart"/>
      <w:r w:rsidR="00A76EBB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etermine</w:t>
      </w:r>
      <w:proofErr w:type="spellEnd"/>
      <w:r w:rsidR="00101439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all lengths</w:t>
      </w:r>
      <w:r w:rsidR="00A76EBB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with a Vernier caliper (rated accuracy of 0.02 mm).</w:t>
      </w:r>
    </w:p>
    <w:p w14:paraId="6888A35E" w14:textId="77777777" w:rsidR="00A44BE2" w:rsidRPr="00E308B9" w:rsidRDefault="00A44BE2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CA"/>
        </w:rPr>
      </w:pPr>
    </w:p>
    <w:p w14:paraId="4ABB50F1" w14:textId="3E84AC0E" w:rsidR="00FC02C1" w:rsidRPr="00E308B9" w:rsidRDefault="00FE3003" w:rsidP="00E308B9">
      <w:pPr>
        <w:pStyle w:val="PlainText"/>
        <w:numPr>
          <w:ilvl w:val="0"/>
          <w:numId w:val="16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CA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Repair the tendon with 4-0 </w:t>
      </w:r>
      <w:r w:rsidR="00A740FA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core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sutures. </w:t>
      </w:r>
      <w:r w:rsidR="008C3EAF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Insert the needle into the cut surface of</w:t>
      </w:r>
      <w:r w:rsidR="00FC02C1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</w:t>
      </w:r>
      <w:r w:rsidR="00016AB6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one</w:t>
      </w:r>
      <w:r w:rsidR="0043203C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</w:t>
      </w:r>
      <w:r w:rsidR="008C3EAF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tendon</w:t>
      </w:r>
      <w:r w:rsidR="00FC02C1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</w:t>
      </w:r>
      <w:r w:rsidR="0043203C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>stump</w:t>
      </w:r>
      <w:r w:rsidR="004F265D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 xml:space="preserve"> from the point that is</w:t>
      </w:r>
      <w:r w:rsidR="002013EC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</w:t>
      </w:r>
      <w:r w:rsidR="00FC02C1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in the middle in the anterior-posterior direction and</w:t>
      </w:r>
      <w:r w:rsidR="00695220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one-fourth</w:t>
      </w:r>
      <w:r w:rsidR="0005451D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of the</w:t>
      </w:r>
      <w:r w:rsidR="0020311A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way from the left </w:t>
      </w:r>
      <w:r w:rsidR="00FC02C1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in the medial-lateral direction</w:t>
      </w:r>
      <w:r w:rsidR="006F5405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</w:t>
      </w:r>
      <w:r w:rsidR="006F5405" w:rsidRPr="00E308B9">
        <w:rPr>
          <w:rFonts w:asciiTheme="minorHAnsi" w:hAnsiTheme="minorHAnsi" w:cstheme="minorHAnsi"/>
          <w:sz w:val="24"/>
          <w:szCs w:val="24"/>
          <w:highlight w:val="yellow"/>
          <w:lang w:val="en-US"/>
        </w:rPr>
        <w:t>(</w:t>
      </w:r>
      <w:r w:rsidR="006F5405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/>
        </w:rPr>
        <w:t>Figure 2</w:t>
      </w:r>
      <w:r w:rsidR="00C62623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/>
        </w:rPr>
        <w:t>B</w:t>
      </w:r>
      <w:r w:rsidR="006F5405" w:rsidRPr="00E308B9">
        <w:rPr>
          <w:rFonts w:asciiTheme="minorHAnsi" w:hAnsiTheme="minorHAnsi" w:cstheme="minorHAnsi"/>
          <w:sz w:val="24"/>
          <w:szCs w:val="24"/>
          <w:highlight w:val="yellow"/>
          <w:lang w:val="en-US"/>
        </w:rPr>
        <w:t>)</w:t>
      </w:r>
      <w:r w:rsidR="00113C32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.</w:t>
      </w:r>
      <w:r w:rsidR="00FC2836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</w:t>
      </w:r>
      <w:r w:rsidR="00113C32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P</w:t>
      </w:r>
      <w:r w:rsidR="008C3EAF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ass </w:t>
      </w:r>
      <w:r w:rsidR="00113C32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the needle longitudinally </w:t>
      </w:r>
      <w:r w:rsidR="008C3EAF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through the tendon</w:t>
      </w:r>
      <w:r w:rsidR="00777692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and w</w:t>
      </w:r>
      <w:r w:rsidR="00113C32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ithdraw the needle on</w:t>
      </w:r>
      <w:r w:rsidR="00FC02C1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the </w:t>
      </w:r>
      <w:r w:rsidR="0043203C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anterior surface </w:t>
      </w:r>
      <w:r w:rsidR="00FC02C1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of the tendon</w:t>
      </w:r>
      <w:r w:rsidR="00215FF1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,</w:t>
      </w:r>
      <w:r w:rsidR="00FC02C1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</w:t>
      </w:r>
      <w:r w:rsidR="009418B2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exiting </w:t>
      </w:r>
      <w:r w:rsidR="00113C32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from </w:t>
      </w:r>
      <w:r w:rsidR="0043203C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point 1</w:t>
      </w:r>
      <w:r w:rsidR="00850995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</w:t>
      </w:r>
      <w:r w:rsidR="006F5405" w:rsidRPr="00E308B9">
        <w:rPr>
          <w:rFonts w:asciiTheme="minorHAnsi" w:hAnsiTheme="minorHAnsi" w:cstheme="minorHAnsi"/>
          <w:sz w:val="24"/>
          <w:szCs w:val="24"/>
          <w:highlight w:val="yellow"/>
          <w:lang w:val="en-US"/>
        </w:rPr>
        <w:t>(</w:t>
      </w:r>
      <w:r w:rsidR="006F5405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/>
        </w:rPr>
        <w:t>Figure 2</w:t>
      </w:r>
      <w:r w:rsidR="00C62623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/>
        </w:rPr>
        <w:t>B</w:t>
      </w:r>
      <w:r w:rsidR="006F5405" w:rsidRPr="00E308B9">
        <w:rPr>
          <w:rFonts w:asciiTheme="minorHAnsi" w:hAnsiTheme="minorHAnsi" w:cstheme="minorHAnsi"/>
          <w:sz w:val="24"/>
          <w:szCs w:val="24"/>
          <w:highlight w:val="yellow"/>
          <w:lang w:val="en-US"/>
        </w:rPr>
        <w:t>)</w:t>
      </w:r>
      <w:r w:rsidR="00113C32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.</w:t>
      </w:r>
    </w:p>
    <w:p w14:paraId="472E8D5C" w14:textId="77777777" w:rsidR="00A44BE2" w:rsidRPr="00E308B9" w:rsidRDefault="00A44BE2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CA"/>
        </w:rPr>
      </w:pPr>
    </w:p>
    <w:p w14:paraId="759553AE" w14:textId="42CA9700" w:rsidR="00424056" w:rsidRPr="00E308B9" w:rsidRDefault="00A37733" w:rsidP="00E308B9">
      <w:pPr>
        <w:pStyle w:val="PlainText"/>
        <w:numPr>
          <w:ilvl w:val="0"/>
          <w:numId w:val="16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CA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Re-</w:t>
      </w:r>
      <w:r w:rsidR="00C004AA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insert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the needle obliquely from </w:t>
      </w:r>
      <w:r w:rsidR="00D13F54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point 3 </w:t>
      </w:r>
      <w:r w:rsidR="00C004AA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and pass it </w:t>
      </w:r>
      <w:r w:rsidR="00424056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transversely</w:t>
      </w:r>
      <w:r w:rsidR="00C004AA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toward point 4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, </w:t>
      </w:r>
      <w:r w:rsidR="009175BB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creat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ing</w:t>
      </w:r>
      <w:r w:rsidR="009175BB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a small loop at the lateral surface of the tendon</w:t>
      </w:r>
      <w:r w:rsidR="006F5405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</w:t>
      </w:r>
      <w:r w:rsidR="006F5405" w:rsidRPr="00E308B9">
        <w:rPr>
          <w:rFonts w:asciiTheme="minorHAnsi" w:hAnsiTheme="minorHAnsi" w:cstheme="minorHAnsi"/>
          <w:sz w:val="24"/>
          <w:szCs w:val="24"/>
          <w:highlight w:val="yellow"/>
          <w:lang w:val="en-US"/>
        </w:rPr>
        <w:t>(</w:t>
      </w:r>
      <w:r w:rsidR="006F5405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/>
        </w:rPr>
        <w:t>Figure 2</w:t>
      </w:r>
      <w:r w:rsidR="00BD3936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/>
        </w:rPr>
        <w:t>C</w:t>
      </w:r>
      <w:r w:rsidR="006F5405" w:rsidRPr="00E308B9">
        <w:rPr>
          <w:rFonts w:asciiTheme="minorHAnsi" w:hAnsiTheme="minorHAnsi" w:cstheme="minorHAnsi"/>
          <w:sz w:val="24"/>
          <w:szCs w:val="24"/>
          <w:highlight w:val="yellow"/>
          <w:lang w:val="en-US"/>
        </w:rPr>
        <w:t>)</w:t>
      </w:r>
      <w:r w:rsidR="00424056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.</w:t>
      </w:r>
      <w:r w:rsidR="00777692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</w:t>
      </w:r>
      <w:r w:rsidR="00424056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Pull out the suture and re-</w:t>
      </w:r>
      <w:r w:rsidR="00C004AA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insert </w:t>
      </w:r>
      <w:r w:rsidR="00424056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the needle obliquely from </w:t>
      </w:r>
      <w:r w:rsidR="00D13F54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point 2</w:t>
      </w:r>
      <w:r w:rsidR="00424056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</w:t>
      </w:r>
      <w:r w:rsidR="00C004AA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and pass it </w:t>
      </w:r>
      <w:r w:rsidR="00424056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longitudin</w:t>
      </w:r>
      <w:r w:rsidR="0054500E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a</w:t>
      </w:r>
      <w:r w:rsidR="00424056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lly</w:t>
      </w:r>
      <w:r w:rsidR="00C004AA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toward the cut end</w:t>
      </w:r>
      <w:r w:rsidR="006F5405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</w:t>
      </w:r>
      <w:r w:rsidR="006F5405" w:rsidRPr="00E308B9">
        <w:rPr>
          <w:rFonts w:asciiTheme="minorHAnsi" w:hAnsiTheme="minorHAnsi" w:cstheme="minorHAnsi"/>
          <w:sz w:val="24"/>
          <w:szCs w:val="24"/>
          <w:highlight w:val="yellow"/>
          <w:lang w:val="en-US"/>
        </w:rPr>
        <w:t>(</w:t>
      </w:r>
      <w:r w:rsidR="006F5405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/>
        </w:rPr>
        <w:t>Figure 2</w:t>
      </w:r>
      <w:proofErr w:type="gramStart"/>
      <w:r w:rsidR="00BD3936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/>
        </w:rPr>
        <w:t>D</w:t>
      </w:r>
      <w:r w:rsidR="00A740FA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/>
        </w:rPr>
        <w:t>,</w:t>
      </w:r>
      <w:r w:rsidR="00BD3936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/>
        </w:rPr>
        <w:t>E</w:t>
      </w:r>
      <w:proofErr w:type="gramEnd"/>
      <w:r w:rsidR="006F5405" w:rsidRPr="00E308B9">
        <w:rPr>
          <w:rFonts w:asciiTheme="minorHAnsi" w:hAnsiTheme="minorHAnsi" w:cstheme="minorHAnsi"/>
          <w:sz w:val="24"/>
          <w:szCs w:val="24"/>
          <w:highlight w:val="yellow"/>
          <w:lang w:val="en-US"/>
        </w:rPr>
        <w:t>)</w:t>
      </w:r>
      <w:r w:rsidR="0054500E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.</w:t>
      </w:r>
    </w:p>
    <w:p w14:paraId="60B0A20C" w14:textId="77777777" w:rsidR="00A44BE2" w:rsidRPr="00E308B9" w:rsidRDefault="00A44BE2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CA"/>
        </w:rPr>
      </w:pPr>
    </w:p>
    <w:p w14:paraId="08A6BABE" w14:textId="740EA284" w:rsidR="00C7132C" w:rsidRPr="00E308B9" w:rsidRDefault="005E7024" w:rsidP="00E308B9">
      <w:pPr>
        <w:pStyle w:val="PlainText"/>
        <w:numPr>
          <w:ilvl w:val="0"/>
          <w:numId w:val="16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Insert </w:t>
      </w:r>
      <w:r w:rsidR="00C7132C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the needle into the </w:t>
      </w:r>
      <w:r w:rsidR="00C7132C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cut end of the other </w:t>
      </w:r>
      <w:r w:rsidR="00D13F54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tendon stump</w:t>
      </w:r>
      <w:r w:rsidR="00C7132C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nd repair it with the same </w:t>
      </w:r>
      <w:r w:rsidR="004C1CDA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construct</w:t>
      </w:r>
      <w:r w:rsidR="00C7132C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, forming a symmetrical repair</w:t>
      </w:r>
      <w:r w:rsidR="0054565B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</w:t>
      </w:r>
      <w:r w:rsidR="0054565B" w:rsidRPr="00E308B9">
        <w:rPr>
          <w:rFonts w:asciiTheme="minorHAnsi" w:hAnsiTheme="minorHAnsi" w:cstheme="minorHAnsi"/>
          <w:sz w:val="24"/>
          <w:szCs w:val="24"/>
          <w:highlight w:val="yellow"/>
          <w:lang w:val="en-US"/>
        </w:rPr>
        <w:t>(</w:t>
      </w:r>
      <w:r w:rsidR="0054565B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/>
        </w:rPr>
        <w:t>Figure 2F</w:t>
      </w:r>
      <w:r w:rsidR="0054565B" w:rsidRPr="00E308B9">
        <w:rPr>
          <w:rFonts w:asciiTheme="minorHAnsi" w:hAnsiTheme="minorHAnsi" w:cstheme="minorHAnsi"/>
          <w:sz w:val="24"/>
          <w:szCs w:val="24"/>
          <w:highlight w:val="yellow"/>
          <w:lang w:val="en-US"/>
        </w:rPr>
        <w:t>)</w:t>
      </w:r>
      <w:r w:rsidR="00C7132C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.</w:t>
      </w:r>
    </w:p>
    <w:p w14:paraId="707D993D" w14:textId="77777777" w:rsidR="00A44BE2" w:rsidRPr="00E308B9" w:rsidRDefault="00A44BE2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</w:pPr>
    </w:p>
    <w:p w14:paraId="0F8C7596" w14:textId="6893D2B8" w:rsidR="004C1CDA" w:rsidRPr="00E308B9" w:rsidRDefault="002E6E12" w:rsidP="00E308B9">
      <w:pPr>
        <w:pStyle w:val="PlainText"/>
        <w:numPr>
          <w:ilvl w:val="0"/>
          <w:numId w:val="16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</w:pPr>
      <w:proofErr w:type="spellStart"/>
      <w:r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>Ti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ghten</w:t>
      </w:r>
      <w:proofErr w:type="spellEnd"/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the suture </w:t>
      </w:r>
      <w:r w:rsidR="00ED0436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with 10% shortening of the tendon segment within the core suture</w:t>
      </w:r>
      <w:r w:rsidR="008E44B4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.</w:t>
      </w:r>
      <w:r w:rsidR="00777692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 xml:space="preserve"> </w:t>
      </w:r>
      <w:r w:rsidR="008E44B4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T</w:t>
      </w:r>
      <w:r w:rsidR="00B349B1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ie </w:t>
      </w:r>
      <w:r w:rsidR="008E44B4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the tendon ends together with </w:t>
      </w:r>
      <w:r w:rsidR="00B349B1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3</w:t>
      </w:r>
      <w:r w:rsidR="005E7024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to </w:t>
      </w:r>
      <w:r w:rsidR="008E44B4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4</w:t>
      </w:r>
      <w:r w:rsidR="00B349B1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knots</w:t>
      </w:r>
      <w:r w:rsidR="004F265D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nd</w:t>
      </w:r>
      <w:r w:rsidR="00C004AA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complete the </w:t>
      </w:r>
      <w:r w:rsidR="004C1CDA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2</w:t>
      </w:r>
      <w:r w:rsidR="00B5190E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-</w:t>
      </w:r>
      <w:r w:rsidR="004C1CDA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strand</w:t>
      </w:r>
      <w:r w:rsidR="005F7528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</w:t>
      </w:r>
      <w:r w:rsidR="0071483D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core suture</w:t>
      </w:r>
      <w:r w:rsidR="00FB4F51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</w:t>
      </w:r>
      <w:r w:rsidR="00FB4F51" w:rsidRPr="00E308B9">
        <w:rPr>
          <w:rFonts w:asciiTheme="minorHAnsi" w:hAnsiTheme="minorHAnsi" w:cstheme="minorHAnsi"/>
          <w:sz w:val="24"/>
          <w:szCs w:val="24"/>
          <w:highlight w:val="yellow"/>
          <w:lang w:val="en-US"/>
        </w:rPr>
        <w:t>(</w:t>
      </w:r>
      <w:r w:rsidR="00FB4F51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/>
        </w:rPr>
        <w:t>Figure 2G</w:t>
      </w:r>
      <w:r w:rsidR="00FB4F51" w:rsidRPr="00E308B9">
        <w:rPr>
          <w:rFonts w:asciiTheme="minorHAnsi" w:hAnsiTheme="minorHAnsi" w:cstheme="minorHAnsi"/>
          <w:sz w:val="24"/>
          <w:szCs w:val="24"/>
          <w:highlight w:val="yellow"/>
          <w:lang w:val="en-US"/>
        </w:rPr>
        <w:t>)</w:t>
      </w:r>
      <w:r w:rsidR="0071483D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. </w:t>
      </w:r>
    </w:p>
    <w:p w14:paraId="097F955F" w14:textId="77777777" w:rsidR="00A44BE2" w:rsidRPr="00E308B9" w:rsidRDefault="00A44BE2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</w:pPr>
    </w:p>
    <w:p w14:paraId="2E9B8CB8" w14:textId="0A07D9FA" w:rsidR="00A44BE2" w:rsidRPr="00E308B9" w:rsidRDefault="004C1CDA" w:rsidP="00E308B9">
      <w:pPr>
        <w:pStyle w:val="PlainText"/>
        <w:numPr>
          <w:ilvl w:val="0"/>
          <w:numId w:val="16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R</w:t>
      </w:r>
      <w:r w:rsidR="0071483D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epeat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the </w:t>
      </w:r>
      <w:r w:rsidR="00150F93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operation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once </w:t>
      </w:r>
      <w:r w:rsidR="0071483D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to </w:t>
      </w:r>
      <w:r w:rsidR="007B113B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complete</w:t>
      </w:r>
      <w:r w:rsidR="0071483D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the 4-strand core suture</w:t>
      </w:r>
      <w:r w:rsidR="0071483D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.</w:t>
      </w:r>
      <w:r w:rsidR="00DB63F5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Do not cut off the first core suture when performing the second core suture.</w:t>
      </w:r>
    </w:p>
    <w:p w14:paraId="5300E1D6" w14:textId="77777777" w:rsidR="00A44BE2" w:rsidRPr="00E308B9" w:rsidRDefault="00A44BE2" w:rsidP="00E308B9">
      <w:pPr>
        <w:pStyle w:val="ListParagraph"/>
        <w:ind w:firstLineChars="0" w:firstLine="0"/>
        <w:rPr>
          <w:rFonts w:cstheme="minorHAnsi"/>
          <w:sz w:val="24"/>
          <w:szCs w:val="24"/>
          <w:highlight w:val="yellow"/>
        </w:rPr>
      </w:pPr>
    </w:p>
    <w:p w14:paraId="707044B5" w14:textId="6583FFC5" w:rsidR="00777692" w:rsidRPr="00E308B9" w:rsidRDefault="003128C1" w:rsidP="00E308B9">
      <w:pPr>
        <w:pStyle w:val="PlainText"/>
        <w:numPr>
          <w:ilvl w:val="0"/>
          <w:numId w:val="16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 xml:space="preserve">Insert the </w:t>
      </w:r>
      <w:r w:rsidR="00777692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 xml:space="preserve">same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>needle into the tendon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nterior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 xml:space="preserve"> surface 2 mm away from the </w:t>
      </w:r>
      <w:r w:rsidR="00D94A4B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 xml:space="preserve">joined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>tendon end and pass through the full</w:t>
      </w:r>
      <w:r w:rsidR="00E57F9E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 xml:space="preserve">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>thickness of the tendon stump</w:t>
      </w:r>
      <w:r w:rsidR="00734A5F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 xml:space="preserve"> (</w:t>
      </w:r>
      <w:r w:rsidR="00734A5F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CA" w:eastAsia="zh-CN"/>
        </w:rPr>
        <w:t xml:space="preserve">Figure </w:t>
      </w:r>
      <w:r w:rsidR="003968A7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CA" w:eastAsia="zh-CN"/>
        </w:rPr>
        <w:t>3</w:t>
      </w:r>
      <w:r w:rsidR="00734A5F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CA" w:eastAsia="zh-CN"/>
        </w:rPr>
        <w:t>A</w:t>
      </w:r>
      <w:r w:rsidR="00734A5F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>)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 xml:space="preserve">. </w:t>
      </w:r>
    </w:p>
    <w:p w14:paraId="1EE62D34" w14:textId="77777777" w:rsidR="00A44BE2" w:rsidRPr="00E308B9" w:rsidRDefault="00A44BE2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</w:pPr>
    </w:p>
    <w:p w14:paraId="258287B8" w14:textId="20667B13" w:rsidR="00147D9C" w:rsidRPr="00E308B9" w:rsidRDefault="00ED237F" w:rsidP="00E308B9">
      <w:pPr>
        <w:pStyle w:val="PlainText"/>
        <w:numPr>
          <w:ilvl w:val="0"/>
          <w:numId w:val="16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Withdraw the needle on the posterior surface of the tendon and re-</w:t>
      </w:r>
      <w:r w:rsidR="007B113B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insert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the needle </w:t>
      </w:r>
      <w:r w:rsidR="007B113B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into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the posterior surface of the </w:t>
      </w:r>
      <w:r w:rsidR="00796DCC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tendon 2 mm away from the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other </w:t>
      </w:r>
      <w:r w:rsidR="00D94A4B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side of the joined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tendon end</w:t>
      </w:r>
      <w:r w:rsidR="005C0EA9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</w:t>
      </w:r>
      <w:r w:rsidR="005C0EA9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>(</w:t>
      </w:r>
      <w:r w:rsidR="005C0EA9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CA" w:eastAsia="zh-CN"/>
        </w:rPr>
        <w:t xml:space="preserve">Figure </w:t>
      </w:r>
      <w:r w:rsidR="003968A7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CA" w:eastAsia="zh-CN"/>
        </w:rPr>
        <w:t>3</w:t>
      </w:r>
      <w:r w:rsidR="005C0EA9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CA" w:eastAsia="zh-CN"/>
        </w:rPr>
        <w:t>B</w:t>
      </w:r>
      <w:r w:rsidR="005C0EA9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>)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. </w:t>
      </w:r>
    </w:p>
    <w:p w14:paraId="168C3A2F" w14:textId="77777777" w:rsidR="00A44BE2" w:rsidRPr="00E308B9" w:rsidRDefault="00A44BE2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</w:pPr>
    </w:p>
    <w:p w14:paraId="15722F45" w14:textId="6465CAFC" w:rsidR="003128C1" w:rsidRPr="00E308B9" w:rsidRDefault="00ED237F" w:rsidP="00E308B9">
      <w:pPr>
        <w:pStyle w:val="PlainText"/>
        <w:numPr>
          <w:ilvl w:val="0"/>
          <w:numId w:val="16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Pull out the suture </w:t>
      </w:r>
      <w:r w:rsidR="00D94A4B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from the anterior surface of the tendon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and ti</w:t>
      </w:r>
      <w:r w:rsidR="0032461B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e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3 knots</w:t>
      </w:r>
      <w:r w:rsidR="005C0EA9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</w:t>
      </w:r>
      <w:r w:rsidR="00DB63F5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to</w:t>
      </w:r>
      <w:r w:rsidR="00DB63F5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 xml:space="preserve"> </w:t>
      </w:r>
      <w:r w:rsidR="001762B4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complete 1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Q suture</w:t>
      </w:r>
      <w:r w:rsidR="00DB63F5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</w:t>
      </w:r>
      <w:r w:rsidR="00DB63F5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>(</w:t>
      </w:r>
      <w:r w:rsidR="00DB63F5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CA" w:eastAsia="zh-CN"/>
        </w:rPr>
        <w:t>Figure 3C</w:t>
      </w:r>
      <w:r w:rsidR="00DB63F5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>)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. Repeat </w:t>
      </w:r>
      <w:r w:rsidR="001762B4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the procedure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to </w:t>
      </w:r>
      <w:r w:rsidR="001762B4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complete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the second Q suture</w:t>
      </w:r>
      <w:r w:rsidR="005C0EA9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 xml:space="preserve"> </w:t>
      </w:r>
      <w:r w:rsidR="005C0EA9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>(</w:t>
      </w:r>
      <w:r w:rsidR="005C0EA9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CA" w:eastAsia="zh-CN"/>
        </w:rPr>
        <w:t xml:space="preserve">Figure </w:t>
      </w:r>
      <w:r w:rsidR="003968A7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CA" w:eastAsia="zh-CN"/>
        </w:rPr>
        <w:t>3</w:t>
      </w:r>
      <w:r w:rsidR="005C0EA9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CA" w:eastAsia="zh-CN"/>
        </w:rPr>
        <w:t>D</w:t>
      </w:r>
      <w:r w:rsidR="005C0EA9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>)</w:t>
      </w:r>
      <w:r w:rsidR="00932CAA" w:rsidRPr="00E308B9">
        <w:rPr>
          <w:rFonts w:asciiTheme="minorHAnsi" w:hAnsiTheme="minorHAnsi" w:cstheme="minorHAnsi"/>
          <w:sz w:val="24"/>
          <w:szCs w:val="24"/>
          <w:highlight w:val="yellow"/>
          <w:lang w:val="en-CA"/>
        </w:rPr>
        <w:t>.</w:t>
      </w:r>
    </w:p>
    <w:p w14:paraId="7765A5DE" w14:textId="77777777" w:rsidR="00A44BE2" w:rsidRPr="00E308B9" w:rsidRDefault="00A44BE2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</w:pPr>
    </w:p>
    <w:p w14:paraId="422CEDC7" w14:textId="0AD74AAE" w:rsidR="00051E47" w:rsidRPr="00E308B9" w:rsidRDefault="00051E47" w:rsidP="00E308B9">
      <w:pPr>
        <w:pStyle w:val="PlainText"/>
        <w:numPr>
          <w:ilvl w:val="0"/>
          <w:numId w:val="16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</w:rPr>
        <w:t xml:space="preserve">In the </w:t>
      </w:r>
      <w:r w:rsidR="00735FD1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2-strand and 4-strand core suture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plus running</w:t>
      </w:r>
      <w:r w:rsidRPr="00E308B9">
        <w:rPr>
          <w:rFonts w:asciiTheme="minorHAnsi" w:hAnsiTheme="minorHAnsi" w:cstheme="minorHAnsi"/>
          <w:sz w:val="24"/>
          <w:szCs w:val="24"/>
          <w:highlight w:val="yellow"/>
        </w:rPr>
        <w:t xml:space="preserve"> group, </w:t>
      </w:r>
      <w:r w:rsidR="00932CAA" w:rsidRPr="00E308B9">
        <w:rPr>
          <w:rFonts w:asciiTheme="minorHAnsi" w:hAnsiTheme="minorHAnsi" w:cstheme="minorHAnsi"/>
          <w:sz w:val="24"/>
          <w:szCs w:val="24"/>
          <w:highlight w:val="yellow"/>
          <w:lang w:val="en-US"/>
        </w:rPr>
        <w:t xml:space="preserve">add </w:t>
      </w:r>
      <w:r w:rsidRPr="00E308B9">
        <w:rPr>
          <w:rFonts w:asciiTheme="minorHAnsi" w:hAnsiTheme="minorHAnsi" w:cstheme="minorHAnsi"/>
          <w:sz w:val="24"/>
          <w:szCs w:val="24"/>
          <w:highlight w:val="yellow"/>
        </w:rPr>
        <w:t xml:space="preserve">a running </w:t>
      </w:r>
      <w:proofErr w:type="spellStart"/>
      <w:r w:rsidRPr="00E308B9">
        <w:rPr>
          <w:rFonts w:asciiTheme="minorHAnsi" w:hAnsiTheme="minorHAnsi" w:cstheme="minorHAnsi"/>
          <w:sz w:val="24"/>
          <w:szCs w:val="24"/>
          <w:highlight w:val="yellow"/>
        </w:rPr>
        <w:t>epitendinous</w:t>
      </w:r>
      <w:proofErr w:type="spellEnd"/>
      <w:r w:rsidRPr="00E308B9">
        <w:rPr>
          <w:rFonts w:asciiTheme="minorHAnsi" w:hAnsiTheme="minorHAnsi" w:cstheme="minorHAnsi"/>
          <w:sz w:val="24"/>
          <w:szCs w:val="24"/>
          <w:highlight w:val="yellow"/>
        </w:rPr>
        <w:t xml:space="preserve"> suture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eastAsia="zh-CN"/>
        </w:rPr>
        <w:t xml:space="preserve">of </w:t>
      </w:r>
      <w:r w:rsidR="007B113B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9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eastAsia="zh-CN"/>
        </w:rPr>
        <w:t xml:space="preserve">to </w:t>
      </w:r>
      <w:r w:rsidR="007B113B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10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eastAsia="zh-CN"/>
        </w:rPr>
        <w:t xml:space="preserve">stitches </w:t>
      </w:r>
      <w:r w:rsidR="00932CAA" w:rsidRPr="00E308B9">
        <w:rPr>
          <w:rFonts w:asciiTheme="minorHAnsi" w:hAnsiTheme="minorHAnsi" w:cstheme="minorHAnsi"/>
          <w:sz w:val="24"/>
          <w:szCs w:val="24"/>
          <w:highlight w:val="yellow"/>
          <w:lang w:val="en-US"/>
        </w:rPr>
        <w:t>to the tendon ends</w:t>
      </w:r>
      <w:r w:rsidRPr="00E308B9">
        <w:rPr>
          <w:rFonts w:asciiTheme="minorHAnsi" w:hAnsiTheme="minorHAnsi" w:cstheme="minorHAnsi"/>
          <w:sz w:val="24"/>
          <w:szCs w:val="24"/>
          <w:highlight w:val="yellow"/>
        </w:rPr>
        <w:t xml:space="preserve"> using 6-0 suture</w:t>
      </w:r>
      <w:r w:rsidR="00BD64EC" w:rsidRPr="00E308B9">
        <w:rPr>
          <w:rFonts w:asciiTheme="minorHAnsi" w:hAnsiTheme="minorHAnsi" w:cstheme="minorHAnsi"/>
          <w:sz w:val="24"/>
          <w:szCs w:val="24"/>
          <w:highlight w:val="yellow"/>
          <w:lang w:val="en-US"/>
        </w:rPr>
        <w:t>. Keep</w:t>
      </w:r>
      <w:r w:rsidRPr="00E308B9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eastAsia="zh-CN"/>
        </w:rPr>
        <w:t xml:space="preserve">a similar </w:t>
      </w:r>
      <w:r w:rsidRPr="00E308B9">
        <w:rPr>
          <w:rFonts w:asciiTheme="minorHAnsi" w:hAnsiTheme="minorHAnsi" w:cstheme="minorHAnsi"/>
          <w:sz w:val="24"/>
          <w:szCs w:val="24"/>
          <w:highlight w:val="yellow"/>
        </w:rPr>
        <w:t xml:space="preserve">purchase </w:t>
      </w:r>
      <w:r w:rsidR="00BD64EC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of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eastAsia="zh-CN"/>
        </w:rPr>
        <w:t xml:space="preserve"> 1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.5</w:t>
      </w:r>
      <w:r w:rsidRPr="00E308B9">
        <w:rPr>
          <w:rFonts w:asciiTheme="minorHAnsi" w:hAnsiTheme="minorHAnsi" w:cstheme="minorHAnsi"/>
          <w:sz w:val="24"/>
          <w:szCs w:val="24"/>
          <w:highlight w:val="yellow"/>
        </w:rPr>
        <w:t xml:space="preserve"> mm and depth</w:t>
      </w:r>
      <w:r w:rsidR="00BD64EC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of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eastAsia="zh-CN"/>
        </w:rPr>
        <w:t xml:space="preserve"> </w:t>
      </w:r>
      <w:r w:rsidRPr="00E308B9">
        <w:rPr>
          <w:rFonts w:asciiTheme="minorHAnsi" w:hAnsiTheme="minorHAnsi" w:cstheme="minorHAnsi"/>
          <w:sz w:val="24"/>
          <w:szCs w:val="24"/>
          <w:highlight w:val="yellow"/>
        </w:rPr>
        <w:t>1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eastAsia="zh-CN"/>
        </w:rPr>
        <w:t xml:space="preserve"> </w:t>
      </w:r>
      <w:r w:rsidRPr="00E308B9">
        <w:rPr>
          <w:rFonts w:asciiTheme="minorHAnsi" w:hAnsiTheme="minorHAnsi" w:cstheme="minorHAnsi"/>
          <w:sz w:val="24"/>
          <w:szCs w:val="24"/>
          <w:highlight w:val="yellow"/>
        </w:rPr>
        <w:t>mm</w:t>
      </w:r>
      <w:r w:rsidR="00BE7863" w:rsidRPr="00E308B9">
        <w:rPr>
          <w:rFonts w:asciiTheme="minorHAnsi" w:hAnsiTheme="minorHAnsi" w:cstheme="minorHAnsi"/>
          <w:sz w:val="24"/>
          <w:szCs w:val="24"/>
          <w:highlight w:val="yellow"/>
          <w:lang w:val="en-US"/>
        </w:rPr>
        <w:t xml:space="preserve"> </w:t>
      </w:r>
      <w:r w:rsidR="00BE7863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>(</w:t>
      </w:r>
      <w:r w:rsidR="00BE7863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CA" w:eastAsia="zh-CN"/>
        </w:rPr>
        <w:t xml:space="preserve">Figure </w:t>
      </w:r>
      <w:r w:rsidR="003968A7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CA" w:eastAsia="zh-CN"/>
        </w:rPr>
        <w:t>3</w:t>
      </w:r>
      <w:proofErr w:type="gramStart"/>
      <w:r w:rsidR="00BE7863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CA" w:eastAsia="zh-CN"/>
        </w:rPr>
        <w:t>E,F</w:t>
      </w:r>
      <w:proofErr w:type="gramEnd"/>
      <w:r w:rsidR="00BE7863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CA" w:eastAsia="zh-CN"/>
        </w:rPr>
        <w:t>,G</w:t>
      </w:r>
      <w:r w:rsidR="00BE7863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>)</w:t>
      </w:r>
      <w:r w:rsidRPr="00E308B9">
        <w:rPr>
          <w:rFonts w:asciiTheme="minorHAnsi" w:hAnsiTheme="minorHAnsi" w:cstheme="minorHAnsi"/>
          <w:sz w:val="24"/>
          <w:szCs w:val="24"/>
          <w:highlight w:val="yellow"/>
        </w:rPr>
        <w:t>.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eastAsia="zh-CN"/>
        </w:rPr>
        <w:t xml:space="preserve"> </w:t>
      </w:r>
    </w:p>
    <w:p w14:paraId="601C1E96" w14:textId="77777777" w:rsidR="00A44BE2" w:rsidRPr="00E308B9" w:rsidRDefault="00A44BE2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</w:pPr>
    </w:p>
    <w:p w14:paraId="5545C032" w14:textId="5D60E23A" w:rsidR="00FD4C24" w:rsidRPr="00E308B9" w:rsidRDefault="00FD4C24" w:rsidP="00E308B9">
      <w:pPr>
        <w:pStyle w:val="PlainText"/>
        <w:numPr>
          <w:ilvl w:val="0"/>
          <w:numId w:val="16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 xml:space="preserve">Keep the repaired tendon </w:t>
      </w:r>
      <w:proofErr w:type="spellStart"/>
      <w:r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>mo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ist</w:t>
      </w:r>
      <w:proofErr w:type="spellEnd"/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by wet gauzes before </w:t>
      </w:r>
      <w:r w:rsidR="00976BB7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biomechanical test</w:t>
      </w:r>
      <w:r w:rsidR="00A719D3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ing</w:t>
      </w:r>
      <w:r w:rsidR="00976BB7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.</w:t>
      </w:r>
    </w:p>
    <w:p w14:paraId="68D3AD86" w14:textId="77777777" w:rsidR="00C70A61" w:rsidRPr="00E308B9" w:rsidRDefault="00C70A61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</w:pPr>
    </w:p>
    <w:p w14:paraId="7749B3FA" w14:textId="5A6C0E34" w:rsidR="004227C2" w:rsidRPr="00E308B9" w:rsidRDefault="00B30C2C" w:rsidP="00E308B9">
      <w:pPr>
        <w:pStyle w:val="PlainText"/>
        <w:numPr>
          <w:ilvl w:val="0"/>
          <w:numId w:val="8"/>
        </w:numPr>
        <w:ind w:left="0" w:firstLine="0"/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</w:pP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Software setting</w:t>
      </w:r>
    </w:p>
    <w:p w14:paraId="7E69D28E" w14:textId="77777777" w:rsidR="00A44BE2" w:rsidRPr="00E308B9" w:rsidRDefault="00A44BE2" w:rsidP="00E308B9">
      <w:pPr>
        <w:pStyle w:val="PlainText"/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</w:pPr>
    </w:p>
    <w:p w14:paraId="387E05DA" w14:textId="1A3E1545" w:rsidR="001B485A" w:rsidRPr="00E308B9" w:rsidRDefault="00C15770" w:rsidP="00E308B9">
      <w:pPr>
        <w:pStyle w:val="PlainText"/>
        <w:numPr>
          <w:ilvl w:val="0"/>
          <w:numId w:val="20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Open the testing software</w:t>
      </w:r>
      <w:r w:rsidR="00EE6E3E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nd g</w:t>
      </w:r>
      <w:r w:rsidR="007B113B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o</w:t>
      </w:r>
      <w:r w:rsidR="00EE6E3E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to the </w:t>
      </w:r>
      <w:r w:rsidR="00EE6E3E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Home</w:t>
      </w:r>
      <w:r w:rsidR="00EE6E3E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screen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. </w:t>
      </w:r>
      <w:r w:rsidR="00A42FC5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Click </w:t>
      </w:r>
      <w:r w:rsidR="00A42FC5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Method</w:t>
      </w:r>
      <w:r w:rsidR="00A42FC5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to create a test method</w:t>
      </w:r>
      <w:r w:rsidR="00DA1E3B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. </w:t>
      </w:r>
      <w:r w:rsidR="000D5C52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Click </w:t>
      </w:r>
      <w:r w:rsidR="000D5C52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New</w:t>
      </w:r>
      <w:r w:rsidR="000D5C52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to open the </w:t>
      </w:r>
      <w:r w:rsidR="000D5C52" w:rsidRPr="00016AB6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Create a New Test Method</w:t>
      </w:r>
      <w:r w:rsidR="000D5C52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dialog box. Select the test type </w:t>
      </w:r>
      <w:r w:rsidR="00F4595D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Tension</w:t>
      </w:r>
      <w:r w:rsidR="00193701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-</w:t>
      </w:r>
      <w:proofErr w:type="spellStart"/>
      <w:r w:rsidR="00193701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TestProfile</w:t>
      </w:r>
      <w:proofErr w:type="spellEnd"/>
      <w:r w:rsidR="00193701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 xml:space="preserve"> </w:t>
      </w:r>
      <w:r w:rsidR="00F4595D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Method</w:t>
      </w:r>
      <w:r w:rsidR="000D5C52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nd click </w:t>
      </w:r>
      <w:r w:rsidR="000D5C52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Create</w:t>
      </w:r>
      <w:r w:rsidR="000D5C52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.</w:t>
      </w:r>
      <w:r w:rsidR="00981289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</w:t>
      </w:r>
      <w:r w:rsidR="001B485A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Click </w:t>
      </w:r>
      <w:r w:rsidR="001B485A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Save As</w:t>
      </w:r>
      <w:r w:rsidR="001B485A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to name and save the test method file. </w:t>
      </w:r>
    </w:p>
    <w:p w14:paraId="691E124F" w14:textId="77777777" w:rsidR="00A44BE2" w:rsidRPr="00E308B9" w:rsidRDefault="00A44BE2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</w:p>
    <w:p w14:paraId="224FAB31" w14:textId="5B2FB46F" w:rsidR="006C2D0C" w:rsidRPr="00E308B9" w:rsidRDefault="006C2D0C" w:rsidP="00E308B9">
      <w:pPr>
        <w:pStyle w:val="PlainText"/>
        <w:numPr>
          <w:ilvl w:val="0"/>
          <w:numId w:val="20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Open the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Control-Pre-Test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screen in the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Method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tab by clicking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 xml:space="preserve">Control </w:t>
      </w:r>
      <w:r w:rsidR="00E57F9E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|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 xml:space="preserve"> Pre</w:t>
      </w:r>
      <w:r w:rsidR="00DD274F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noBreakHyphen/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Test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in the navigation bar.</w:t>
      </w:r>
      <w:r w:rsidR="00864441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</w:t>
      </w:r>
      <w:r w:rsidR="00413EEA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Click </w:t>
      </w:r>
      <w:r w:rsidR="00413EEA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Preload</w:t>
      </w:r>
      <w:r w:rsidR="00413EEA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.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Set </w:t>
      </w:r>
      <w:r w:rsidR="00DD274F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the </w:t>
      </w:r>
      <w:r w:rsidR="00F4595D" w:rsidRPr="00E308B9">
        <w:rPr>
          <w:rFonts w:asciiTheme="minorHAnsi" w:hAnsiTheme="minorHAnsi" w:cstheme="minorHAnsi"/>
          <w:bCs/>
          <w:sz w:val="24"/>
          <w:szCs w:val="24"/>
          <w:highlight w:val="yellow"/>
          <w:lang w:val="en-US" w:eastAsia="zh-CN"/>
        </w:rPr>
        <w:t xml:space="preserve">control mode </w:t>
      </w:r>
      <w:r w:rsidR="00413EEA" w:rsidRPr="00E308B9">
        <w:rPr>
          <w:rFonts w:asciiTheme="minorHAnsi" w:hAnsiTheme="minorHAnsi" w:cstheme="minorHAnsi"/>
          <w:bCs/>
          <w:sz w:val="24"/>
          <w:szCs w:val="24"/>
          <w:highlight w:val="yellow"/>
          <w:lang w:val="en-US" w:eastAsia="zh-CN"/>
        </w:rPr>
        <w:t xml:space="preserve">as </w:t>
      </w:r>
      <w:r w:rsidR="00E57F9E" w:rsidRPr="00E308B9">
        <w:rPr>
          <w:rFonts w:asciiTheme="minorHAnsi" w:hAnsiTheme="minorHAnsi" w:cstheme="minorHAnsi"/>
          <w:bCs/>
          <w:sz w:val="24"/>
          <w:szCs w:val="24"/>
          <w:highlight w:val="yellow"/>
          <w:lang w:val="en-US" w:eastAsia="zh-CN"/>
        </w:rPr>
        <w:t>e</w:t>
      </w:r>
      <w:r w:rsidR="00F4595D" w:rsidRPr="00E308B9">
        <w:rPr>
          <w:rFonts w:asciiTheme="minorHAnsi" w:hAnsiTheme="minorHAnsi" w:cstheme="minorHAnsi"/>
          <w:bCs/>
          <w:sz w:val="24"/>
          <w:szCs w:val="24"/>
          <w:highlight w:val="yellow"/>
          <w:lang w:val="en-US" w:eastAsia="zh-CN"/>
        </w:rPr>
        <w:t xml:space="preserve">xtension, </w:t>
      </w:r>
      <w:r w:rsidR="00DD274F" w:rsidRPr="00E308B9">
        <w:rPr>
          <w:rFonts w:asciiTheme="minorHAnsi" w:hAnsiTheme="minorHAnsi" w:cstheme="minorHAnsi"/>
          <w:bCs/>
          <w:sz w:val="24"/>
          <w:szCs w:val="24"/>
          <w:highlight w:val="yellow"/>
          <w:lang w:val="en-US" w:eastAsia="zh-CN"/>
        </w:rPr>
        <w:t xml:space="preserve">the </w:t>
      </w:r>
      <w:r w:rsidR="00F4595D" w:rsidRPr="00E308B9">
        <w:rPr>
          <w:rFonts w:asciiTheme="minorHAnsi" w:hAnsiTheme="minorHAnsi" w:cstheme="minorHAnsi"/>
          <w:bCs/>
          <w:sz w:val="24"/>
          <w:szCs w:val="24"/>
          <w:highlight w:val="yellow"/>
          <w:lang w:val="en-US" w:eastAsia="zh-CN"/>
        </w:rPr>
        <w:t>rate</w:t>
      </w:r>
      <w:r w:rsidR="000A6323" w:rsidRPr="00E308B9">
        <w:rPr>
          <w:rFonts w:asciiTheme="minorHAnsi" w:hAnsiTheme="minorHAnsi" w:cstheme="minorHAnsi"/>
          <w:bCs/>
          <w:sz w:val="24"/>
          <w:szCs w:val="24"/>
          <w:highlight w:val="yellow"/>
          <w:lang w:val="en-US" w:eastAsia="zh-CN"/>
        </w:rPr>
        <w:t xml:space="preserve"> as 25 mm/min</w:t>
      </w:r>
      <w:r w:rsidR="00413EEA" w:rsidRPr="00E308B9">
        <w:rPr>
          <w:rFonts w:asciiTheme="minorHAnsi" w:hAnsiTheme="minorHAnsi" w:cstheme="minorHAnsi"/>
          <w:bCs/>
          <w:sz w:val="24"/>
          <w:szCs w:val="24"/>
          <w:highlight w:val="yellow"/>
          <w:lang w:val="en-US" w:eastAsia="zh-CN"/>
        </w:rPr>
        <w:t>,</w:t>
      </w:r>
      <w:r w:rsidR="000A6323" w:rsidRPr="00E308B9">
        <w:rPr>
          <w:rFonts w:asciiTheme="minorHAnsi" w:hAnsiTheme="minorHAnsi" w:cstheme="minorHAnsi"/>
          <w:bCs/>
          <w:sz w:val="24"/>
          <w:szCs w:val="24"/>
          <w:highlight w:val="yellow"/>
          <w:lang w:val="en-US" w:eastAsia="zh-CN"/>
        </w:rPr>
        <w:t xml:space="preserve"> </w:t>
      </w:r>
      <w:r w:rsidR="00DD274F" w:rsidRPr="00E308B9">
        <w:rPr>
          <w:rFonts w:asciiTheme="minorHAnsi" w:hAnsiTheme="minorHAnsi" w:cstheme="minorHAnsi"/>
          <w:bCs/>
          <w:sz w:val="24"/>
          <w:szCs w:val="24"/>
          <w:highlight w:val="yellow"/>
          <w:lang w:val="en-US" w:eastAsia="zh-CN"/>
        </w:rPr>
        <w:t xml:space="preserve">the </w:t>
      </w:r>
      <w:r w:rsidR="00F4595D" w:rsidRPr="00E308B9">
        <w:rPr>
          <w:rFonts w:asciiTheme="minorHAnsi" w:hAnsiTheme="minorHAnsi" w:cstheme="minorHAnsi"/>
          <w:bCs/>
          <w:sz w:val="24"/>
          <w:szCs w:val="24"/>
          <w:highlight w:val="yellow"/>
          <w:lang w:val="en-US" w:eastAsia="zh-CN"/>
        </w:rPr>
        <w:t>channel</w:t>
      </w:r>
      <w:r w:rsidR="00413EEA" w:rsidRPr="00E308B9">
        <w:rPr>
          <w:rFonts w:asciiTheme="minorHAnsi" w:hAnsiTheme="minorHAnsi" w:cstheme="minorHAnsi"/>
          <w:bCs/>
          <w:sz w:val="24"/>
          <w:szCs w:val="24"/>
          <w:highlight w:val="yellow"/>
          <w:lang w:val="en-US" w:eastAsia="zh-CN"/>
        </w:rPr>
        <w:t xml:space="preserve"> as </w:t>
      </w:r>
      <w:r w:rsidR="00E57F9E" w:rsidRPr="00E308B9">
        <w:rPr>
          <w:rFonts w:asciiTheme="minorHAnsi" w:hAnsiTheme="minorHAnsi" w:cstheme="minorHAnsi"/>
          <w:bCs/>
          <w:sz w:val="24"/>
          <w:szCs w:val="24"/>
          <w:highlight w:val="yellow"/>
          <w:lang w:val="en-US" w:eastAsia="zh-CN"/>
        </w:rPr>
        <w:t>l</w:t>
      </w:r>
      <w:r w:rsidR="00413EEA" w:rsidRPr="00E308B9">
        <w:rPr>
          <w:rFonts w:asciiTheme="minorHAnsi" w:hAnsiTheme="minorHAnsi" w:cstheme="minorHAnsi"/>
          <w:bCs/>
          <w:sz w:val="24"/>
          <w:szCs w:val="24"/>
          <w:highlight w:val="yellow"/>
          <w:lang w:val="en-US" w:eastAsia="zh-CN"/>
        </w:rPr>
        <w:t>oad, and</w:t>
      </w:r>
      <w:r w:rsidR="00F4595D" w:rsidRPr="00E308B9">
        <w:rPr>
          <w:rFonts w:asciiTheme="minorHAnsi" w:hAnsiTheme="minorHAnsi" w:cstheme="minorHAnsi"/>
          <w:bCs/>
          <w:sz w:val="24"/>
          <w:szCs w:val="24"/>
          <w:highlight w:val="yellow"/>
          <w:lang w:val="en-US" w:eastAsia="zh-CN"/>
        </w:rPr>
        <w:t xml:space="preserve"> </w:t>
      </w:r>
      <w:r w:rsidR="00DD274F" w:rsidRPr="00E308B9">
        <w:rPr>
          <w:rFonts w:asciiTheme="minorHAnsi" w:hAnsiTheme="minorHAnsi" w:cstheme="minorHAnsi"/>
          <w:bCs/>
          <w:sz w:val="24"/>
          <w:szCs w:val="24"/>
          <w:highlight w:val="yellow"/>
          <w:lang w:val="en-US" w:eastAsia="zh-CN"/>
        </w:rPr>
        <w:t xml:space="preserve">the </w:t>
      </w:r>
      <w:r w:rsidR="00F4595D" w:rsidRPr="00E308B9">
        <w:rPr>
          <w:rFonts w:asciiTheme="minorHAnsi" w:hAnsiTheme="minorHAnsi" w:cstheme="minorHAnsi"/>
          <w:bCs/>
          <w:sz w:val="24"/>
          <w:szCs w:val="24"/>
          <w:highlight w:val="yellow"/>
          <w:lang w:val="en-US" w:eastAsia="zh-CN"/>
        </w:rPr>
        <w:t xml:space="preserve">value </w:t>
      </w:r>
      <w:r w:rsidRPr="00E308B9">
        <w:rPr>
          <w:rFonts w:asciiTheme="minorHAnsi" w:hAnsiTheme="minorHAnsi" w:cstheme="minorHAnsi"/>
          <w:bCs/>
          <w:sz w:val="24"/>
          <w:szCs w:val="24"/>
          <w:highlight w:val="yellow"/>
          <w:lang w:val="en-US" w:eastAsia="zh-CN"/>
        </w:rPr>
        <w:t>as 0.5</w:t>
      </w:r>
      <w:r w:rsidR="00DD274F" w:rsidRPr="00E308B9">
        <w:rPr>
          <w:rFonts w:asciiTheme="minorHAnsi" w:hAnsiTheme="minorHAnsi" w:cstheme="minorHAnsi"/>
          <w:bCs/>
          <w:sz w:val="24"/>
          <w:szCs w:val="24"/>
          <w:highlight w:val="yellow"/>
          <w:lang w:val="en-US" w:eastAsia="zh-CN"/>
        </w:rPr>
        <w:t> </w:t>
      </w:r>
      <w:r w:rsidRPr="00E308B9">
        <w:rPr>
          <w:rFonts w:asciiTheme="minorHAnsi" w:hAnsiTheme="minorHAnsi" w:cstheme="minorHAnsi"/>
          <w:bCs/>
          <w:sz w:val="24"/>
          <w:szCs w:val="24"/>
          <w:highlight w:val="yellow"/>
          <w:lang w:val="en-US" w:eastAsia="zh-CN"/>
        </w:rPr>
        <w:t>N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.</w:t>
      </w:r>
      <w:r w:rsidR="00864441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Enable </w:t>
      </w:r>
      <w:r w:rsidR="00864441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Auto balance</w:t>
      </w:r>
      <w:r w:rsidR="00864441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.</w:t>
      </w:r>
      <w:r w:rsidR="00D645E1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dd the </w:t>
      </w:r>
      <w:r w:rsidR="00D645E1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Available Channels</w:t>
      </w:r>
      <w:r w:rsidR="00D645E1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of Tensile strain and Load to the </w:t>
      </w:r>
      <w:r w:rsidR="00D645E1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Selected Channels</w:t>
      </w:r>
      <w:r w:rsidR="00D645E1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.</w:t>
      </w:r>
    </w:p>
    <w:p w14:paraId="7CD0D4D6" w14:textId="77777777" w:rsidR="00A44BE2" w:rsidRPr="00E308B9" w:rsidRDefault="00A44BE2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</w:p>
    <w:p w14:paraId="76E7B613" w14:textId="6D12609E" w:rsidR="00C7697F" w:rsidRPr="00E308B9" w:rsidRDefault="00864441" w:rsidP="00E308B9">
      <w:pPr>
        <w:pStyle w:val="PlainText"/>
        <w:numPr>
          <w:ilvl w:val="0"/>
          <w:numId w:val="20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Open the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Control-Test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screen in the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Method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tab</w:t>
      </w:r>
      <w:r w:rsidR="00413EEA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nd</w:t>
      </w:r>
      <w:r w:rsidR="00F07C2D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</w:t>
      </w:r>
      <w:r w:rsidR="001B485A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click </w:t>
      </w:r>
      <w:r w:rsidR="000A6323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 xml:space="preserve">Edit </w:t>
      </w:r>
      <w:r w:rsidR="00413EEA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Profile of</w:t>
      </w:r>
      <w:r w:rsidR="003C75E6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 xml:space="preserve"> the cyclic loading</w:t>
      </w:r>
      <w:r w:rsidR="00413EEA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.</w:t>
      </w:r>
      <w:r w:rsidR="003C75E6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</w:t>
      </w:r>
      <w:r w:rsidR="00D645E1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Insert</w:t>
      </w:r>
      <w:r w:rsidR="003075C1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</w:t>
      </w:r>
      <w:r w:rsidR="00DD274F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4</w:t>
      </w:r>
      <w:r w:rsidR="003075C1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blocks. </w:t>
      </w:r>
    </w:p>
    <w:p w14:paraId="75118F8C" w14:textId="77777777" w:rsidR="00A44BE2" w:rsidRPr="00E308B9" w:rsidRDefault="00A44BE2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</w:p>
    <w:p w14:paraId="4EBED565" w14:textId="7861B09F" w:rsidR="00C7697F" w:rsidRPr="00E308B9" w:rsidRDefault="00AA006F" w:rsidP="00E308B9">
      <w:pPr>
        <w:pStyle w:val="PlainText"/>
        <w:numPr>
          <w:ilvl w:val="2"/>
          <w:numId w:val="32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In the first block, set the </w:t>
      </w:r>
      <w:r w:rsidR="00150087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M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ode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s Tensile extension,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Shape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s Triangle,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Maximum load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</w:t>
      </w:r>
      <w:r w:rsidR="00101439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as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8</w:t>
      </w:r>
      <w:r w:rsidR="00150087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N</w:t>
      </w:r>
      <w:r w:rsidR="00650DD0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in the 2-strand repairs and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15 N</w:t>
      </w:r>
      <w:r w:rsidR="00650DD0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in the 4-strand repairs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,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Minimum load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s 0 N, </w:t>
      </w:r>
      <w:r w:rsidR="00D645E1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Rate</w:t>
      </w:r>
      <w:r w:rsidR="00D645E1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s 25 mm/min, </w:t>
      </w:r>
      <w:r w:rsidR="006D49AF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and </w:t>
      </w:r>
      <w:r w:rsidR="00150087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C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ycle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s 10. </w:t>
      </w:r>
    </w:p>
    <w:p w14:paraId="56C1B37B" w14:textId="77777777" w:rsidR="00774D3D" w:rsidRPr="00E308B9" w:rsidRDefault="00774D3D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</w:p>
    <w:p w14:paraId="559254BD" w14:textId="403099E6" w:rsidR="00C7697F" w:rsidRPr="00E308B9" w:rsidRDefault="00AA006F" w:rsidP="00E308B9">
      <w:pPr>
        <w:pStyle w:val="PlainText"/>
        <w:numPr>
          <w:ilvl w:val="2"/>
          <w:numId w:val="32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lastRenderedPageBreak/>
        <w:t xml:space="preserve">In the second block, set the </w:t>
      </w:r>
      <w:r w:rsidR="00150087" w:rsidRPr="00016AB6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M</w:t>
      </w:r>
      <w:r w:rsidRPr="00016AB6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ode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s Tensile extension, </w:t>
      </w:r>
      <w:r w:rsidRPr="00016AB6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Shape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s Absolute Ramp, </w:t>
      </w:r>
      <w:r w:rsidR="00D645E1" w:rsidRPr="00016AB6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Rate</w:t>
      </w:r>
      <w:r w:rsidR="00D645E1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s 25 mm/min, </w:t>
      </w:r>
      <w:r w:rsidR="006D49AF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and </w:t>
      </w:r>
      <w:r w:rsidRPr="00016AB6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Endpoint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s 15 N. </w:t>
      </w:r>
    </w:p>
    <w:p w14:paraId="22DD7ABA" w14:textId="77777777" w:rsidR="00774D3D" w:rsidRPr="00E308B9" w:rsidRDefault="00774D3D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</w:p>
    <w:p w14:paraId="3005C252" w14:textId="4254218D" w:rsidR="00C7697F" w:rsidRPr="00E308B9" w:rsidRDefault="00AA006F" w:rsidP="00E308B9">
      <w:pPr>
        <w:pStyle w:val="PlainText"/>
        <w:numPr>
          <w:ilvl w:val="2"/>
          <w:numId w:val="32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In the third block, set the</w:t>
      </w:r>
      <w:r w:rsidRPr="00016AB6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 xml:space="preserve"> </w:t>
      </w:r>
      <w:r w:rsidR="00150087" w:rsidRPr="00016AB6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M</w:t>
      </w:r>
      <w:r w:rsidRPr="00016AB6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 xml:space="preserve">ode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as Tensile extension, </w:t>
      </w:r>
      <w:r w:rsidRPr="00016AB6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Shape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s Hold, </w:t>
      </w:r>
      <w:r w:rsidRPr="00016AB6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Criteria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s Duration, </w:t>
      </w:r>
      <w:r w:rsidR="006D49AF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and </w:t>
      </w:r>
      <w:r w:rsidRPr="00016AB6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Duration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s 8 s. </w:t>
      </w:r>
    </w:p>
    <w:p w14:paraId="2D8FD522" w14:textId="77777777" w:rsidR="00774D3D" w:rsidRPr="00E308B9" w:rsidRDefault="00774D3D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</w:p>
    <w:p w14:paraId="6921FA81" w14:textId="5E6B110E" w:rsidR="00650DD0" w:rsidRPr="00E308B9" w:rsidRDefault="00AA006F" w:rsidP="00E308B9">
      <w:pPr>
        <w:pStyle w:val="PlainText"/>
        <w:numPr>
          <w:ilvl w:val="2"/>
          <w:numId w:val="32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In the fourth block, set the </w:t>
      </w:r>
      <w:r w:rsidR="00150087" w:rsidRPr="00016AB6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M</w:t>
      </w:r>
      <w:r w:rsidRPr="00016AB6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ode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s Tensile extension, </w:t>
      </w:r>
      <w:r w:rsidRPr="00016AB6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Shape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s Absolute Ramp, </w:t>
      </w:r>
      <w:r w:rsidR="00D645E1" w:rsidRPr="00016AB6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Rate</w:t>
      </w:r>
      <w:r w:rsidR="00D645E1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s 25 mm/min, </w:t>
      </w:r>
      <w:r w:rsidR="006D49AF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and </w:t>
      </w:r>
      <w:r w:rsidRPr="00016AB6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Endpoint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s 100 N</w:t>
      </w:r>
      <w:r w:rsidR="00650DD0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.</w:t>
      </w:r>
    </w:p>
    <w:p w14:paraId="4C7A34AE" w14:textId="77777777" w:rsidR="00A44BE2" w:rsidRPr="00E308B9" w:rsidRDefault="00A44BE2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</w:p>
    <w:p w14:paraId="6C70299C" w14:textId="6EC54C22" w:rsidR="00864441" w:rsidRPr="00E308B9" w:rsidRDefault="000C5721" w:rsidP="00E308B9">
      <w:pPr>
        <w:pStyle w:val="PlainText"/>
        <w:numPr>
          <w:ilvl w:val="1"/>
          <w:numId w:val="32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Open the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Control-End of Test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screen in the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Method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tab.</w:t>
      </w:r>
      <w:r w:rsidR="00F9347E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Set </w:t>
      </w:r>
      <w:r w:rsidR="00CC50B5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 xml:space="preserve">Criteria </w:t>
      </w:r>
      <w:r w:rsidR="00F9347E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1</w:t>
      </w:r>
      <w:r w:rsidR="00F9347E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s </w:t>
      </w:r>
      <w:r w:rsidR="00CC50B5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Rate of Load, </w:t>
      </w:r>
      <w:r w:rsidR="006D49AF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and </w:t>
      </w:r>
      <w:r w:rsidR="00CC50B5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Sensitivity</w:t>
      </w:r>
      <w:r w:rsidR="00CC50B5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s </w:t>
      </w:r>
      <w:r w:rsidR="00F9347E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40%.</w:t>
      </w:r>
    </w:p>
    <w:p w14:paraId="22069802" w14:textId="77777777" w:rsidR="00774D3D" w:rsidRPr="00E308B9" w:rsidRDefault="00774D3D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</w:p>
    <w:p w14:paraId="7010EE0A" w14:textId="109DA29F" w:rsidR="00A719D3" w:rsidRPr="00E308B9" w:rsidRDefault="00CC50B5" w:rsidP="00E308B9">
      <w:pPr>
        <w:pStyle w:val="PlainText"/>
        <w:numPr>
          <w:ilvl w:val="1"/>
          <w:numId w:val="32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Open the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C</w:t>
      </w:r>
      <w:r w:rsidR="00544CB5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alculation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-Setup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screen in the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Method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tab</w:t>
      </w:r>
      <w:r w:rsidR="00F9347E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. </w:t>
      </w:r>
      <w:r w:rsidR="00544CB5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Select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% of Break</w:t>
      </w:r>
      <w:r w:rsidR="00544CB5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and add to the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 xml:space="preserve">selected </w:t>
      </w:r>
      <w:r w:rsidR="00544CB5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calculation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s</w:t>
      </w:r>
      <w:r w:rsidR="00544CB5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. </w:t>
      </w:r>
      <w:r w:rsidR="00E1715C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Apply to the </w:t>
      </w:r>
      <w:r w:rsidR="00E1715C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4</w:t>
      </w:r>
      <w:r w:rsidR="00193701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.</w:t>
      </w:r>
      <w:r w:rsidR="00E1715C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 xml:space="preserve"> Absolute Ramp</w:t>
      </w:r>
      <w:r w:rsidR="00A44BE2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.</w:t>
      </w:r>
    </w:p>
    <w:p w14:paraId="0A747133" w14:textId="77777777" w:rsidR="00774D3D" w:rsidRPr="00E308B9" w:rsidRDefault="00774D3D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</w:p>
    <w:p w14:paraId="1563FD0A" w14:textId="46C65DB6" w:rsidR="00F9347E" w:rsidRPr="00E308B9" w:rsidRDefault="00CC50B5" w:rsidP="00E308B9">
      <w:pPr>
        <w:pStyle w:val="PlainText"/>
        <w:numPr>
          <w:ilvl w:val="1"/>
          <w:numId w:val="32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Open the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Results 1-Columns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screen in the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Method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tab. Select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Maximum Load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nd add to the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selected results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.</w:t>
      </w:r>
      <w:r w:rsidR="00D33E3C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Click </w:t>
      </w:r>
      <w:r w:rsidR="00D33E3C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Save and Close</w:t>
      </w:r>
      <w:r w:rsidR="00D33E3C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.</w:t>
      </w:r>
    </w:p>
    <w:p w14:paraId="4305D6AD" w14:textId="77777777" w:rsidR="00C70A61" w:rsidRPr="00E308B9" w:rsidRDefault="00C70A61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</w:p>
    <w:p w14:paraId="3577E8C5" w14:textId="7F1C2BF9" w:rsidR="004227C2" w:rsidRPr="00E308B9" w:rsidRDefault="00BC19C3" w:rsidP="00E308B9">
      <w:pPr>
        <w:pStyle w:val="PlainText"/>
        <w:numPr>
          <w:ilvl w:val="0"/>
          <w:numId w:val="32"/>
        </w:numPr>
        <w:ind w:left="0" w:firstLine="0"/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</w:pP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Biomechanical test</w:t>
      </w:r>
    </w:p>
    <w:p w14:paraId="76CFF4AD" w14:textId="77777777" w:rsidR="00A44BE2" w:rsidRPr="00E308B9" w:rsidRDefault="00A44BE2" w:rsidP="00E308B9">
      <w:pPr>
        <w:pStyle w:val="PlainText"/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</w:pPr>
    </w:p>
    <w:p w14:paraId="1AB6BAFA" w14:textId="63C4BAD4" w:rsidR="00B72CF8" w:rsidRPr="00E308B9" w:rsidRDefault="00934AB0" w:rsidP="00E308B9">
      <w:pPr>
        <w:pStyle w:val="PlainText"/>
        <w:numPr>
          <w:ilvl w:val="0"/>
          <w:numId w:val="21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Turn on the testing machine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/>
        </w:rPr>
        <w:t xml:space="preserve">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and </w:t>
      </w:r>
      <w:r w:rsidR="000C4C8B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the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computer </w:t>
      </w:r>
      <w:r w:rsidR="00E85229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that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run</w:t>
      </w:r>
      <w:r w:rsidR="00E85229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s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the software</w:t>
      </w:r>
      <w:r w:rsidR="00AA34B3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(</w:t>
      </w:r>
      <w:r w:rsidR="00AA34B3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Figure 4A</w:t>
      </w:r>
      <w:r w:rsidR="00AA34B3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)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.</w:t>
      </w:r>
      <w:r w:rsidR="00F07065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</w:t>
      </w:r>
      <w:r w:rsidR="00E54039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Open the </w:t>
      </w:r>
      <w:r w:rsidR="002A1432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tes</w:t>
      </w:r>
      <w:r w:rsidR="00661C8A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t</w:t>
      </w:r>
      <w:r w:rsidR="002A1432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ing</w:t>
      </w:r>
      <w:r w:rsidR="00E54039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software and go to the </w:t>
      </w:r>
      <w:r w:rsidR="00E54039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Home</w:t>
      </w:r>
      <w:r w:rsidR="00E54039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screen</w:t>
      </w:r>
      <w:r w:rsidR="00C94561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(</w:t>
      </w:r>
      <w:r w:rsidR="00C94561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Figure 4A</w:t>
      </w:r>
      <w:r w:rsidR="00C94561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)</w:t>
      </w:r>
      <w:r w:rsidR="00E54039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.</w:t>
      </w:r>
      <w:r w:rsidR="00101439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</w:t>
      </w:r>
      <w:r w:rsidR="00B72CF8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Set the initial distance between the upper and lower clamps of the testing machine to 5 cm</w:t>
      </w:r>
      <w:r w:rsidR="00AA34B3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(</w:t>
      </w:r>
      <w:r w:rsidR="00AA34B3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Figure 4B</w:t>
      </w:r>
      <w:r w:rsidR="00AA34B3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)</w:t>
      </w:r>
      <w:r w:rsidR="00A44BE2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.</w:t>
      </w:r>
    </w:p>
    <w:p w14:paraId="521E5EC0" w14:textId="77777777" w:rsidR="00A44BE2" w:rsidRPr="00E308B9" w:rsidRDefault="00A44BE2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</w:p>
    <w:p w14:paraId="17CE74E6" w14:textId="33435734" w:rsidR="00B72CF8" w:rsidRPr="00E308B9" w:rsidRDefault="00B72CF8" w:rsidP="00E308B9">
      <w:pPr>
        <w:pStyle w:val="PlainText"/>
        <w:numPr>
          <w:ilvl w:val="0"/>
          <w:numId w:val="21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Wrap the tendon with dry gauzes 2</w:t>
      </w:r>
      <w:r w:rsidR="000C4C8B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–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3 cm away from the cut end</w:t>
      </w:r>
      <w:r w:rsidR="00A8233A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.</w:t>
      </w:r>
      <w:r w:rsidR="00B27032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Mount the tendon segments wrapped with gauzes into the upper and lower clamps and keep the tendon vertical as much as possible</w:t>
      </w:r>
      <w:r w:rsidR="00AA34B3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(</w:t>
      </w:r>
      <w:r w:rsidR="00AA34B3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Figure 4</w:t>
      </w:r>
      <w:r w:rsidR="00B27032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C</w:t>
      </w:r>
      <w:r w:rsidR="00AA34B3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)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.</w:t>
      </w:r>
    </w:p>
    <w:p w14:paraId="39752D73" w14:textId="77777777" w:rsidR="00A44BE2" w:rsidRPr="00E308B9" w:rsidRDefault="00A44BE2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</w:p>
    <w:p w14:paraId="4ECC5815" w14:textId="45E612BE" w:rsidR="00DA1E3B" w:rsidRPr="00E308B9" w:rsidRDefault="00DA1E3B" w:rsidP="00E308B9">
      <w:pPr>
        <w:pStyle w:val="PlainText"/>
        <w:numPr>
          <w:ilvl w:val="0"/>
          <w:numId w:val="21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Click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 xml:space="preserve"> Test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on the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Home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screen.</w:t>
      </w:r>
      <w:r w:rsidR="00A8233A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Choose the test method file</w:t>
      </w:r>
      <w:r w:rsidR="00A46FD3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</w:t>
      </w:r>
      <w:r w:rsidR="001A7EA8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saved in step 3.8 </w:t>
      </w:r>
      <w:r w:rsidR="00A46FD3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above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. Click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Next.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</w:t>
      </w:r>
    </w:p>
    <w:p w14:paraId="2669E0B0" w14:textId="77777777" w:rsidR="00A44BE2" w:rsidRPr="00E308B9" w:rsidRDefault="00A44BE2" w:rsidP="00E308B9">
      <w:pPr>
        <w:pStyle w:val="PlainText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</w:p>
    <w:p w14:paraId="2E3DA8F7" w14:textId="28760B47" w:rsidR="006A2E02" w:rsidRPr="00E308B9" w:rsidRDefault="00DA1E3B" w:rsidP="00E308B9">
      <w:pPr>
        <w:pStyle w:val="PlainText"/>
        <w:numPr>
          <w:ilvl w:val="0"/>
          <w:numId w:val="21"/>
        </w:numPr>
        <w:ind w:left="0" w:firstLine="0"/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Enter a name and choose a location for the sample data file. Click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Next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. The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Test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tab displays.</w:t>
      </w:r>
      <w:r w:rsidR="00101439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</w:t>
      </w:r>
      <w:r w:rsidR="00F479AB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Open </w:t>
      </w:r>
      <w:r w:rsidR="00EA1077" w:rsidRPr="00016AB6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Load Cell Setup</w:t>
      </w:r>
      <w:r w:rsidR="00EA1077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dialog</w:t>
      </w:r>
      <w:r w:rsidR="00101439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nd</w:t>
      </w:r>
      <w:r w:rsidR="00101439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 xml:space="preserve"> </w:t>
      </w:r>
      <w:r w:rsidR="00101439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c</w:t>
      </w:r>
      <w:r w:rsidR="00EA1077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lick</w:t>
      </w:r>
      <w:r w:rsidR="00EA1077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 xml:space="preserve"> Calibrate </w:t>
      </w:r>
      <w:r w:rsidR="00EA1077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to remove load from load cell.</w:t>
      </w:r>
    </w:p>
    <w:p w14:paraId="1C4193BA" w14:textId="77777777" w:rsidR="00D5090C" w:rsidRPr="00E308B9" w:rsidRDefault="00D5090C" w:rsidP="00E308B9">
      <w:pPr>
        <w:pStyle w:val="PlainText"/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</w:pPr>
    </w:p>
    <w:p w14:paraId="65704437" w14:textId="77777777" w:rsidR="00D5090C" w:rsidRPr="00E308B9" w:rsidRDefault="00A46FD3" w:rsidP="00E308B9">
      <w:pPr>
        <w:pStyle w:val="PlainText"/>
        <w:numPr>
          <w:ilvl w:val="0"/>
          <w:numId w:val="21"/>
        </w:numPr>
        <w:ind w:left="0" w:firstLine="0"/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Click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Balance Load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and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Reset Gauge Length.</w:t>
      </w:r>
      <w:r w:rsidR="00D5090C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 xml:space="preserve">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Click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Start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to r</w:t>
      </w:r>
      <w:r w:rsidR="00DA1E3B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un a test for each specimen in the sample.</w:t>
      </w:r>
      <w:r w:rsidR="00A8233A" w:rsidRPr="00E308B9">
        <w:rPr>
          <w:rFonts w:asciiTheme="minorHAnsi" w:hAnsiTheme="minorHAnsi" w:cstheme="minorHAnsi"/>
          <w:sz w:val="24"/>
          <w:szCs w:val="24"/>
          <w:highlight w:val="yellow"/>
          <w:lang w:eastAsia="zh-CN"/>
        </w:rPr>
        <w:t xml:space="preserve"> </w:t>
      </w:r>
      <w:r w:rsidR="00A8233A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R</w:t>
      </w:r>
      <w:proofErr w:type="spellStart"/>
      <w:r w:rsidR="00A8233A" w:rsidRPr="00E308B9">
        <w:rPr>
          <w:rFonts w:asciiTheme="minorHAnsi" w:hAnsiTheme="minorHAnsi" w:cstheme="minorHAnsi"/>
          <w:sz w:val="24"/>
          <w:szCs w:val="24"/>
          <w:highlight w:val="yellow"/>
          <w:lang w:eastAsia="zh-CN"/>
        </w:rPr>
        <w:t>ecord</w:t>
      </w:r>
      <w:proofErr w:type="spellEnd"/>
      <w:r w:rsidR="00A8233A" w:rsidRPr="00E308B9">
        <w:rPr>
          <w:rFonts w:asciiTheme="minorHAnsi" w:hAnsiTheme="minorHAnsi" w:cstheme="minorHAnsi"/>
          <w:sz w:val="24"/>
          <w:szCs w:val="24"/>
          <w:highlight w:val="yellow"/>
          <w:lang w:eastAsia="zh-CN"/>
        </w:rPr>
        <w:t xml:space="preserve"> the number of </w:t>
      </w:r>
      <w:r w:rsidR="004A2774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tendon</w:t>
      </w:r>
      <w:r w:rsidR="00A8233A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when </w:t>
      </w:r>
      <w:r w:rsidR="00A8233A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 xml:space="preserve">a </w:t>
      </w:r>
      <w:r w:rsidR="00A8233A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2</w:t>
      </w:r>
      <w:r w:rsidR="00A8233A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>-</w:t>
      </w:r>
      <w:r w:rsidR="00A8233A" w:rsidRPr="00E308B9">
        <w:rPr>
          <w:rFonts w:asciiTheme="minorHAnsi" w:hAnsiTheme="minorHAnsi" w:cstheme="minorHAnsi"/>
          <w:sz w:val="24"/>
          <w:szCs w:val="24"/>
          <w:highlight w:val="yellow"/>
          <w:lang w:eastAsia="zh-CN"/>
        </w:rPr>
        <w:t>mm gap</w:t>
      </w:r>
      <w:r w:rsidR="00A8233A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 xml:space="preserve"> </w:t>
      </w:r>
      <w:r w:rsidR="001762B4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>i</w:t>
      </w:r>
      <w:r w:rsidR="00A8233A"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>s</w:t>
      </w:r>
      <w:r w:rsidR="00A8233A" w:rsidRPr="00E308B9">
        <w:rPr>
          <w:rFonts w:asciiTheme="minorHAnsi" w:hAnsiTheme="minorHAnsi" w:cstheme="minorHAnsi"/>
          <w:sz w:val="24"/>
          <w:szCs w:val="24"/>
          <w:highlight w:val="yellow"/>
          <w:lang w:eastAsia="zh-CN"/>
        </w:rPr>
        <w:t xml:space="preserve"> </w:t>
      </w:r>
      <w:r w:rsidR="00A8233A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formed between </w:t>
      </w:r>
      <w:r w:rsidR="001A7EA8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the 2 </w:t>
      </w:r>
      <w:r w:rsidR="00A8233A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ends during the cyclic loading</w:t>
      </w:r>
      <w:r w:rsidR="00A8233A" w:rsidRPr="00E308B9">
        <w:rPr>
          <w:rFonts w:asciiTheme="minorHAnsi" w:hAnsiTheme="minorHAnsi" w:cstheme="minorHAnsi"/>
          <w:sz w:val="24"/>
          <w:szCs w:val="24"/>
          <w:highlight w:val="yellow"/>
          <w:lang w:eastAsia="zh-CN"/>
        </w:rPr>
        <w:t>.</w:t>
      </w:r>
    </w:p>
    <w:p w14:paraId="48F9D230" w14:textId="70E6E872" w:rsidR="00A8233A" w:rsidRPr="00E308B9" w:rsidRDefault="00A8233A" w:rsidP="00E308B9">
      <w:pPr>
        <w:pStyle w:val="PlainText"/>
        <w:rPr>
          <w:rFonts w:asciiTheme="minorHAnsi" w:hAnsiTheme="minorHAnsi" w:cstheme="minorHAnsi"/>
          <w:b/>
          <w:sz w:val="24"/>
          <w:szCs w:val="24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lang w:eastAsia="zh-CN"/>
        </w:rPr>
        <w:t xml:space="preserve"> </w:t>
      </w:r>
    </w:p>
    <w:p w14:paraId="2B3BB868" w14:textId="3261CD3C" w:rsidR="00A8233A" w:rsidRPr="00E308B9" w:rsidRDefault="00A8233A" w:rsidP="00E308B9">
      <w:pPr>
        <w:pStyle w:val="PlainText"/>
        <w:numPr>
          <w:ilvl w:val="0"/>
          <w:numId w:val="21"/>
        </w:numPr>
        <w:ind w:left="0" w:firstLine="0"/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Measure the gap distance between tendon ends during a pause of </w:t>
      </w:r>
      <w:r w:rsidR="001A7EA8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8 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s at the maximum load of the 10th cycle</w:t>
      </w:r>
      <w:r w:rsidR="00121C57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(</w:t>
      </w:r>
      <w:r w:rsidR="00121C57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Figure 4</w:t>
      </w:r>
      <w:r w:rsidR="00F241F6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D</w:t>
      </w:r>
      <w:r w:rsidR="00121C57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)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eastAsia="zh-CN"/>
        </w:rPr>
        <w:t xml:space="preserve">. </w:t>
      </w:r>
    </w:p>
    <w:p w14:paraId="67FB567B" w14:textId="77777777" w:rsidR="00D5090C" w:rsidRPr="00E308B9" w:rsidRDefault="00D5090C" w:rsidP="00E308B9">
      <w:pPr>
        <w:pStyle w:val="PlainText"/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</w:pPr>
    </w:p>
    <w:p w14:paraId="142544E4" w14:textId="7E57EE0C" w:rsidR="00A8233A" w:rsidRPr="00E308B9" w:rsidRDefault="00A8233A" w:rsidP="00E308B9">
      <w:pPr>
        <w:pStyle w:val="PlainText"/>
        <w:numPr>
          <w:ilvl w:val="0"/>
          <w:numId w:val="21"/>
        </w:numPr>
        <w:ind w:left="0" w:firstLine="0"/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Pull the tendon upwards until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eastAsia="zh-CN"/>
        </w:rPr>
        <w:t xml:space="preserve"> </w:t>
      </w:r>
      <w:r w:rsidR="001A7EA8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the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repair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eastAsia="zh-CN"/>
        </w:rPr>
        <w:t>ruptur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e</w:t>
      </w:r>
      <w:r w:rsidR="001A7EA8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s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eastAsia="zh-CN"/>
        </w:rPr>
        <w:t>and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CA" w:eastAsia="zh-CN"/>
        </w:rPr>
        <w:t xml:space="preserve"> record 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eastAsia="zh-CN"/>
        </w:rPr>
        <w:t>the ultimate breaking strength</w:t>
      </w:r>
      <w:r w:rsidR="00121C57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 xml:space="preserve"> (</w:t>
      </w:r>
      <w:r w:rsidR="00121C57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Figure 4</w:t>
      </w:r>
      <w:r w:rsidR="00F241F6" w:rsidRPr="00E308B9">
        <w:rPr>
          <w:rFonts w:asciiTheme="minorHAnsi" w:hAnsiTheme="minorHAnsi" w:cstheme="minorHAnsi"/>
          <w:b/>
          <w:bCs/>
          <w:sz w:val="24"/>
          <w:szCs w:val="24"/>
          <w:highlight w:val="yellow"/>
          <w:lang w:val="en-US" w:eastAsia="zh-CN"/>
        </w:rPr>
        <w:t>E</w:t>
      </w:r>
      <w:r w:rsidR="00121C57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)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eastAsia="zh-CN"/>
        </w:rPr>
        <w:t xml:space="preserve">. </w:t>
      </w:r>
    </w:p>
    <w:p w14:paraId="0E542C03" w14:textId="77777777" w:rsidR="00D5090C" w:rsidRPr="00E308B9" w:rsidRDefault="00D5090C" w:rsidP="00E308B9">
      <w:pPr>
        <w:pStyle w:val="PlainText"/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</w:pPr>
    </w:p>
    <w:p w14:paraId="7A27CB7F" w14:textId="5B50A78B" w:rsidR="00A719D3" w:rsidRPr="00E308B9" w:rsidRDefault="00DA1E3B" w:rsidP="00E308B9">
      <w:pPr>
        <w:pStyle w:val="PlainText"/>
        <w:numPr>
          <w:ilvl w:val="0"/>
          <w:numId w:val="21"/>
        </w:numPr>
        <w:ind w:left="0" w:firstLine="0"/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lastRenderedPageBreak/>
        <w:t xml:space="preserve">Click </w:t>
      </w:r>
      <w:r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>Finish Sample</w:t>
      </w:r>
      <w:r w:rsidR="00A46FD3" w:rsidRPr="00E308B9">
        <w:rPr>
          <w:rFonts w:asciiTheme="minorHAnsi" w:hAnsiTheme="minorHAnsi" w:cstheme="minorHAnsi"/>
          <w:b/>
          <w:sz w:val="24"/>
          <w:szCs w:val="24"/>
          <w:highlight w:val="yellow"/>
          <w:lang w:val="en-US" w:eastAsia="zh-CN"/>
        </w:rPr>
        <w:t xml:space="preserve"> </w:t>
      </w:r>
      <w:r w:rsidR="00A46FD3"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and save the results</w:t>
      </w:r>
      <w:r w:rsidRPr="00E308B9">
        <w:rPr>
          <w:rFonts w:asciiTheme="minorHAnsi" w:hAnsiTheme="minorHAnsi" w:cstheme="minorHAnsi"/>
          <w:sz w:val="24"/>
          <w:szCs w:val="24"/>
          <w:highlight w:val="yellow"/>
          <w:lang w:val="en-US" w:eastAsia="zh-CN"/>
        </w:rPr>
        <w:t>.</w:t>
      </w:r>
    </w:p>
    <w:p w14:paraId="403862A0" w14:textId="77777777" w:rsidR="00C70A61" w:rsidRPr="00E308B9" w:rsidRDefault="00C70A61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</w:p>
    <w:p w14:paraId="2A58491B" w14:textId="5FE99DEF" w:rsidR="00630828" w:rsidRPr="00E308B9" w:rsidRDefault="00630828" w:rsidP="00E308B9">
      <w:pPr>
        <w:pStyle w:val="PlainText"/>
        <w:numPr>
          <w:ilvl w:val="0"/>
          <w:numId w:val="32"/>
        </w:numPr>
        <w:ind w:left="0" w:firstLine="0"/>
        <w:rPr>
          <w:rFonts w:asciiTheme="minorHAnsi" w:hAnsiTheme="minorHAnsi" w:cstheme="minorHAnsi"/>
          <w:b/>
          <w:sz w:val="24"/>
          <w:szCs w:val="24"/>
          <w:lang w:val="en-US" w:eastAsia="zh-CN"/>
        </w:rPr>
      </w:pPr>
      <w:r w:rsidRPr="00E308B9">
        <w:rPr>
          <w:rFonts w:asciiTheme="minorHAnsi" w:hAnsiTheme="minorHAnsi" w:cstheme="minorHAnsi"/>
          <w:b/>
          <w:sz w:val="24"/>
          <w:szCs w:val="24"/>
          <w:lang w:val="en-US" w:eastAsia="zh-CN"/>
        </w:rPr>
        <w:t>Statistical Analysis</w:t>
      </w:r>
    </w:p>
    <w:p w14:paraId="13543D9C" w14:textId="77777777" w:rsidR="00E57F9E" w:rsidRPr="00E308B9" w:rsidRDefault="00E57F9E" w:rsidP="00E308B9">
      <w:pPr>
        <w:pStyle w:val="PlainText"/>
        <w:rPr>
          <w:rFonts w:asciiTheme="minorHAnsi" w:hAnsiTheme="minorHAnsi" w:cstheme="minorHAnsi"/>
          <w:bCs/>
          <w:sz w:val="24"/>
          <w:szCs w:val="24"/>
        </w:rPr>
      </w:pPr>
    </w:p>
    <w:p w14:paraId="704BFF8B" w14:textId="3632F17E" w:rsidR="006F569F" w:rsidRPr="00E308B9" w:rsidRDefault="003F7DDB" w:rsidP="00E308B9">
      <w:pPr>
        <w:pStyle w:val="PlainText"/>
        <w:numPr>
          <w:ilvl w:val="0"/>
          <w:numId w:val="22"/>
        </w:numPr>
        <w:ind w:left="0" w:firstLine="0"/>
        <w:rPr>
          <w:rFonts w:asciiTheme="minorHAnsi" w:hAnsiTheme="minorHAnsi" w:cstheme="minorHAnsi"/>
          <w:sz w:val="24"/>
          <w:szCs w:val="24"/>
          <w:lang w:eastAsia="zh-CN"/>
        </w:rPr>
      </w:pP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>Present d</w:t>
      </w:r>
      <w:r w:rsidR="006F569F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ata as </w:t>
      </w:r>
      <w:r w:rsidR="006F569F" w:rsidRPr="00E308B9">
        <w:rPr>
          <w:rFonts w:asciiTheme="minorHAnsi" w:hAnsiTheme="minorHAnsi" w:cstheme="minorHAnsi"/>
          <w:sz w:val="24"/>
          <w:szCs w:val="24"/>
          <w:lang w:eastAsia="zh-CN"/>
        </w:rPr>
        <w:t>mean and standard deviation (SD).</w:t>
      </w:r>
    </w:p>
    <w:p w14:paraId="63FF9BD2" w14:textId="77777777" w:rsidR="00D5090C" w:rsidRPr="00E308B9" w:rsidRDefault="00D5090C" w:rsidP="00E308B9">
      <w:pPr>
        <w:pStyle w:val="PlainText"/>
        <w:rPr>
          <w:rFonts w:asciiTheme="minorHAnsi" w:hAnsiTheme="minorHAnsi" w:cstheme="minorHAnsi"/>
          <w:sz w:val="24"/>
          <w:szCs w:val="24"/>
          <w:lang w:eastAsia="zh-CN"/>
        </w:rPr>
      </w:pPr>
    </w:p>
    <w:p w14:paraId="3413BDAE" w14:textId="33A45F77" w:rsidR="006F569F" w:rsidRPr="00E308B9" w:rsidRDefault="006F569F" w:rsidP="00E308B9">
      <w:pPr>
        <w:pStyle w:val="PlainText"/>
        <w:numPr>
          <w:ilvl w:val="0"/>
          <w:numId w:val="22"/>
        </w:numPr>
        <w:ind w:left="0" w:firstLine="0"/>
        <w:rPr>
          <w:rFonts w:asciiTheme="minorHAnsi" w:hAnsiTheme="minorHAnsi" w:cstheme="minorHAnsi"/>
          <w:sz w:val="24"/>
          <w:szCs w:val="24"/>
          <w:lang w:eastAsia="zh-CN"/>
        </w:rPr>
      </w:pPr>
      <w:r w:rsidRPr="00E308B9">
        <w:rPr>
          <w:rFonts w:asciiTheme="minorHAnsi" w:hAnsiTheme="minorHAnsi" w:cstheme="minorHAnsi"/>
          <w:sz w:val="24"/>
          <w:szCs w:val="24"/>
          <w:lang w:val="en-US"/>
        </w:rPr>
        <w:t>Analyze d</w:t>
      </w:r>
      <w:proofErr w:type="spellStart"/>
      <w:r w:rsidR="00825EF5" w:rsidRPr="00E308B9">
        <w:rPr>
          <w:rFonts w:asciiTheme="minorHAnsi" w:hAnsiTheme="minorHAnsi" w:cstheme="minorHAnsi"/>
          <w:sz w:val="24"/>
          <w:szCs w:val="24"/>
        </w:rPr>
        <w:t>ata</w:t>
      </w:r>
      <w:proofErr w:type="spellEnd"/>
      <w:r w:rsidR="00825EF5" w:rsidRPr="00E308B9">
        <w:rPr>
          <w:rFonts w:asciiTheme="minorHAnsi" w:hAnsiTheme="minorHAnsi" w:cstheme="minorHAnsi"/>
          <w:sz w:val="24"/>
          <w:szCs w:val="24"/>
        </w:rPr>
        <w:t xml:space="preserve"> </w:t>
      </w:r>
      <w:r w:rsidR="001A7EA8" w:rsidRPr="00E308B9">
        <w:rPr>
          <w:rFonts w:asciiTheme="minorHAnsi" w:hAnsiTheme="minorHAnsi" w:cstheme="minorHAnsi"/>
          <w:sz w:val="24"/>
          <w:szCs w:val="24"/>
          <w:lang w:val="en-US"/>
        </w:rPr>
        <w:t xml:space="preserve">on </w:t>
      </w:r>
      <w:r w:rsidR="00825EF5" w:rsidRPr="00E308B9">
        <w:rPr>
          <w:rFonts w:asciiTheme="minorHAnsi" w:hAnsiTheme="minorHAnsi" w:cstheme="minorHAnsi"/>
          <w:sz w:val="24"/>
          <w:szCs w:val="24"/>
          <w:lang w:val="en-US"/>
        </w:rPr>
        <w:t xml:space="preserve">gap distance and ultimate strength </w:t>
      </w:r>
      <w:r w:rsidR="001A7EA8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of tendons repaired by</w:t>
      </w:r>
      <w:r w:rsidR="00825EF5" w:rsidRPr="00E308B9">
        <w:rPr>
          <w:rFonts w:asciiTheme="minorHAnsi" w:hAnsiTheme="minorHAnsi" w:cstheme="minorHAnsi"/>
          <w:sz w:val="24"/>
          <w:szCs w:val="24"/>
          <w:lang w:eastAsia="zh-CN"/>
        </w:rPr>
        <w:t xml:space="preserve"> different methods </w:t>
      </w:r>
      <w:r w:rsidR="00940DB8" w:rsidRPr="00E308B9">
        <w:rPr>
          <w:rFonts w:asciiTheme="minorHAnsi" w:hAnsiTheme="minorHAnsi" w:cstheme="minorHAnsi"/>
          <w:sz w:val="24"/>
          <w:szCs w:val="24"/>
          <w:lang w:val="en-CA"/>
        </w:rPr>
        <w:t>using</w:t>
      </w:r>
      <w:r w:rsidR="00825EF5" w:rsidRPr="00E308B9">
        <w:rPr>
          <w:rFonts w:asciiTheme="minorHAnsi" w:hAnsiTheme="minorHAnsi" w:cstheme="minorHAnsi"/>
          <w:sz w:val="24"/>
          <w:szCs w:val="24"/>
        </w:rPr>
        <w:t xml:space="preserve"> a </w:t>
      </w:r>
      <w:r w:rsidR="00825EF5" w:rsidRPr="00E308B9">
        <w:rPr>
          <w:rFonts w:asciiTheme="minorHAnsi" w:hAnsiTheme="minorHAnsi" w:cstheme="minorHAnsi"/>
          <w:sz w:val="24"/>
          <w:szCs w:val="24"/>
          <w:lang w:eastAsia="zh-CN"/>
        </w:rPr>
        <w:t>one</w:t>
      </w:r>
      <w:r w:rsidR="00825EF5" w:rsidRPr="00E308B9">
        <w:rPr>
          <w:rFonts w:asciiTheme="minorHAnsi" w:hAnsiTheme="minorHAnsi" w:cstheme="minorHAnsi"/>
          <w:sz w:val="24"/>
          <w:szCs w:val="24"/>
        </w:rPr>
        <w:t>-way analysis of variance (ANOVA)</w:t>
      </w:r>
      <w:r w:rsidR="00825EF5" w:rsidRPr="00E308B9">
        <w:rPr>
          <w:rFonts w:asciiTheme="minorHAnsi" w:hAnsiTheme="minorHAnsi" w:cstheme="minorHAnsi"/>
          <w:sz w:val="24"/>
          <w:szCs w:val="24"/>
          <w:lang w:eastAsia="zh-CN"/>
        </w:rPr>
        <w:t xml:space="preserve">. </w:t>
      </w:r>
    </w:p>
    <w:p w14:paraId="0B67C59F" w14:textId="77777777" w:rsidR="00D5090C" w:rsidRPr="00E308B9" w:rsidRDefault="00D5090C" w:rsidP="00E308B9">
      <w:pPr>
        <w:pStyle w:val="PlainText"/>
        <w:rPr>
          <w:rFonts w:asciiTheme="minorHAnsi" w:hAnsiTheme="minorHAnsi" w:cstheme="minorHAnsi"/>
          <w:sz w:val="24"/>
          <w:szCs w:val="24"/>
          <w:lang w:eastAsia="zh-CN"/>
        </w:rPr>
      </w:pPr>
    </w:p>
    <w:p w14:paraId="51FAC105" w14:textId="614DD434" w:rsidR="00C96C21" w:rsidRPr="00E308B9" w:rsidRDefault="001A7EA8" w:rsidP="00E308B9">
      <w:pPr>
        <w:pStyle w:val="PlainText"/>
        <w:numPr>
          <w:ilvl w:val="0"/>
          <w:numId w:val="22"/>
        </w:numPr>
        <w:ind w:left="0" w:firstLine="0"/>
        <w:rPr>
          <w:rFonts w:asciiTheme="minorHAnsi" w:hAnsiTheme="minorHAnsi" w:cstheme="minorHAnsi"/>
          <w:sz w:val="24"/>
          <w:szCs w:val="24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>Perform m</w:t>
      </w:r>
      <w:r w:rsidR="00825EF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ultiple comparisons 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>using</w:t>
      </w:r>
      <w:r w:rsidR="00825EF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LSD tests. </w:t>
      </w:r>
      <w:proofErr w:type="spellStart"/>
      <w:r w:rsidR="006F569F" w:rsidRPr="00E308B9">
        <w:rPr>
          <w:rFonts w:asciiTheme="minorHAnsi" w:hAnsiTheme="minorHAnsi" w:cstheme="minorHAnsi"/>
          <w:sz w:val="24"/>
          <w:szCs w:val="24"/>
          <w:lang w:val="en-US"/>
        </w:rPr>
        <w:t>S</w:t>
      </w:r>
      <w:r w:rsidR="00825EF5" w:rsidRPr="00E308B9">
        <w:rPr>
          <w:rFonts w:asciiTheme="minorHAnsi" w:hAnsiTheme="minorHAnsi" w:cstheme="minorHAnsi"/>
          <w:sz w:val="24"/>
          <w:szCs w:val="24"/>
        </w:rPr>
        <w:t>et</w:t>
      </w:r>
      <w:proofErr w:type="spellEnd"/>
      <w:r w:rsidR="00825EF5" w:rsidRPr="00E308B9">
        <w:rPr>
          <w:rFonts w:asciiTheme="minorHAnsi" w:hAnsiTheme="minorHAnsi" w:cstheme="minorHAnsi"/>
          <w:sz w:val="24"/>
          <w:szCs w:val="24"/>
        </w:rPr>
        <w:t xml:space="preserve"> the level of significance at </w:t>
      </w:r>
      <w:r w:rsidR="00825EF5" w:rsidRPr="00E308B9">
        <w:rPr>
          <w:rFonts w:asciiTheme="minorHAnsi" w:hAnsiTheme="minorHAnsi" w:cstheme="minorHAnsi"/>
          <w:i/>
          <w:sz w:val="24"/>
          <w:szCs w:val="24"/>
          <w:lang w:val="en-US" w:eastAsia="zh-CN"/>
        </w:rPr>
        <w:t>P</w:t>
      </w:r>
      <w:r w:rsidR="00825EF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&lt; 0</w:t>
      </w:r>
      <w:r w:rsidR="00825EF5" w:rsidRPr="00E308B9">
        <w:rPr>
          <w:rFonts w:asciiTheme="minorHAnsi" w:hAnsiTheme="minorHAnsi" w:cstheme="minorHAnsi"/>
          <w:sz w:val="24"/>
          <w:szCs w:val="24"/>
        </w:rPr>
        <w:t xml:space="preserve">.05. </w:t>
      </w:r>
    </w:p>
    <w:p w14:paraId="3BF75997" w14:textId="77777777" w:rsidR="00E57F9E" w:rsidRPr="00E308B9" w:rsidRDefault="00E57F9E" w:rsidP="00E308B9">
      <w:pPr>
        <w:rPr>
          <w:rFonts w:cstheme="minorHAnsi"/>
          <w:b/>
          <w:sz w:val="24"/>
          <w:szCs w:val="24"/>
        </w:rPr>
      </w:pPr>
    </w:p>
    <w:p w14:paraId="13253DB0" w14:textId="1FDEA89D" w:rsidR="0053488F" w:rsidRPr="00E308B9" w:rsidRDefault="00613E93" w:rsidP="00E308B9">
      <w:pPr>
        <w:rPr>
          <w:rFonts w:cstheme="minorHAnsi"/>
          <w:b/>
          <w:sz w:val="24"/>
          <w:szCs w:val="24"/>
        </w:rPr>
      </w:pPr>
      <w:r w:rsidRPr="00E308B9">
        <w:rPr>
          <w:rFonts w:cstheme="minorHAnsi"/>
          <w:b/>
          <w:sz w:val="24"/>
          <w:szCs w:val="24"/>
        </w:rPr>
        <w:t>R</w:t>
      </w:r>
      <w:r w:rsidR="0046679F" w:rsidRPr="00E308B9">
        <w:rPr>
          <w:rFonts w:cstheme="minorHAnsi"/>
          <w:b/>
          <w:sz w:val="24"/>
          <w:szCs w:val="24"/>
        </w:rPr>
        <w:t>EPRESENTATIVE RESULTS:</w:t>
      </w:r>
    </w:p>
    <w:p w14:paraId="15720629" w14:textId="77777777" w:rsidR="00D5090C" w:rsidRPr="00E308B9" w:rsidRDefault="00D5090C" w:rsidP="00E308B9">
      <w:pPr>
        <w:rPr>
          <w:rFonts w:cstheme="minorHAnsi"/>
          <w:b/>
          <w:sz w:val="24"/>
          <w:szCs w:val="24"/>
        </w:rPr>
      </w:pPr>
    </w:p>
    <w:p w14:paraId="051098B6" w14:textId="48A0D538" w:rsidR="00663EF3" w:rsidRPr="00E308B9" w:rsidRDefault="004E2DC6" w:rsidP="00E308B9">
      <w:pPr>
        <w:rPr>
          <w:rFonts w:cstheme="minorHAnsi"/>
          <w:sz w:val="24"/>
          <w:szCs w:val="24"/>
        </w:rPr>
      </w:pPr>
      <w:r w:rsidRPr="0066463A">
        <w:rPr>
          <w:rFonts w:cstheme="minorHAnsi"/>
          <w:b/>
          <w:bCs/>
          <w:sz w:val="24"/>
          <w:szCs w:val="24"/>
        </w:rPr>
        <w:t>Table 1</w:t>
      </w:r>
      <w:r w:rsidRPr="00E308B9">
        <w:rPr>
          <w:rFonts w:cstheme="minorHAnsi"/>
          <w:sz w:val="24"/>
          <w:szCs w:val="24"/>
        </w:rPr>
        <w:t xml:space="preserve"> </w:t>
      </w:r>
      <w:r w:rsidR="001A7EA8" w:rsidRPr="00E308B9">
        <w:rPr>
          <w:rFonts w:cstheme="minorHAnsi"/>
          <w:sz w:val="24"/>
          <w:szCs w:val="24"/>
        </w:rPr>
        <w:t>show</w:t>
      </w:r>
      <w:r w:rsidR="0066463A">
        <w:rPr>
          <w:rFonts w:cstheme="minorHAnsi"/>
          <w:sz w:val="24"/>
          <w:szCs w:val="24"/>
        </w:rPr>
        <w:t>s</w:t>
      </w:r>
      <w:r w:rsidR="001A7EA8" w:rsidRPr="00E308B9">
        <w:rPr>
          <w:rFonts w:cstheme="minorHAnsi"/>
          <w:sz w:val="24"/>
          <w:szCs w:val="24"/>
        </w:rPr>
        <w:t xml:space="preserve"> </w:t>
      </w:r>
      <w:r w:rsidR="00A36CDE" w:rsidRPr="00E308B9">
        <w:rPr>
          <w:rFonts w:cstheme="minorHAnsi"/>
          <w:sz w:val="24"/>
          <w:szCs w:val="24"/>
        </w:rPr>
        <w:t>that a</w:t>
      </w:r>
      <w:r w:rsidR="00663EF3" w:rsidRPr="00E308B9">
        <w:rPr>
          <w:rFonts w:cstheme="minorHAnsi"/>
          <w:sz w:val="24"/>
          <w:szCs w:val="24"/>
        </w:rPr>
        <w:t xml:space="preserve">ddition of Q suture reduced the </w:t>
      </w:r>
      <w:r w:rsidRPr="00E308B9">
        <w:rPr>
          <w:rFonts w:cstheme="minorHAnsi"/>
          <w:sz w:val="24"/>
          <w:szCs w:val="24"/>
        </w:rPr>
        <w:t>number of tendons with 2-mm gapping during cyclic loading</w:t>
      </w:r>
      <w:r w:rsidR="00A36CDE" w:rsidRPr="00E308B9">
        <w:rPr>
          <w:rFonts w:cstheme="minorHAnsi"/>
          <w:sz w:val="24"/>
          <w:szCs w:val="24"/>
        </w:rPr>
        <w:t xml:space="preserve"> in both 2-strand and 4-strand repairs</w:t>
      </w:r>
      <w:r w:rsidRPr="00E308B9">
        <w:rPr>
          <w:rFonts w:cstheme="minorHAnsi"/>
          <w:sz w:val="24"/>
          <w:szCs w:val="24"/>
        </w:rPr>
        <w:t xml:space="preserve">. </w:t>
      </w:r>
      <w:r w:rsidR="00C64C92" w:rsidRPr="00E308B9">
        <w:rPr>
          <w:rFonts w:cstheme="minorHAnsi"/>
          <w:sz w:val="24"/>
          <w:szCs w:val="24"/>
        </w:rPr>
        <w:t xml:space="preserve">All </w:t>
      </w:r>
      <w:r w:rsidR="000355F4" w:rsidRPr="00E308B9">
        <w:rPr>
          <w:rFonts w:cstheme="minorHAnsi"/>
          <w:sz w:val="24"/>
          <w:szCs w:val="24"/>
        </w:rPr>
        <w:t xml:space="preserve">tendons repaired </w:t>
      </w:r>
      <w:r w:rsidR="0066463A">
        <w:rPr>
          <w:rFonts w:cstheme="minorHAnsi"/>
          <w:sz w:val="24"/>
          <w:szCs w:val="24"/>
        </w:rPr>
        <w:t>with</w:t>
      </w:r>
      <w:r w:rsidR="000355F4" w:rsidRPr="00E308B9">
        <w:rPr>
          <w:rFonts w:cstheme="minorHAnsi"/>
          <w:sz w:val="24"/>
          <w:szCs w:val="24"/>
        </w:rPr>
        <w:t xml:space="preserve"> </w:t>
      </w:r>
      <w:r w:rsidR="001D0009" w:rsidRPr="00E308B9">
        <w:rPr>
          <w:rFonts w:cstheme="minorHAnsi"/>
          <w:sz w:val="24"/>
          <w:szCs w:val="24"/>
        </w:rPr>
        <w:t xml:space="preserve">2-strand </w:t>
      </w:r>
      <w:r w:rsidR="00143B44" w:rsidRPr="00E308B9">
        <w:rPr>
          <w:rFonts w:cstheme="minorHAnsi"/>
          <w:sz w:val="24"/>
          <w:szCs w:val="24"/>
        </w:rPr>
        <w:t xml:space="preserve">and </w:t>
      </w:r>
      <w:r w:rsidR="001D0009" w:rsidRPr="00E308B9">
        <w:rPr>
          <w:rFonts w:cstheme="minorHAnsi"/>
          <w:sz w:val="24"/>
          <w:szCs w:val="24"/>
        </w:rPr>
        <w:t>4-strand core</w:t>
      </w:r>
      <w:r w:rsidR="00143B44" w:rsidRPr="00E308B9">
        <w:rPr>
          <w:rFonts w:cstheme="minorHAnsi"/>
          <w:sz w:val="24"/>
          <w:szCs w:val="24"/>
        </w:rPr>
        <w:t xml:space="preserve"> sutures </w:t>
      </w:r>
      <w:r w:rsidR="00C64C92" w:rsidRPr="00E308B9">
        <w:rPr>
          <w:rFonts w:cstheme="minorHAnsi"/>
          <w:sz w:val="24"/>
          <w:szCs w:val="24"/>
        </w:rPr>
        <w:t>form</w:t>
      </w:r>
      <w:r w:rsidR="00F573D0" w:rsidRPr="00E308B9">
        <w:rPr>
          <w:rFonts w:cstheme="minorHAnsi"/>
          <w:sz w:val="24"/>
          <w:szCs w:val="24"/>
        </w:rPr>
        <w:t>ed</w:t>
      </w:r>
      <w:r w:rsidR="00C64C92" w:rsidRPr="00E308B9">
        <w:rPr>
          <w:rFonts w:cstheme="minorHAnsi"/>
          <w:sz w:val="24"/>
          <w:szCs w:val="24"/>
        </w:rPr>
        <w:t xml:space="preserve"> a 2-mm gap, whereas none of the </w:t>
      </w:r>
      <w:r w:rsidR="000355F4" w:rsidRPr="00E308B9">
        <w:rPr>
          <w:rFonts w:cstheme="minorHAnsi"/>
          <w:sz w:val="24"/>
          <w:szCs w:val="24"/>
        </w:rPr>
        <w:t xml:space="preserve">tendons repaired </w:t>
      </w:r>
      <w:r w:rsidR="0066463A">
        <w:rPr>
          <w:rFonts w:cstheme="minorHAnsi"/>
          <w:sz w:val="24"/>
          <w:szCs w:val="24"/>
        </w:rPr>
        <w:t>with</w:t>
      </w:r>
      <w:r w:rsidR="000355F4" w:rsidRPr="00E308B9">
        <w:rPr>
          <w:rFonts w:cstheme="minorHAnsi"/>
          <w:sz w:val="24"/>
          <w:szCs w:val="24"/>
        </w:rPr>
        <w:t xml:space="preserve"> </w:t>
      </w:r>
      <w:r w:rsidR="001D0009" w:rsidRPr="00E308B9">
        <w:rPr>
          <w:rFonts w:cstheme="minorHAnsi"/>
          <w:sz w:val="24"/>
          <w:szCs w:val="24"/>
        </w:rPr>
        <w:t xml:space="preserve">2-strand </w:t>
      </w:r>
      <w:r w:rsidR="00C64C92" w:rsidRPr="00E308B9">
        <w:rPr>
          <w:rFonts w:cstheme="minorHAnsi"/>
          <w:sz w:val="24"/>
          <w:szCs w:val="24"/>
        </w:rPr>
        <w:t xml:space="preserve">plus 2Q and only half of </w:t>
      </w:r>
      <w:r w:rsidR="000355F4" w:rsidRPr="00E308B9">
        <w:rPr>
          <w:rFonts w:cstheme="minorHAnsi"/>
          <w:sz w:val="24"/>
          <w:szCs w:val="24"/>
        </w:rPr>
        <w:t xml:space="preserve">those repaired </w:t>
      </w:r>
      <w:r w:rsidR="0066463A">
        <w:rPr>
          <w:rFonts w:cstheme="minorHAnsi"/>
          <w:sz w:val="24"/>
          <w:szCs w:val="24"/>
        </w:rPr>
        <w:t>with</w:t>
      </w:r>
      <w:r w:rsidR="000355F4" w:rsidRPr="00E308B9">
        <w:rPr>
          <w:rFonts w:cstheme="minorHAnsi"/>
          <w:sz w:val="24"/>
          <w:szCs w:val="24"/>
        </w:rPr>
        <w:t xml:space="preserve"> </w:t>
      </w:r>
      <w:r w:rsidR="001D0009" w:rsidRPr="00E308B9">
        <w:rPr>
          <w:rFonts w:cstheme="minorHAnsi"/>
          <w:sz w:val="24"/>
          <w:szCs w:val="24"/>
        </w:rPr>
        <w:t xml:space="preserve">4-strand </w:t>
      </w:r>
      <w:r w:rsidR="00C64C92" w:rsidRPr="00E308B9">
        <w:rPr>
          <w:rFonts w:cstheme="minorHAnsi"/>
          <w:sz w:val="24"/>
          <w:szCs w:val="24"/>
        </w:rPr>
        <w:t>plus 2Q had a 2-mm gap</w:t>
      </w:r>
      <w:r w:rsidR="00774D3D" w:rsidRPr="00E308B9">
        <w:rPr>
          <w:rFonts w:cstheme="minorHAnsi"/>
          <w:sz w:val="24"/>
          <w:szCs w:val="24"/>
        </w:rPr>
        <w:t>ping</w:t>
      </w:r>
      <w:r w:rsidR="00C64C92" w:rsidRPr="00E308B9">
        <w:rPr>
          <w:rFonts w:cstheme="minorHAnsi"/>
          <w:sz w:val="24"/>
          <w:szCs w:val="24"/>
        </w:rPr>
        <w:t xml:space="preserve"> after 10 cycles. </w:t>
      </w:r>
      <w:r w:rsidR="002C7729" w:rsidRPr="00E308B9">
        <w:rPr>
          <w:rFonts w:cstheme="minorHAnsi"/>
          <w:sz w:val="24"/>
          <w:szCs w:val="24"/>
        </w:rPr>
        <w:t xml:space="preserve">More tendons repaired with </w:t>
      </w:r>
      <w:r w:rsidR="001D0009" w:rsidRPr="00E308B9">
        <w:rPr>
          <w:rFonts w:cstheme="minorHAnsi"/>
          <w:sz w:val="24"/>
          <w:szCs w:val="24"/>
        </w:rPr>
        <w:t>2-strand</w:t>
      </w:r>
      <w:r w:rsidR="001D0009" w:rsidRPr="00E308B9" w:rsidDel="001D0009">
        <w:rPr>
          <w:rFonts w:cstheme="minorHAnsi"/>
          <w:sz w:val="24"/>
          <w:szCs w:val="24"/>
        </w:rPr>
        <w:t xml:space="preserve"> </w:t>
      </w:r>
      <w:r w:rsidR="002C7729" w:rsidRPr="00E308B9">
        <w:rPr>
          <w:rFonts w:cstheme="minorHAnsi"/>
          <w:sz w:val="24"/>
          <w:szCs w:val="24"/>
        </w:rPr>
        <w:t xml:space="preserve">plus running or </w:t>
      </w:r>
      <w:r w:rsidR="001D0009" w:rsidRPr="00E308B9">
        <w:rPr>
          <w:rFonts w:cstheme="minorHAnsi"/>
          <w:sz w:val="24"/>
          <w:szCs w:val="24"/>
        </w:rPr>
        <w:t>4-strand</w:t>
      </w:r>
      <w:r w:rsidR="002C7729" w:rsidRPr="00E308B9">
        <w:rPr>
          <w:rFonts w:cstheme="minorHAnsi"/>
          <w:sz w:val="24"/>
          <w:szCs w:val="24"/>
        </w:rPr>
        <w:t xml:space="preserve"> plus running sutures showed a 2-mm gap than those augmented with Q sutures.</w:t>
      </w:r>
    </w:p>
    <w:p w14:paraId="46095F31" w14:textId="77777777" w:rsidR="00D5090C" w:rsidRPr="00E308B9" w:rsidRDefault="00D5090C" w:rsidP="00E308B9">
      <w:pPr>
        <w:rPr>
          <w:rFonts w:cstheme="minorHAnsi"/>
          <w:sz w:val="24"/>
          <w:szCs w:val="24"/>
        </w:rPr>
      </w:pPr>
    </w:p>
    <w:p w14:paraId="723450A0" w14:textId="72FEA27D" w:rsidR="003917E9" w:rsidRPr="00E308B9" w:rsidRDefault="004E455B" w:rsidP="00E308B9">
      <w:pPr>
        <w:rPr>
          <w:rFonts w:cstheme="minorHAnsi"/>
          <w:sz w:val="24"/>
          <w:szCs w:val="24"/>
        </w:rPr>
      </w:pPr>
      <w:r w:rsidRPr="0066463A">
        <w:rPr>
          <w:rFonts w:cstheme="minorHAnsi"/>
          <w:b/>
          <w:bCs/>
          <w:sz w:val="24"/>
          <w:szCs w:val="24"/>
        </w:rPr>
        <w:t xml:space="preserve">Table </w:t>
      </w:r>
      <w:r w:rsidR="007C326A" w:rsidRPr="0066463A">
        <w:rPr>
          <w:rFonts w:cstheme="minorHAnsi"/>
          <w:b/>
          <w:bCs/>
          <w:sz w:val="24"/>
          <w:szCs w:val="24"/>
        </w:rPr>
        <w:t>1</w:t>
      </w:r>
      <w:r w:rsidR="00EF15E6" w:rsidRPr="0066463A">
        <w:rPr>
          <w:rFonts w:cstheme="minorHAnsi"/>
          <w:b/>
          <w:bCs/>
          <w:sz w:val="24"/>
          <w:szCs w:val="24"/>
        </w:rPr>
        <w:t xml:space="preserve"> </w:t>
      </w:r>
      <w:r w:rsidR="00867D30" w:rsidRPr="00E308B9">
        <w:rPr>
          <w:rFonts w:cstheme="minorHAnsi"/>
          <w:sz w:val="24"/>
          <w:szCs w:val="24"/>
        </w:rPr>
        <w:t xml:space="preserve">also </w:t>
      </w:r>
      <w:r w:rsidR="00EF15E6" w:rsidRPr="00E308B9">
        <w:rPr>
          <w:rFonts w:cstheme="minorHAnsi"/>
          <w:sz w:val="24"/>
          <w:szCs w:val="24"/>
        </w:rPr>
        <w:t>show</w:t>
      </w:r>
      <w:r w:rsidR="0066463A">
        <w:rPr>
          <w:rFonts w:cstheme="minorHAnsi"/>
          <w:sz w:val="24"/>
          <w:szCs w:val="24"/>
        </w:rPr>
        <w:t>s</w:t>
      </w:r>
      <w:r w:rsidR="00EF15E6" w:rsidRPr="00E308B9">
        <w:rPr>
          <w:rFonts w:cstheme="minorHAnsi"/>
          <w:sz w:val="24"/>
          <w:szCs w:val="24"/>
        </w:rPr>
        <w:t xml:space="preserve"> that</w:t>
      </w:r>
      <w:r w:rsidR="00C05CDD" w:rsidRPr="00E308B9">
        <w:rPr>
          <w:rFonts w:cstheme="minorHAnsi"/>
          <w:sz w:val="24"/>
          <w:szCs w:val="24"/>
        </w:rPr>
        <w:t xml:space="preserve"> </w:t>
      </w:r>
      <w:r w:rsidR="000355F4" w:rsidRPr="00E308B9">
        <w:rPr>
          <w:rFonts w:cstheme="minorHAnsi"/>
          <w:sz w:val="24"/>
          <w:szCs w:val="24"/>
        </w:rPr>
        <w:t>with</w:t>
      </w:r>
      <w:r w:rsidR="00C05CDD" w:rsidRPr="00E308B9">
        <w:rPr>
          <w:rFonts w:cstheme="minorHAnsi"/>
          <w:sz w:val="24"/>
          <w:szCs w:val="24"/>
        </w:rPr>
        <w:t xml:space="preserve"> 2-</w:t>
      </w:r>
      <w:r w:rsidR="001A7EA8" w:rsidRPr="00E308B9">
        <w:rPr>
          <w:rFonts w:cstheme="minorHAnsi"/>
          <w:sz w:val="24"/>
          <w:szCs w:val="24"/>
        </w:rPr>
        <w:t>s</w:t>
      </w:r>
      <w:r w:rsidR="00C05CDD" w:rsidRPr="00E308B9">
        <w:rPr>
          <w:rFonts w:cstheme="minorHAnsi"/>
          <w:sz w:val="24"/>
          <w:szCs w:val="24"/>
        </w:rPr>
        <w:t>trand repairs</w:t>
      </w:r>
      <w:r w:rsidR="000355F4" w:rsidRPr="00E308B9">
        <w:rPr>
          <w:rFonts w:cstheme="minorHAnsi"/>
          <w:sz w:val="24"/>
          <w:szCs w:val="24"/>
        </w:rPr>
        <w:t>,</w:t>
      </w:r>
      <w:r w:rsidR="00EF15E6" w:rsidRPr="00E308B9">
        <w:rPr>
          <w:rFonts w:cstheme="minorHAnsi"/>
          <w:sz w:val="24"/>
          <w:szCs w:val="24"/>
        </w:rPr>
        <w:t xml:space="preserve"> addition of </w:t>
      </w:r>
      <w:r w:rsidR="00D94A4B" w:rsidRPr="00E308B9">
        <w:rPr>
          <w:rFonts w:cstheme="minorHAnsi"/>
          <w:sz w:val="24"/>
          <w:szCs w:val="24"/>
        </w:rPr>
        <w:t xml:space="preserve">the </w:t>
      </w:r>
      <w:r w:rsidR="00EF15E6" w:rsidRPr="00E308B9">
        <w:rPr>
          <w:rFonts w:cstheme="minorHAnsi"/>
          <w:sz w:val="24"/>
          <w:szCs w:val="24"/>
        </w:rPr>
        <w:t xml:space="preserve">Q suture and running sutures both reduced the </w:t>
      </w:r>
      <w:r w:rsidR="00C05CDD" w:rsidRPr="00E308B9">
        <w:rPr>
          <w:rFonts w:cstheme="minorHAnsi"/>
          <w:sz w:val="24"/>
          <w:szCs w:val="24"/>
        </w:rPr>
        <w:t>gap distance between tendon ends after cyclic loading, but only</w:t>
      </w:r>
      <w:r w:rsidR="000355F4" w:rsidRPr="00E308B9">
        <w:rPr>
          <w:rFonts w:cstheme="minorHAnsi"/>
          <w:sz w:val="24"/>
          <w:szCs w:val="24"/>
        </w:rPr>
        <w:t xml:space="preserve"> </w:t>
      </w:r>
      <w:r w:rsidR="00C05CDD" w:rsidRPr="00E308B9">
        <w:rPr>
          <w:rFonts w:cstheme="minorHAnsi"/>
          <w:sz w:val="24"/>
          <w:szCs w:val="24"/>
        </w:rPr>
        <w:t>Q suture</w:t>
      </w:r>
      <w:r w:rsidR="0066463A">
        <w:rPr>
          <w:rFonts w:cstheme="minorHAnsi"/>
          <w:sz w:val="24"/>
          <w:szCs w:val="24"/>
        </w:rPr>
        <w:t xml:space="preserve"> </w:t>
      </w:r>
      <w:r w:rsidR="0066463A" w:rsidRPr="00E308B9">
        <w:rPr>
          <w:rFonts w:cstheme="minorHAnsi"/>
          <w:sz w:val="24"/>
          <w:szCs w:val="24"/>
        </w:rPr>
        <w:t>addition</w:t>
      </w:r>
      <w:r w:rsidR="00C05CDD" w:rsidRPr="00E308B9">
        <w:rPr>
          <w:rFonts w:cstheme="minorHAnsi"/>
          <w:sz w:val="24"/>
          <w:szCs w:val="24"/>
        </w:rPr>
        <w:t xml:space="preserve"> </w:t>
      </w:r>
      <w:r w:rsidR="009F55DA" w:rsidRPr="00E308B9">
        <w:rPr>
          <w:rFonts w:cstheme="minorHAnsi"/>
          <w:sz w:val="24"/>
          <w:szCs w:val="24"/>
        </w:rPr>
        <w:t xml:space="preserve">significantly </w:t>
      </w:r>
      <w:r w:rsidR="00C05CDD" w:rsidRPr="00E308B9">
        <w:rPr>
          <w:rFonts w:cstheme="minorHAnsi"/>
          <w:sz w:val="24"/>
          <w:szCs w:val="24"/>
        </w:rPr>
        <w:t xml:space="preserve">increased the ultimate strength of </w:t>
      </w:r>
      <w:r w:rsidR="000355F4" w:rsidRPr="00E308B9">
        <w:rPr>
          <w:rFonts w:cstheme="minorHAnsi"/>
          <w:sz w:val="24"/>
          <w:szCs w:val="24"/>
        </w:rPr>
        <w:t xml:space="preserve">the </w:t>
      </w:r>
      <w:r w:rsidR="00C05CDD" w:rsidRPr="00E308B9">
        <w:rPr>
          <w:rFonts w:cstheme="minorHAnsi"/>
          <w:sz w:val="24"/>
          <w:szCs w:val="24"/>
        </w:rPr>
        <w:t>repair</w:t>
      </w:r>
      <w:r w:rsidR="000355F4" w:rsidRPr="00E308B9">
        <w:rPr>
          <w:rFonts w:cstheme="minorHAnsi"/>
          <w:sz w:val="24"/>
          <w:szCs w:val="24"/>
        </w:rPr>
        <w:t>ed tendons</w:t>
      </w:r>
      <w:r w:rsidR="00C05CDD" w:rsidRPr="00E308B9">
        <w:rPr>
          <w:rFonts w:cstheme="minorHAnsi"/>
          <w:sz w:val="24"/>
          <w:szCs w:val="24"/>
        </w:rPr>
        <w:t xml:space="preserve">. </w:t>
      </w:r>
      <w:r w:rsidR="000355F4" w:rsidRPr="00E308B9">
        <w:rPr>
          <w:rFonts w:cstheme="minorHAnsi"/>
          <w:sz w:val="24"/>
          <w:szCs w:val="24"/>
        </w:rPr>
        <w:t xml:space="preserve">The </w:t>
      </w:r>
      <w:r w:rsidR="00C05CDD" w:rsidRPr="00E308B9">
        <w:rPr>
          <w:rFonts w:cstheme="minorHAnsi"/>
          <w:sz w:val="24"/>
          <w:szCs w:val="24"/>
        </w:rPr>
        <w:t xml:space="preserve">addition of the Q suture </w:t>
      </w:r>
      <w:r w:rsidR="000355F4" w:rsidRPr="00E308B9">
        <w:rPr>
          <w:rFonts w:cstheme="minorHAnsi"/>
          <w:sz w:val="24"/>
          <w:szCs w:val="24"/>
        </w:rPr>
        <w:t xml:space="preserve">also </w:t>
      </w:r>
      <w:r w:rsidR="00C05CDD" w:rsidRPr="00E308B9">
        <w:rPr>
          <w:rFonts w:cstheme="minorHAnsi"/>
          <w:sz w:val="24"/>
          <w:szCs w:val="24"/>
        </w:rPr>
        <w:t xml:space="preserve">minimized the gap distance </w:t>
      </w:r>
      <w:r w:rsidR="000355F4" w:rsidRPr="00E308B9">
        <w:rPr>
          <w:rFonts w:cstheme="minorHAnsi"/>
          <w:sz w:val="24"/>
          <w:szCs w:val="24"/>
        </w:rPr>
        <w:t xml:space="preserve">with 4-strand repairs, albeit </w:t>
      </w:r>
      <w:r w:rsidR="00C05CDD" w:rsidRPr="00E308B9">
        <w:rPr>
          <w:rFonts w:cstheme="minorHAnsi"/>
          <w:sz w:val="24"/>
          <w:szCs w:val="24"/>
        </w:rPr>
        <w:t xml:space="preserve">the ultimate strength of the </w:t>
      </w:r>
      <w:r w:rsidR="000355F4" w:rsidRPr="00E308B9">
        <w:rPr>
          <w:rFonts w:cstheme="minorHAnsi"/>
          <w:sz w:val="24"/>
          <w:szCs w:val="24"/>
        </w:rPr>
        <w:t xml:space="preserve">repaired </w:t>
      </w:r>
      <w:r w:rsidR="00C05CDD" w:rsidRPr="00E308B9">
        <w:rPr>
          <w:rFonts w:cstheme="minorHAnsi"/>
          <w:sz w:val="24"/>
          <w:szCs w:val="24"/>
        </w:rPr>
        <w:t>tendon</w:t>
      </w:r>
      <w:r w:rsidR="000355F4" w:rsidRPr="00E308B9">
        <w:rPr>
          <w:rFonts w:cstheme="minorHAnsi"/>
          <w:sz w:val="24"/>
          <w:szCs w:val="24"/>
        </w:rPr>
        <w:t>s was not affected</w:t>
      </w:r>
      <w:r w:rsidR="00C05CDD" w:rsidRPr="00E308B9">
        <w:rPr>
          <w:rFonts w:cstheme="minorHAnsi"/>
          <w:sz w:val="24"/>
          <w:szCs w:val="24"/>
        </w:rPr>
        <w:t>.</w:t>
      </w:r>
      <w:r w:rsidR="001C4FB1" w:rsidRPr="00E308B9">
        <w:rPr>
          <w:rFonts w:cstheme="minorHAnsi"/>
          <w:sz w:val="24"/>
          <w:szCs w:val="24"/>
        </w:rPr>
        <w:t xml:space="preserve"> </w:t>
      </w:r>
      <w:r w:rsidR="00316639" w:rsidRPr="00E308B9">
        <w:rPr>
          <w:rFonts w:cstheme="minorHAnsi"/>
          <w:sz w:val="24"/>
          <w:szCs w:val="24"/>
        </w:rPr>
        <w:t xml:space="preserve">The average time </w:t>
      </w:r>
      <w:r w:rsidR="000355F4" w:rsidRPr="00E308B9">
        <w:rPr>
          <w:rFonts w:cstheme="minorHAnsi"/>
          <w:sz w:val="24"/>
          <w:szCs w:val="24"/>
        </w:rPr>
        <w:t xml:space="preserve">required </w:t>
      </w:r>
      <w:r w:rsidR="00316639" w:rsidRPr="00E308B9">
        <w:rPr>
          <w:rFonts w:cstheme="minorHAnsi"/>
          <w:sz w:val="24"/>
          <w:szCs w:val="24"/>
        </w:rPr>
        <w:t xml:space="preserve">for </w:t>
      </w:r>
      <w:r w:rsidR="000355F4" w:rsidRPr="00E308B9">
        <w:rPr>
          <w:rFonts w:cstheme="minorHAnsi"/>
          <w:sz w:val="24"/>
          <w:szCs w:val="24"/>
        </w:rPr>
        <w:t>performing</w:t>
      </w:r>
      <w:r w:rsidR="004E4152" w:rsidRPr="00E308B9">
        <w:rPr>
          <w:rFonts w:cstheme="minorHAnsi"/>
          <w:sz w:val="24"/>
          <w:szCs w:val="24"/>
        </w:rPr>
        <w:t xml:space="preserve"> 2</w:t>
      </w:r>
      <w:r w:rsidR="00316639" w:rsidRPr="00E308B9">
        <w:rPr>
          <w:rFonts w:cstheme="minorHAnsi"/>
          <w:sz w:val="24"/>
          <w:szCs w:val="24"/>
        </w:rPr>
        <w:t>Q suture</w:t>
      </w:r>
      <w:r w:rsidR="004E4152" w:rsidRPr="00E308B9">
        <w:rPr>
          <w:rFonts w:cstheme="minorHAnsi"/>
          <w:sz w:val="24"/>
          <w:szCs w:val="24"/>
        </w:rPr>
        <w:t>s</w:t>
      </w:r>
      <w:r w:rsidR="00316639" w:rsidRPr="00E308B9">
        <w:rPr>
          <w:rFonts w:cstheme="minorHAnsi"/>
          <w:sz w:val="24"/>
          <w:szCs w:val="24"/>
        </w:rPr>
        <w:t xml:space="preserve"> was significantly shorter than that for a running suture.</w:t>
      </w:r>
      <w:r w:rsidR="003917E9" w:rsidRPr="00E308B9">
        <w:rPr>
          <w:rFonts w:cstheme="minorHAnsi"/>
          <w:sz w:val="24"/>
          <w:szCs w:val="24"/>
        </w:rPr>
        <w:t xml:space="preserve"> </w:t>
      </w:r>
    </w:p>
    <w:p w14:paraId="24BC1E79" w14:textId="77777777" w:rsidR="001D0009" w:rsidRPr="00E308B9" w:rsidRDefault="001D0009" w:rsidP="00E308B9">
      <w:pPr>
        <w:pStyle w:val="BlockText"/>
        <w:spacing w:line="240" w:lineRule="auto"/>
        <w:ind w:left="0" w:right="0"/>
        <w:rPr>
          <w:rFonts w:cstheme="minorHAnsi"/>
          <w:kern w:val="0"/>
          <w:szCs w:val="24"/>
        </w:rPr>
      </w:pPr>
    </w:p>
    <w:p w14:paraId="7558A6E6" w14:textId="0BBB1852" w:rsidR="001D0009" w:rsidRPr="00E308B9" w:rsidRDefault="003F7DDB" w:rsidP="00E308B9">
      <w:pPr>
        <w:pStyle w:val="BlockText"/>
        <w:spacing w:line="240" w:lineRule="auto"/>
        <w:ind w:left="0" w:right="0"/>
        <w:rPr>
          <w:rFonts w:cstheme="minorHAnsi"/>
          <w:b/>
          <w:bCs/>
          <w:kern w:val="0"/>
          <w:szCs w:val="24"/>
        </w:rPr>
      </w:pPr>
      <w:r w:rsidRPr="00E308B9">
        <w:rPr>
          <w:rFonts w:cstheme="minorHAnsi"/>
          <w:b/>
          <w:bCs/>
          <w:kern w:val="0"/>
          <w:szCs w:val="24"/>
        </w:rPr>
        <w:t>FIGURE LEGENDS</w:t>
      </w:r>
    </w:p>
    <w:p w14:paraId="02FA6C81" w14:textId="77777777" w:rsidR="003F7DDB" w:rsidRPr="00E308B9" w:rsidRDefault="003F7DDB" w:rsidP="00E308B9">
      <w:pPr>
        <w:pStyle w:val="BlockText"/>
        <w:spacing w:line="240" w:lineRule="auto"/>
        <w:ind w:left="0" w:right="0"/>
        <w:rPr>
          <w:rFonts w:cstheme="minorHAnsi"/>
          <w:kern w:val="0"/>
          <w:szCs w:val="24"/>
        </w:rPr>
      </w:pPr>
    </w:p>
    <w:p w14:paraId="6507C648" w14:textId="5F5F656A" w:rsidR="001D0009" w:rsidRPr="00E308B9" w:rsidRDefault="001D0009" w:rsidP="00E308B9">
      <w:pPr>
        <w:pStyle w:val="BlockText"/>
        <w:spacing w:line="240" w:lineRule="auto"/>
        <w:ind w:left="0" w:right="0"/>
        <w:rPr>
          <w:rFonts w:cstheme="minorHAnsi"/>
          <w:szCs w:val="24"/>
        </w:rPr>
      </w:pPr>
      <w:r w:rsidRPr="00E308B9">
        <w:rPr>
          <w:rFonts w:cstheme="minorHAnsi"/>
          <w:b/>
          <w:bCs/>
          <w:kern w:val="0"/>
          <w:szCs w:val="24"/>
        </w:rPr>
        <w:t>Figure 1</w:t>
      </w:r>
      <w:r w:rsidR="003F7DDB" w:rsidRPr="00E308B9">
        <w:rPr>
          <w:rFonts w:cstheme="minorHAnsi"/>
          <w:b/>
          <w:bCs/>
          <w:kern w:val="0"/>
          <w:szCs w:val="24"/>
        </w:rPr>
        <w:t>:</w:t>
      </w:r>
      <w:r w:rsidRPr="00E308B9">
        <w:rPr>
          <w:rFonts w:cstheme="minorHAnsi"/>
          <w:b/>
          <w:bCs/>
          <w:kern w:val="0"/>
          <w:szCs w:val="24"/>
        </w:rPr>
        <w:t xml:space="preserve"> </w:t>
      </w:r>
      <w:r w:rsidRPr="00E308B9">
        <w:rPr>
          <w:rFonts w:cstheme="minorHAnsi"/>
          <w:b/>
          <w:bCs/>
          <w:szCs w:val="24"/>
        </w:rPr>
        <w:t>Preparation of porcine tendons</w:t>
      </w:r>
      <w:r w:rsidRPr="00E308B9">
        <w:rPr>
          <w:rFonts w:cstheme="minorHAnsi"/>
          <w:b/>
          <w:bCs/>
          <w:kern w:val="0"/>
          <w:szCs w:val="24"/>
        </w:rPr>
        <w:t xml:space="preserve"> for tendon repair. </w:t>
      </w:r>
      <w:r w:rsidRPr="00E308B9">
        <w:rPr>
          <w:rFonts w:cstheme="minorHAnsi"/>
          <w:kern w:val="0"/>
          <w:szCs w:val="24"/>
        </w:rPr>
        <w:t>(</w:t>
      </w:r>
      <w:r w:rsidRPr="0066463A">
        <w:rPr>
          <w:rFonts w:cstheme="minorHAnsi"/>
          <w:b/>
          <w:bCs/>
          <w:kern w:val="0"/>
          <w:szCs w:val="24"/>
        </w:rPr>
        <w:t>A</w:t>
      </w:r>
      <w:r w:rsidRPr="00E308B9">
        <w:rPr>
          <w:rFonts w:cstheme="minorHAnsi"/>
          <w:kern w:val="0"/>
          <w:szCs w:val="24"/>
        </w:rPr>
        <w:t>)</w:t>
      </w:r>
      <w:r w:rsidRPr="00E308B9">
        <w:rPr>
          <w:rFonts w:cstheme="minorHAnsi"/>
          <w:szCs w:val="24"/>
        </w:rPr>
        <w:t xml:space="preserve"> Skin and subcutaneous tissues </w:t>
      </w:r>
      <w:r w:rsidR="0066463A">
        <w:rPr>
          <w:rFonts w:cstheme="minorHAnsi"/>
          <w:szCs w:val="24"/>
        </w:rPr>
        <w:t>wer</w:t>
      </w:r>
      <w:r w:rsidRPr="00E308B9">
        <w:rPr>
          <w:rFonts w:cstheme="minorHAnsi"/>
          <w:szCs w:val="24"/>
        </w:rPr>
        <w:t>e removed.</w:t>
      </w:r>
      <w:r w:rsidRPr="00E308B9">
        <w:rPr>
          <w:rFonts w:cstheme="minorHAnsi"/>
          <w:kern w:val="0"/>
          <w:szCs w:val="24"/>
        </w:rPr>
        <w:t xml:space="preserve"> (</w:t>
      </w:r>
      <w:r w:rsidRPr="0066463A">
        <w:rPr>
          <w:rFonts w:cstheme="minorHAnsi"/>
          <w:b/>
          <w:bCs/>
          <w:kern w:val="0"/>
          <w:szCs w:val="24"/>
        </w:rPr>
        <w:t>B</w:t>
      </w:r>
      <w:r w:rsidRPr="00E308B9">
        <w:rPr>
          <w:rFonts w:cstheme="minorHAnsi"/>
          <w:kern w:val="0"/>
          <w:szCs w:val="24"/>
        </w:rPr>
        <w:t>)</w:t>
      </w:r>
      <w:r w:rsidRPr="00E308B9">
        <w:rPr>
          <w:rFonts w:cstheme="minorHAnsi"/>
          <w:szCs w:val="24"/>
        </w:rPr>
        <w:t xml:space="preserve"> Pulley and tendon sheath </w:t>
      </w:r>
      <w:r w:rsidR="0066463A">
        <w:rPr>
          <w:rFonts w:cstheme="minorHAnsi"/>
          <w:szCs w:val="24"/>
        </w:rPr>
        <w:t>we</w:t>
      </w:r>
      <w:r w:rsidRPr="00E308B9">
        <w:rPr>
          <w:rFonts w:cstheme="minorHAnsi"/>
          <w:szCs w:val="24"/>
        </w:rPr>
        <w:t xml:space="preserve">re incised. </w:t>
      </w:r>
      <w:r w:rsidRPr="00E308B9">
        <w:rPr>
          <w:rFonts w:cstheme="minorHAnsi"/>
          <w:kern w:val="0"/>
          <w:szCs w:val="24"/>
        </w:rPr>
        <w:t>(</w:t>
      </w:r>
      <w:r w:rsidRPr="0066463A">
        <w:rPr>
          <w:rFonts w:cstheme="minorHAnsi"/>
          <w:b/>
          <w:bCs/>
          <w:kern w:val="0"/>
          <w:szCs w:val="24"/>
        </w:rPr>
        <w:t>C</w:t>
      </w:r>
      <w:r w:rsidRPr="00E308B9">
        <w:rPr>
          <w:rFonts w:cstheme="minorHAnsi"/>
          <w:kern w:val="0"/>
          <w:szCs w:val="24"/>
        </w:rPr>
        <w:t>)</w:t>
      </w:r>
      <w:r w:rsidRPr="00E308B9">
        <w:rPr>
          <w:rFonts w:cstheme="minorHAnsi"/>
          <w:szCs w:val="24"/>
        </w:rPr>
        <w:t xml:space="preserve"> Flexor digitorum superficialis (FDS) tendon </w:t>
      </w:r>
      <w:r w:rsidR="0066463A">
        <w:rPr>
          <w:rFonts w:cstheme="minorHAnsi"/>
          <w:szCs w:val="24"/>
        </w:rPr>
        <w:t>wa</w:t>
      </w:r>
      <w:r w:rsidRPr="00E308B9">
        <w:rPr>
          <w:rFonts w:cstheme="minorHAnsi"/>
          <w:szCs w:val="24"/>
        </w:rPr>
        <w:t>s dissected.</w:t>
      </w:r>
      <w:r w:rsidRPr="00E308B9">
        <w:rPr>
          <w:rFonts w:cstheme="minorHAnsi"/>
          <w:kern w:val="0"/>
          <w:szCs w:val="24"/>
        </w:rPr>
        <w:t xml:space="preserve"> (</w:t>
      </w:r>
      <w:r w:rsidRPr="0066463A">
        <w:rPr>
          <w:rFonts w:cstheme="minorHAnsi"/>
          <w:b/>
          <w:bCs/>
          <w:kern w:val="0"/>
          <w:szCs w:val="24"/>
        </w:rPr>
        <w:t>D</w:t>
      </w:r>
      <w:r w:rsidRPr="00E308B9">
        <w:rPr>
          <w:rFonts w:cstheme="minorHAnsi"/>
          <w:kern w:val="0"/>
          <w:szCs w:val="24"/>
        </w:rPr>
        <w:t>)</w:t>
      </w:r>
      <w:r w:rsidRPr="00E308B9">
        <w:rPr>
          <w:rFonts w:cstheme="minorHAnsi"/>
          <w:szCs w:val="24"/>
        </w:rPr>
        <w:t xml:space="preserve"> Flexor digitorum </w:t>
      </w:r>
      <w:proofErr w:type="spellStart"/>
      <w:r w:rsidRPr="00E308B9">
        <w:rPr>
          <w:rFonts w:cstheme="minorHAnsi"/>
          <w:szCs w:val="24"/>
        </w:rPr>
        <w:t>profundus</w:t>
      </w:r>
      <w:proofErr w:type="spellEnd"/>
      <w:r w:rsidRPr="00E308B9">
        <w:rPr>
          <w:rFonts w:cstheme="minorHAnsi"/>
          <w:szCs w:val="24"/>
        </w:rPr>
        <w:t xml:space="preserve"> (FDP) tendons </w:t>
      </w:r>
      <w:r w:rsidR="0066463A">
        <w:rPr>
          <w:rFonts w:cstheme="minorHAnsi"/>
          <w:szCs w:val="24"/>
        </w:rPr>
        <w:t>wer</w:t>
      </w:r>
      <w:r w:rsidRPr="00E308B9">
        <w:rPr>
          <w:rFonts w:cstheme="minorHAnsi"/>
          <w:szCs w:val="24"/>
        </w:rPr>
        <w:t>e harvest</w:t>
      </w:r>
      <w:r w:rsidR="0066463A">
        <w:rPr>
          <w:rFonts w:cstheme="minorHAnsi"/>
          <w:szCs w:val="24"/>
        </w:rPr>
        <w:t>ed</w:t>
      </w:r>
      <w:r w:rsidRPr="00E308B9">
        <w:rPr>
          <w:rFonts w:cstheme="minorHAnsi"/>
          <w:szCs w:val="24"/>
        </w:rPr>
        <w:t>. (</w:t>
      </w:r>
      <w:r w:rsidRPr="0066463A">
        <w:rPr>
          <w:rFonts w:cstheme="minorHAnsi"/>
          <w:b/>
          <w:bCs/>
          <w:szCs w:val="24"/>
        </w:rPr>
        <w:t>E</w:t>
      </w:r>
      <w:r w:rsidRPr="00E308B9">
        <w:rPr>
          <w:rFonts w:cstheme="minorHAnsi"/>
          <w:szCs w:val="24"/>
        </w:rPr>
        <w:t xml:space="preserve">) Tendon </w:t>
      </w:r>
      <w:r w:rsidR="0066463A">
        <w:rPr>
          <w:rFonts w:cstheme="minorHAnsi"/>
          <w:szCs w:val="24"/>
        </w:rPr>
        <w:t>wa</w:t>
      </w:r>
      <w:r w:rsidRPr="00E308B9">
        <w:rPr>
          <w:rFonts w:cstheme="minorHAnsi"/>
          <w:szCs w:val="24"/>
        </w:rPr>
        <w:t>s cut along the midline. (</w:t>
      </w:r>
      <w:r w:rsidRPr="0066463A">
        <w:rPr>
          <w:rFonts w:cstheme="minorHAnsi"/>
          <w:b/>
          <w:bCs/>
          <w:szCs w:val="24"/>
        </w:rPr>
        <w:t>F</w:t>
      </w:r>
      <w:r w:rsidRPr="00E308B9">
        <w:rPr>
          <w:rFonts w:cstheme="minorHAnsi"/>
          <w:szCs w:val="24"/>
        </w:rPr>
        <w:t>)</w:t>
      </w:r>
      <w:r w:rsidRPr="00E308B9">
        <w:rPr>
          <w:rFonts w:cstheme="minorHAnsi"/>
          <w:szCs w:val="24"/>
          <w:lang w:val="en-CA"/>
        </w:rPr>
        <w:t xml:space="preserve"> </w:t>
      </w:r>
      <w:r w:rsidRPr="00E308B9">
        <w:rPr>
          <w:rFonts w:cstheme="minorHAnsi"/>
          <w:szCs w:val="24"/>
        </w:rPr>
        <w:t xml:space="preserve">FDP tendon </w:t>
      </w:r>
      <w:r w:rsidR="0066463A">
        <w:rPr>
          <w:rFonts w:cstheme="minorHAnsi"/>
          <w:szCs w:val="24"/>
        </w:rPr>
        <w:t>wa</w:t>
      </w:r>
      <w:r w:rsidRPr="00E308B9">
        <w:rPr>
          <w:rFonts w:cstheme="minorHAnsi"/>
          <w:szCs w:val="24"/>
        </w:rPr>
        <w:t>s cut transversely</w:t>
      </w:r>
      <w:r w:rsidRPr="00E308B9">
        <w:rPr>
          <w:rFonts w:cstheme="minorHAnsi"/>
          <w:szCs w:val="24"/>
          <w:lang w:val="en-CA"/>
        </w:rPr>
        <w:t xml:space="preserve"> into 2 stumps</w:t>
      </w:r>
      <w:r w:rsidRPr="00E308B9">
        <w:rPr>
          <w:rFonts w:cstheme="minorHAnsi"/>
          <w:szCs w:val="24"/>
        </w:rPr>
        <w:t>.</w:t>
      </w:r>
    </w:p>
    <w:p w14:paraId="764E9464" w14:textId="77777777" w:rsidR="001D0009" w:rsidRPr="00E308B9" w:rsidRDefault="001D0009" w:rsidP="00E308B9">
      <w:pPr>
        <w:pStyle w:val="BlockText"/>
        <w:spacing w:line="240" w:lineRule="auto"/>
        <w:ind w:left="0" w:right="0"/>
        <w:rPr>
          <w:rFonts w:cstheme="minorHAnsi"/>
          <w:kern w:val="0"/>
          <w:szCs w:val="24"/>
        </w:rPr>
      </w:pPr>
    </w:p>
    <w:p w14:paraId="3F9FB12C" w14:textId="4F0227CB" w:rsidR="001D0009" w:rsidRPr="00E308B9" w:rsidRDefault="001D0009" w:rsidP="00E308B9">
      <w:pPr>
        <w:pStyle w:val="BlockText"/>
        <w:spacing w:line="240" w:lineRule="auto"/>
        <w:ind w:left="0" w:right="0"/>
        <w:rPr>
          <w:rFonts w:cstheme="minorHAnsi"/>
          <w:szCs w:val="24"/>
        </w:rPr>
      </w:pPr>
      <w:r w:rsidRPr="00E308B9">
        <w:rPr>
          <w:rFonts w:cstheme="minorHAnsi"/>
          <w:b/>
          <w:bCs/>
          <w:kern w:val="0"/>
          <w:szCs w:val="24"/>
        </w:rPr>
        <w:t>Figure 2</w:t>
      </w:r>
      <w:r w:rsidR="003F7DDB" w:rsidRPr="00E308B9">
        <w:rPr>
          <w:rFonts w:cstheme="minorHAnsi"/>
          <w:b/>
          <w:bCs/>
          <w:kern w:val="0"/>
          <w:szCs w:val="24"/>
        </w:rPr>
        <w:t>:</w:t>
      </w:r>
      <w:r w:rsidRPr="00E308B9">
        <w:rPr>
          <w:rFonts w:cstheme="minorHAnsi"/>
          <w:b/>
          <w:bCs/>
          <w:kern w:val="0"/>
          <w:szCs w:val="24"/>
        </w:rPr>
        <w:t xml:space="preserve"> </w:t>
      </w:r>
      <w:r w:rsidR="00BA4C58" w:rsidRPr="00E308B9">
        <w:rPr>
          <w:rFonts w:cstheme="minorHAnsi"/>
          <w:b/>
          <w:bCs/>
          <w:kern w:val="0"/>
          <w:szCs w:val="24"/>
        </w:rPr>
        <w:t>2-strand</w:t>
      </w:r>
      <w:r w:rsidRPr="00E308B9">
        <w:rPr>
          <w:rFonts w:cstheme="minorHAnsi"/>
          <w:b/>
          <w:bCs/>
          <w:kern w:val="0"/>
          <w:szCs w:val="24"/>
        </w:rPr>
        <w:t xml:space="preserve"> core suture in tendon repair. </w:t>
      </w:r>
      <w:r w:rsidRPr="00E308B9">
        <w:rPr>
          <w:rFonts w:cstheme="minorHAnsi"/>
          <w:kern w:val="0"/>
          <w:szCs w:val="24"/>
        </w:rPr>
        <w:t>(</w:t>
      </w:r>
      <w:r w:rsidRPr="0066463A">
        <w:rPr>
          <w:rFonts w:cstheme="minorHAnsi"/>
          <w:b/>
          <w:bCs/>
          <w:kern w:val="0"/>
          <w:szCs w:val="24"/>
        </w:rPr>
        <w:t>A</w:t>
      </w:r>
      <w:r w:rsidRPr="00E308B9">
        <w:rPr>
          <w:rFonts w:cstheme="minorHAnsi"/>
          <w:kern w:val="0"/>
          <w:szCs w:val="24"/>
        </w:rPr>
        <w:t>)</w:t>
      </w:r>
      <w:r w:rsidRPr="00E308B9">
        <w:rPr>
          <w:rFonts w:cstheme="minorHAnsi"/>
          <w:szCs w:val="24"/>
          <w:lang w:val="en-CA"/>
        </w:rPr>
        <w:t xml:space="preserve"> S</w:t>
      </w:r>
      <w:proofErr w:type="spellStart"/>
      <w:r w:rsidRPr="00E308B9">
        <w:rPr>
          <w:rFonts w:cstheme="minorHAnsi"/>
          <w:szCs w:val="24"/>
        </w:rPr>
        <w:t>urface</w:t>
      </w:r>
      <w:proofErr w:type="spellEnd"/>
      <w:r w:rsidRPr="00E308B9">
        <w:rPr>
          <w:rFonts w:cstheme="minorHAnsi"/>
          <w:szCs w:val="24"/>
        </w:rPr>
        <w:t xml:space="preserve"> of tendon stump </w:t>
      </w:r>
      <w:r w:rsidR="0066463A">
        <w:rPr>
          <w:rFonts w:cstheme="minorHAnsi"/>
          <w:szCs w:val="24"/>
        </w:rPr>
        <w:t>wa</w:t>
      </w:r>
      <w:r w:rsidRPr="00E308B9">
        <w:rPr>
          <w:rFonts w:cstheme="minorHAnsi"/>
          <w:szCs w:val="24"/>
        </w:rPr>
        <w:t xml:space="preserve">s marked </w:t>
      </w:r>
      <w:r w:rsidRPr="00E308B9">
        <w:rPr>
          <w:rFonts w:cstheme="minorHAnsi"/>
          <w:szCs w:val="24"/>
          <w:lang w:val="en-CA"/>
        </w:rPr>
        <w:t xml:space="preserve">with point 1, 2, 3, and 4. </w:t>
      </w:r>
      <w:r w:rsidRPr="00E308B9">
        <w:rPr>
          <w:rFonts w:cstheme="minorHAnsi"/>
          <w:kern w:val="0"/>
          <w:szCs w:val="24"/>
        </w:rPr>
        <w:t>(</w:t>
      </w:r>
      <w:r w:rsidRPr="0066463A">
        <w:rPr>
          <w:rFonts w:cstheme="minorHAnsi"/>
          <w:b/>
          <w:bCs/>
          <w:kern w:val="0"/>
          <w:szCs w:val="24"/>
        </w:rPr>
        <w:t>B</w:t>
      </w:r>
      <w:r w:rsidR="0066463A" w:rsidRPr="0066463A">
        <w:rPr>
          <w:rFonts w:cstheme="minorHAnsi"/>
          <w:b/>
          <w:bCs/>
          <w:kern w:val="0"/>
          <w:szCs w:val="24"/>
        </w:rPr>
        <w:t>-</w:t>
      </w:r>
      <w:r w:rsidRPr="0066463A">
        <w:rPr>
          <w:rFonts w:cstheme="minorHAnsi"/>
          <w:b/>
          <w:bCs/>
          <w:kern w:val="0"/>
          <w:szCs w:val="24"/>
        </w:rPr>
        <w:t>E</w:t>
      </w:r>
      <w:r w:rsidRPr="00E308B9">
        <w:rPr>
          <w:rFonts w:cstheme="minorHAnsi"/>
          <w:kern w:val="0"/>
          <w:szCs w:val="24"/>
        </w:rPr>
        <w:t xml:space="preserve">) </w:t>
      </w:r>
      <w:r w:rsidR="00BA4C58" w:rsidRPr="00E308B9">
        <w:rPr>
          <w:rFonts w:cstheme="minorHAnsi"/>
          <w:kern w:val="0"/>
          <w:szCs w:val="24"/>
        </w:rPr>
        <w:t>C</w:t>
      </w:r>
      <w:r w:rsidRPr="00E308B9">
        <w:rPr>
          <w:rFonts w:cstheme="minorHAnsi"/>
          <w:kern w:val="0"/>
          <w:szCs w:val="24"/>
        </w:rPr>
        <w:t xml:space="preserve">ore suture in one tendon stump </w:t>
      </w:r>
      <w:r w:rsidR="0066463A">
        <w:rPr>
          <w:rFonts w:cstheme="minorHAnsi"/>
          <w:kern w:val="0"/>
          <w:szCs w:val="24"/>
        </w:rPr>
        <w:t>wa</w:t>
      </w:r>
      <w:r w:rsidRPr="00E308B9">
        <w:rPr>
          <w:rFonts w:cstheme="minorHAnsi"/>
          <w:kern w:val="0"/>
          <w:szCs w:val="24"/>
        </w:rPr>
        <w:t>s completed. (</w:t>
      </w:r>
      <w:r w:rsidRPr="0066463A">
        <w:rPr>
          <w:rFonts w:cstheme="minorHAnsi"/>
          <w:b/>
          <w:bCs/>
          <w:kern w:val="0"/>
          <w:szCs w:val="24"/>
        </w:rPr>
        <w:t>F</w:t>
      </w:r>
      <w:r w:rsidRPr="00E308B9">
        <w:rPr>
          <w:rFonts w:cstheme="minorHAnsi"/>
          <w:kern w:val="0"/>
          <w:szCs w:val="24"/>
        </w:rPr>
        <w:t xml:space="preserve">) The </w:t>
      </w:r>
      <w:r w:rsidR="0066463A">
        <w:rPr>
          <w:rFonts w:cstheme="minorHAnsi"/>
          <w:kern w:val="0"/>
          <w:szCs w:val="24"/>
        </w:rPr>
        <w:t>entire</w:t>
      </w:r>
      <w:r w:rsidRPr="00E308B9">
        <w:rPr>
          <w:rFonts w:cstheme="minorHAnsi"/>
          <w:kern w:val="0"/>
          <w:szCs w:val="24"/>
        </w:rPr>
        <w:t xml:space="preserve"> core suture </w:t>
      </w:r>
      <w:r w:rsidR="0066463A">
        <w:rPr>
          <w:rFonts w:cstheme="minorHAnsi"/>
          <w:kern w:val="0"/>
          <w:szCs w:val="24"/>
        </w:rPr>
        <w:t>wa</w:t>
      </w:r>
      <w:r w:rsidRPr="00E308B9">
        <w:rPr>
          <w:rFonts w:cstheme="minorHAnsi"/>
          <w:kern w:val="0"/>
          <w:szCs w:val="24"/>
        </w:rPr>
        <w:t>s completed. (</w:t>
      </w:r>
      <w:r w:rsidRPr="0066463A">
        <w:rPr>
          <w:rFonts w:cstheme="minorHAnsi"/>
          <w:b/>
          <w:bCs/>
          <w:kern w:val="0"/>
          <w:szCs w:val="24"/>
        </w:rPr>
        <w:t>G</w:t>
      </w:r>
      <w:r w:rsidRPr="00E308B9">
        <w:rPr>
          <w:rFonts w:cstheme="minorHAnsi"/>
          <w:kern w:val="0"/>
          <w:szCs w:val="24"/>
        </w:rPr>
        <w:t xml:space="preserve">) </w:t>
      </w:r>
      <w:r w:rsidRPr="00E308B9">
        <w:rPr>
          <w:rFonts w:cstheme="minorHAnsi"/>
          <w:szCs w:val="24"/>
          <w:lang w:val="en-CA"/>
        </w:rPr>
        <w:t>S</w:t>
      </w:r>
      <w:proofErr w:type="spellStart"/>
      <w:r w:rsidRPr="00E308B9">
        <w:rPr>
          <w:rFonts w:cstheme="minorHAnsi"/>
          <w:szCs w:val="24"/>
        </w:rPr>
        <w:t>uture</w:t>
      </w:r>
      <w:proofErr w:type="spellEnd"/>
      <w:r w:rsidRPr="00E308B9">
        <w:rPr>
          <w:rFonts w:cstheme="minorHAnsi"/>
          <w:szCs w:val="24"/>
        </w:rPr>
        <w:t xml:space="preserve"> </w:t>
      </w:r>
      <w:r w:rsidR="00E57F9E" w:rsidRPr="00E308B9">
        <w:rPr>
          <w:rFonts w:cstheme="minorHAnsi"/>
          <w:szCs w:val="24"/>
        </w:rPr>
        <w:t>wa</w:t>
      </w:r>
      <w:r w:rsidRPr="00E308B9">
        <w:rPr>
          <w:rFonts w:cstheme="minorHAnsi"/>
          <w:szCs w:val="24"/>
        </w:rPr>
        <w:t xml:space="preserve">s </w:t>
      </w:r>
      <w:r w:rsidR="00E57F9E" w:rsidRPr="00E308B9">
        <w:rPr>
          <w:rFonts w:cstheme="minorHAnsi"/>
          <w:szCs w:val="24"/>
        </w:rPr>
        <w:t>tightened,</w:t>
      </w:r>
      <w:r w:rsidRPr="00E308B9">
        <w:rPr>
          <w:rFonts w:cstheme="minorHAnsi"/>
          <w:szCs w:val="24"/>
        </w:rPr>
        <w:t xml:space="preserve"> and</w:t>
      </w:r>
      <w:r w:rsidRPr="00E308B9">
        <w:rPr>
          <w:rFonts w:cstheme="minorHAnsi"/>
          <w:szCs w:val="24"/>
          <w:lang w:val="en-CA"/>
        </w:rPr>
        <w:t xml:space="preserve"> </w:t>
      </w:r>
      <w:r w:rsidRPr="00E308B9">
        <w:rPr>
          <w:rFonts w:cstheme="minorHAnsi"/>
          <w:szCs w:val="24"/>
        </w:rPr>
        <w:t xml:space="preserve">knots </w:t>
      </w:r>
      <w:r w:rsidR="00E57F9E" w:rsidRPr="00E308B9">
        <w:rPr>
          <w:rFonts w:cstheme="minorHAnsi"/>
          <w:szCs w:val="24"/>
        </w:rPr>
        <w:t>were</w:t>
      </w:r>
      <w:r w:rsidRPr="00E308B9">
        <w:rPr>
          <w:rFonts w:cstheme="minorHAnsi"/>
          <w:szCs w:val="24"/>
        </w:rPr>
        <w:t xml:space="preserve"> tied.</w:t>
      </w:r>
    </w:p>
    <w:p w14:paraId="6C5CADBD" w14:textId="77777777" w:rsidR="001D0009" w:rsidRPr="00E308B9" w:rsidRDefault="001D0009" w:rsidP="00E308B9">
      <w:pPr>
        <w:pStyle w:val="BlockText"/>
        <w:spacing w:line="240" w:lineRule="auto"/>
        <w:ind w:left="0" w:right="0"/>
        <w:rPr>
          <w:rFonts w:cstheme="minorHAnsi"/>
          <w:kern w:val="0"/>
          <w:szCs w:val="24"/>
        </w:rPr>
      </w:pPr>
    </w:p>
    <w:p w14:paraId="3A8213D0" w14:textId="5139792D" w:rsidR="001D0009" w:rsidRPr="00E308B9" w:rsidRDefault="001D0009" w:rsidP="00E308B9">
      <w:pPr>
        <w:pStyle w:val="BlockText"/>
        <w:spacing w:line="240" w:lineRule="auto"/>
        <w:ind w:left="0" w:right="0"/>
        <w:rPr>
          <w:rFonts w:cstheme="minorHAnsi"/>
          <w:kern w:val="0"/>
          <w:szCs w:val="24"/>
        </w:rPr>
      </w:pPr>
      <w:r w:rsidRPr="00E308B9">
        <w:rPr>
          <w:rFonts w:cstheme="minorHAnsi"/>
          <w:b/>
          <w:bCs/>
          <w:kern w:val="0"/>
          <w:szCs w:val="24"/>
        </w:rPr>
        <w:t>Figure 3</w:t>
      </w:r>
      <w:r w:rsidR="003F7DDB" w:rsidRPr="00E308B9">
        <w:rPr>
          <w:rFonts w:cstheme="minorHAnsi"/>
          <w:b/>
          <w:bCs/>
          <w:kern w:val="0"/>
          <w:szCs w:val="24"/>
        </w:rPr>
        <w:t>:</w:t>
      </w:r>
      <w:r w:rsidRPr="00E308B9">
        <w:rPr>
          <w:rFonts w:cstheme="minorHAnsi"/>
          <w:b/>
          <w:bCs/>
          <w:kern w:val="0"/>
          <w:szCs w:val="24"/>
        </w:rPr>
        <w:t xml:space="preserve"> Q and running peripheral sutures in tendon repair.</w:t>
      </w:r>
      <w:r w:rsidRPr="00E308B9">
        <w:rPr>
          <w:rFonts w:cstheme="minorHAnsi"/>
          <w:kern w:val="0"/>
          <w:szCs w:val="24"/>
        </w:rPr>
        <w:t xml:space="preserve"> (</w:t>
      </w:r>
      <w:r w:rsidRPr="0066463A">
        <w:rPr>
          <w:rFonts w:cstheme="minorHAnsi"/>
          <w:b/>
          <w:bCs/>
          <w:kern w:val="0"/>
          <w:szCs w:val="24"/>
        </w:rPr>
        <w:t>A</w:t>
      </w:r>
      <w:r w:rsidR="0066463A" w:rsidRPr="0066463A">
        <w:rPr>
          <w:rFonts w:cstheme="minorHAnsi"/>
          <w:b/>
          <w:bCs/>
          <w:kern w:val="0"/>
          <w:szCs w:val="24"/>
        </w:rPr>
        <w:t>-</w:t>
      </w:r>
      <w:r w:rsidRPr="0066463A">
        <w:rPr>
          <w:rFonts w:cstheme="minorHAnsi"/>
          <w:b/>
          <w:bCs/>
          <w:kern w:val="0"/>
          <w:szCs w:val="24"/>
        </w:rPr>
        <w:t>D</w:t>
      </w:r>
      <w:r w:rsidRPr="00E308B9">
        <w:rPr>
          <w:rFonts w:cstheme="minorHAnsi"/>
          <w:kern w:val="0"/>
          <w:szCs w:val="24"/>
        </w:rPr>
        <w:t xml:space="preserve">) 2Q sutures </w:t>
      </w:r>
      <w:r w:rsidR="0066463A">
        <w:rPr>
          <w:rFonts w:cstheme="minorHAnsi"/>
          <w:kern w:val="0"/>
          <w:szCs w:val="24"/>
        </w:rPr>
        <w:t>wer</w:t>
      </w:r>
      <w:r w:rsidRPr="00E308B9">
        <w:rPr>
          <w:rFonts w:cstheme="minorHAnsi"/>
          <w:kern w:val="0"/>
          <w:szCs w:val="24"/>
        </w:rPr>
        <w:t>e added. (</w:t>
      </w:r>
      <w:r w:rsidRPr="0066463A">
        <w:rPr>
          <w:rFonts w:cstheme="minorHAnsi"/>
          <w:b/>
          <w:bCs/>
          <w:kern w:val="0"/>
          <w:szCs w:val="24"/>
        </w:rPr>
        <w:t>E</w:t>
      </w:r>
      <w:r w:rsidR="0066463A" w:rsidRPr="0066463A">
        <w:rPr>
          <w:rFonts w:cstheme="minorHAnsi"/>
          <w:b/>
          <w:bCs/>
          <w:kern w:val="0"/>
          <w:szCs w:val="24"/>
        </w:rPr>
        <w:t>-</w:t>
      </w:r>
      <w:r w:rsidRPr="0066463A">
        <w:rPr>
          <w:rFonts w:cstheme="minorHAnsi"/>
          <w:b/>
          <w:bCs/>
          <w:kern w:val="0"/>
          <w:szCs w:val="24"/>
        </w:rPr>
        <w:t>G</w:t>
      </w:r>
      <w:r w:rsidRPr="00E308B9">
        <w:rPr>
          <w:rFonts w:cstheme="minorHAnsi"/>
          <w:kern w:val="0"/>
          <w:szCs w:val="24"/>
        </w:rPr>
        <w:t xml:space="preserve">) Running peripheral sutures </w:t>
      </w:r>
      <w:r w:rsidR="0066463A">
        <w:rPr>
          <w:rFonts w:cstheme="minorHAnsi"/>
          <w:kern w:val="0"/>
          <w:szCs w:val="24"/>
        </w:rPr>
        <w:t>wer</w:t>
      </w:r>
      <w:r w:rsidRPr="00E308B9">
        <w:rPr>
          <w:rFonts w:cstheme="minorHAnsi"/>
          <w:kern w:val="0"/>
          <w:szCs w:val="24"/>
        </w:rPr>
        <w:t>e added. (</w:t>
      </w:r>
      <w:r w:rsidRPr="0066463A">
        <w:rPr>
          <w:rFonts w:cstheme="minorHAnsi"/>
          <w:b/>
          <w:bCs/>
          <w:kern w:val="0"/>
          <w:szCs w:val="24"/>
        </w:rPr>
        <w:t>H</w:t>
      </w:r>
      <w:r w:rsidRPr="00E308B9">
        <w:rPr>
          <w:rFonts w:cstheme="minorHAnsi"/>
          <w:kern w:val="0"/>
          <w:szCs w:val="24"/>
        </w:rPr>
        <w:t xml:space="preserve">) </w:t>
      </w:r>
      <w:r w:rsidR="0066463A">
        <w:rPr>
          <w:rFonts w:cstheme="minorHAnsi"/>
          <w:kern w:val="0"/>
          <w:szCs w:val="24"/>
        </w:rPr>
        <w:t>T</w:t>
      </w:r>
      <w:r w:rsidRPr="00E308B9">
        <w:rPr>
          <w:rFonts w:cstheme="minorHAnsi"/>
          <w:kern w:val="0"/>
          <w:szCs w:val="24"/>
        </w:rPr>
        <w:t xml:space="preserve">endons repaired with </w:t>
      </w:r>
      <w:r w:rsidR="00BA4C58" w:rsidRPr="00E308B9">
        <w:rPr>
          <w:rFonts w:cstheme="minorHAnsi"/>
          <w:kern w:val="0"/>
          <w:szCs w:val="24"/>
        </w:rPr>
        <w:t>4-strand core suture</w:t>
      </w:r>
      <w:r w:rsidRPr="00E308B9">
        <w:rPr>
          <w:rFonts w:cstheme="minorHAnsi"/>
          <w:kern w:val="0"/>
          <w:szCs w:val="24"/>
        </w:rPr>
        <w:t xml:space="preserve"> plus 2Q and </w:t>
      </w:r>
      <w:r w:rsidR="00BA4C58" w:rsidRPr="00E308B9">
        <w:rPr>
          <w:rFonts w:cstheme="minorHAnsi"/>
          <w:kern w:val="0"/>
          <w:szCs w:val="24"/>
        </w:rPr>
        <w:t xml:space="preserve">4-strand core suture </w:t>
      </w:r>
      <w:r w:rsidRPr="00E308B9">
        <w:rPr>
          <w:rFonts w:cstheme="minorHAnsi"/>
          <w:kern w:val="0"/>
          <w:szCs w:val="24"/>
        </w:rPr>
        <w:t xml:space="preserve">plus running sutures. </w:t>
      </w:r>
    </w:p>
    <w:p w14:paraId="2B3ED89F" w14:textId="77777777" w:rsidR="001D0009" w:rsidRPr="00E308B9" w:rsidRDefault="001D0009" w:rsidP="00E308B9">
      <w:pPr>
        <w:pStyle w:val="BlockText"/>
        <w:spacing w:line="240" w:lineRule="auto"/>
        <w:ind w:left="0" w:right="0"/>
        <w:rPr>
          <w:rFonts w:cstheme="minorHAnsi"/>
          <w:kern w:val="0"/>
          <w:szCs w:val="24"/>
          <w:lang w:val="en-CA"/>
        </w:rPr>
      </w:pPr>
    </w:p>
    <w:p w14:paraId="25091F3C" w14:textId="4C3BB565" w:rsidR="001D0009" w:rsidRPr="00E308B9" w:rsidRDefault="001D0009" w:rsidP="00E308B9">
      <w:pPr>
        <w:pStyle w:val="BlockText"/>
        <w:spacing w:line="240" w:lineRule="auto"/>
        <w:ind w:left="0" w:right="0"/>
        <w:rPr>
          <w:rFonts w:cstheme="minorHAnsi"/>
          <w:kern w:val="0"/>
          <w:szCs w:val="24"/>
          <w:lang w:val="en-CA"/>
        </w:rPr>
      </w:pPr>
      <w:r w:rsidRPr="00E308B9">
        <w:rPr>
          <w:rFonts w:cstheme="minorHAnsi"/>
          <w:b/>
          <w:bCs/>
          <w:kern w:val="0"/>
          <w:szCs w:val="24"/>
          <w:lang w:val="en-CA"/>
        </w:rPr>
        <w:t>Figure 4</w:t>
      </w:r>
      <w:r w:rsidR="003F7DDB" w:rsidRPr="00E308B9">
        <w:rPr>
          <w:rFonts w:cstheme="minorHAnsi"/>
          <w:b/>
          <w:bCs/>
          <w:kern w:val="0"/>
          <w:szCs w:val="24"/>
          <w:lang w:val="en-CA"/>
        </w:rPr>
        <w:t>:</w:t>
      </w:r>
      <w:r w:rsidRPr="00E308B9">
        <w:rPr>
          <w:rFonts w:cstheme="minorHAnsi"/>
          <w:b/>
          <w:bCs/>
          <w:kern w:val="0"/>
          <w:szCs w:val="24"/>
          <w:lang w:val="en-CA"/>
        </w:rPr>
        <w:t xml:space="preserve"> Biomechanical test of repaired tendons. </w:t>
      </w:r>
      <w:r w:rsidRPr="00E308B9">
        <w:rPr>
          <w:rFonts w:cstheme="minorHAnsi"/>
          <w:kern w:val="0"/>
          <w:szCs w:val="24"/>
          <w:lang w:val="en-CA"/>
        </w:rPr>
        <w:t>(</w:t>
      </w:r>
      <w:r w:rsidRPr="00E84650">
        <w:rPr>
          <w:rFonts w:cstheme="minorHAnsi"/>
          <w:b/>
          <w:bCs/>
          <w:kern w:val="0"/>
          <w:szCs w:val="24"/>
          <w:lang w:val="en-CA"/>
        </w:rPr>
        <w:t>A</w:t>
      </w:r>
      <w:r w:rsidRPr="00E308B9">
        <w:rPr>
          <w:rFonts w:cstheme="minorHAnsi"/>
          <w:kern w:val="0"/>
          <w:szCs w:val="24"/>
          <w:lang w:val="en-CA"/>
        </w:rPr>
        <w:t>)</w:t>
      </w:r>
      <w:r w:rsidRPr="00E308B9">
        <w:rPr>
          <w:rFonts w:cstheme="minorHAnsi"/>
          <w:szCs w:val="24"/>
        </w:rPr>
        <w:t xml:space="preserve"> </w:t>
      </w:r>
      <w:r w:rsidR="0066463A">
        <w:rPr>
          <w:rFonts w:cstheme="minorHAnsi"/>
          <w:szCs w:val="24"/>
        </w:rPr>
        <w:t>T</w:t>
      </w:r>
      <w:r w:rsidRPr="00E308B9">
        <w:rPr>
          <w:rFonts w:cstheme="minorHAnsi"/>
          <w:szCs w:val="24"/>
        </w:rPr>
        <w:t xml:space="preserve">esting machine and computer that </w:t>
      </w:r>
      <w:r w:rsidRPr="00E308B9">
        <w:rPr>
          <w:rFonts w:cstheme="minorHAnsi"/>
          <w:szCs w:val="24"/>
        </w:rPr>
        <w:lastRenderedPageBreak/>
        <w:t>runs the software.</w:t>
      </w:r>
      <w:r w:rsidRPr="00E308B9">
        <w:rPr>
          <w:rFonts w:cstheme="minorHAnsi"/>
          <w:kern w:val="0"/>
          <w:szCs w:val="24"/>
          <w:lang w:val="en-CA"/>
        </w:rPr>
        <w:t xml:space="preserve"> (</w:t>
      </w:r>
      <w:r w:rsidRPr="0066463A">
        <w:rPr>
          <w:rFonts w:cstheme="minorHAnsi"/>
          <w:b/>
          <w:bCs/>
          <w:kern w:val="0"/>
          <w:szCs w:val="24"/>
          <w:lang w:val="en-CA"/>
        </w:rPr>
        <w:t>B</w:t>
      </w:r>
      <w:r w:rsidRPr="00E308B9">
        <w:rPr>
          <w:rFonts w:cstheme="minorHAnsi"/>
          <w:kern w:val="0"/>
          <w:szCs w:val="24"/>
          <w:lang w:val="en-CA"/>
        </w:rPr>
        <w:t>)</w:t>
      </w:r>
      <w:r w:rsidRPr="00E308B9">
        <w:rPr>
          <w:rFonts w:cstheme="minorHAnsi"/>
          <w:szCs w:val="24"/>
        </w:rPr>
        <w:t xml:space="preserve"> Distance between the upper and lower clamps </w:t>
      </w:r>
      <w:r w:rsidR="0066463A">
        <w:rPr>
          <w:rFonts w:cstheme="minorHAnsi"/>
          <w:szCs w:val="24"/>
        </w:rPr>
        <w:t>wa</w:t>
      </w:r>
      <w:r w:rsidRPr="00E308B9">
        <w:rPr>
          <w:rFonts w:cstheme="minorHAnsi"/>
          <w:szCs w:val="24"/>
        </w:rPr>
        <w:t>s set to 5 cm.</w:t>
      </w:r>
      <w:r w:rsidRPr="00E308B9">
        <w:rPr>
          <w:rFonts w:cstheme="minorHAnsi"/>
          <w:kern w:val="0"/>
          <w:szCs w:val="24"/>
          <w:lang w:val="en-CA"/>
        </w:rPr>
        <w:t xml:space="preserve"> (</w:t>
      </w:r>
      <w:r w:rsidRPr="0066463A">
        <w:rPr>
          <w:rFonts w:cstheme="minorHAnsi"/>
          <w:b/>
          <w:bCs/>
          <w:kern w:val="0"/>
          <w:szCs w:val="24"/>
          <w:lang w:val="en-CA"/>
        </w:rPr>
        <w:t>C</w:t>
      </w:r>
      <w:r w:rsidRPr="00E308B9">
        <w:rPr>
          <w:rFonts w:cstheme="minorHAnsi"/>
          <w:kern w:val="0"/>
          <w:szCs w:val="24"/>
          <w:lang w:val="en-CA"/>
        </w:rPr>
        <w:t xml:space="preserve">) </w:t>
      </w:r>
      <w:r w:rsidRPr="00E308B9">
        <w:rPr>
          <w:rFonts w:cstheme="minorHAnsi"/>
          <w:szCs w:val="24"/>
        </w:rPr>
        <w:t xml:space="preserve">Tendon segments </w:t>
      </w:r>
      <w:r w:rsidR="0066463A">
        <w:rPr>
          <w:rFonts w:cstheme="minorHAnsi"/>
          <w:szCs w:val="24"/>
        </w:rPr>
        <w:t>wer</w:t>
      </w:r>
      <w:r w:rsidRPr="00E308B9">
        <w:rPr>
          <w:rFonts w:cstheme="minorHAnsi"/>
          <w:szCs w:val="24"/>
        </w:rPr>
        <w:t>e mounted into the clamps.</w:t>
      </w:r>
      <w:r w:rsidRPr="00E308B9">
        <w:rPr>
          <w:rFonts w:cstheme="minorHAnsi"/>
          <w:kern w:val="0"/>
          <w:szCs w:val="24"/>
          <w:lang w:val="en-CA"/>
        </w:rPr>
        <w:t xml:space="preserve"> (</w:t>
      </w:r>
      <w:r w:rsidRPr="0066463A">
        <w:rPr>
          <w:rFonts w:cstheme="minorHAnsi"/>
          <w:b/>
          <w:bCs/>
          <w:kern w:val="0"/>
          <w:szCs w:val="24"/>
          <w:lang w:val="en-CA"/>
        </w:rPr>
        <w:t>D</w:t>
      </w:r>
      <w:r w:rsidRPr="00E308B9">
        <w:rPr>
          <w:rFonts w:cstheme="minorHAnsi"/>
          <w:kern w:val="0"/>
          <w:szCs w:val="24"/>
          <w:lang w:val="en-CA"/>
        </w:rPr>
        <w:t>)</w:t>
      </w:r>
      <w:r w:rsidRPr="00E308B9">
        <w:rPr>
          <w:rFonts w:cstheme="minorHAnsi"/>
          <w:szCs w:val="24"/>
        </w:rPr>
        <w:t xml:space="preserve"> Gap distance between tendon ends </w:t>
      </w:r>
      <w:r w:rsidR="0066463A">
        <w:rPr>
          <w:rFonts w:cstheme="minorHAnsi"/>
          <w:szCs w:val="24"/>
        </w:rPr>
        <w:t>wa</w:t>
      </w:r>
      <w:r w:rsidRPr="00E308B9">
        <w:rPr>
          <w:rFonts w:cstheme="minorHAnsi"/>
          <w:szCs w:val="24"/>
        </w:rPr>
        <w:t>s measured after cyclic loading.</w:t>
      </w:r>
      <w:r w:rsidRPr="00E308B9">
        <w:rPr>
          <w:rFonts w:cstheme="minorHAnsi"/>
          <w:kern w:val="0"/>
          <w:szCs w:val="24"/>
          <w:lang w:val="en-CA"/>
        </w:rPr>
        <w:t xml:space="preserve"> (</w:t>
      </w:r>
      <w:r w:rsidRPr="0066463A">
        <w:rPr>
          <w:rFonts w:cstheme="minorHAnsi"/>
          <w:b/>
          <w:bCs/>
          <w:kern w:val="0"/>
          <w:szCs w:val="24"/>
          <w:lang w:val="en-CA"/>
        </w:rPr>
        <w:t>E</w:t>
      </w:r>
      <w:r w:rsidRPr="00E308B9">
        <w:rPr>
          <w:rFonts w:cstheme="minorHAnsi"/>
          <w:kern w:val="0"/>
          <w:szCs w:val="24"/>
          <w:lang w:val="en-CA"/>
        </w:rPr>
        <w:t xml:space="preserve">) </w:t>
      </w:r>
      <w:r w:rsidRPr="00E308B9">
        <w:rPr>
          <w:rFonts w:cstheme="minorHAnsi"/>
          <w:szCs w:val="24"/>
        </w:rPr>
        <w:t>Tendon</w:t>
      </w:r>
      <w:r w:rsidR="0066463A">
        <w:rPr>
          <w:rFonts w:cstheme="minorHAnsi"/>
          <w:szCs w:val="24"/>
        </w:rPr>
        <w:t xml:space="preserve"> wa</w:t>
      </w:r>
      <w:r w:rsidRPr="00E308B9">
        <w:rPr>
          <w:rFonts w:cstheme="minorHAnsi"/>
          <w:szCs w:val="24"/>
        </w:rPr>
        <w:t>s pulled upwards until the repair ruptures.</w:t>
      </w:r>
    </w:p>
    <w:p w14:paraId="7B7C004A" w14:textId="39A190B3" w:rsidR="00A739E1" w:rsidRPr="00E308B9" w:rsidRDefault="00A739E1" w:rsidP="00E308B9">
      <w:pPr>
        <w:rPr>
          <w:rFonts w:cstheme="minorHAnsi"/>
          <w:sz w:val="24"/>
          <w:szCs w:val="24"/>
        </w:rPr>
      </w:pPr>
    </w:p>
    <w:p w14:paraId="063905CA" w14:textId="240A0BDB" w:rsidR="003F7DDB" w:rsidRPr="00E308B9" w:rsidRDefault="003F7DDB" w:rsidP="00E308B9">
      <w:pPr>
        <w:rPr>
          <w:rFonts w:cstheme="minorHAnsi"/>
          <w:b/>
          <w:bCs/>
          <w:sz w:val="24"/>
          <w:szCs w:val="24"/>
        </w:rPr>
      </w:pPr>
      <w:r w:rsidRPr="00E308B9">
        <w:rPr>
          <w:rFonts w:cstheme="minorHAnsi"/>
          <w:b/>
          <w:bCs/>
          <w:sz w:val="24"/>
          <w:szCs w:val="24"/>
        </w:rPr>
        <w:t xml:space="preserve">Table 1: </w:t>
      </w:r>
      <w:r w:rsidR="007E0D3E" w:rsidRPr="00E308B9">
        <w:rPr>
          <w:rFonts w:cstheme="minorHAnsi"/>
          <w:b/>
          <w:bCs/>
          <w:sz w:val="24"/>
          <w:szCs w:val="24"/>
        </w:rPr>
        <w:t>Number of tendons with 2-mm gap formation during cyclic loading, gap size at the repair site after cyclic loading, ultimate strength of the repaired tendons, and surgical time for 2Q and running sutures.</w:t>
      </w:r>
    </w:p>
    <w:p w14:paraId="7A323B23" w14:textId="77777777" w:rsidR="003F7DDB" w:rsidRPr="00E308B9" w:rsidRDefault="003F7DDB" w:rsidP="00E308B9">
      <w:pPr>
        <w:rPr>
          <w:rFonts w:cstheme="minorHAnsi"/>
          <w:sz w:val="24"/>
          <w:szCs w:val="24"/>
        </w:rPr>
      </w:pPr>
    </w:p>
    <w:p w14:paraId="13FE5583" w14:textId="77C66A36" w:rsidR="00D5090C" w:rsidRPr="00E308B9" w:rsidRDefault="00D033B2" w:rsidP="00E308B9">
      <w:pPr>
        <w:pStyle w:val="PlainText"/>
        <w:rPr>
          <w:rFonts w:asciiTheme="minorHAnsi" w:hAnsiTheme="minorHAnsi" w:cstheme="minorHAnsi"/>
          <w:b/>
          <w:caps/>
          <w:sz w:val="24"/>
          <w:szCs w:val="24"/>
          <w:lang w:val="en-US"/>
        </w:rPr>
      </w:pPr>
      <w:r w:rsidRPr="00E308B9">
        <w:rPr>
          <w:rFonts w:asciiTheme="minorHAnsi" w:hAnsiTheme="minorHAnsi" w:cstheme="minorHAnsi"/>
          <w:b/>
          <w:caps/>
          <w:sz w:val="24"/>
          <w:szCs w:val="24"/>
        </w:rPr>
        <w:t>Discussion</w:t>
      </w:r>
      <w:r w:rsidR="0046679F" w:rsidRPr="00E308B9">
        <w:rPr>
          <w:rFonts w:asciiTheme="minorHAnsi" w:hAnsiTheme="minorHAnsi" w:cstheme="minorHAnsi"/>
          <w:b/>
          <w:caps/>
          <w:sz w:val="24"/>
          <w:szCs w:val="24"/>
          <w:lang w:val="en-US"/>
        </w:rPr>
        <w:t>:</w:t>
      </w:r>
    </w:p>
    <w:p w14:paraId="739F20D1" w14:textId="4945CC28" w:rsidR="00BA47F8" w:rsidRPr="00E308B9" w:rsidRDefault="00BA47F8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The results </w:t>
      </w:r>
      <w:r w:rsidR="00FA63F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of the current study 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>show</w:t>
      </w:r>
      <w:r w:rsidR="0066463A">
        <w:rPr>
          <w:rFonts w:asciiTheme="minorHAnsi" w:hAnsiTheme="minorHAnsi" w:cstheme="minorHAnsi"/>
          <w:sz w:val="24"/>
          <w:szCs w:val="24"/>
          <w:lang w:val="en-US" w:eastAsia="zh-CN"/>
        </w:rPr>
        <w:t>ed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that Q suture not only </w:t>
      </w:r>
      <w:r w:rsidR="00FA63F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reduce</w:t>
      </w:r>
      <w:r w:rsidR="0066463A">
        <w:rPr>
          <w:rFonts w:asciiTheme="minorHAnsi" w:hAnsiTheme="minorHAnsi" w:cstheme="minorHAnsi"/>
          <w:sz w:val="24"/>
          <w:szCs w:val="24"/>
          <w:lang w:val="en-US" w:eastAsia="zh-CN"/>
        </w:rPr>
        <w:t>d</w:t>
      </w:r>
      <w:r w:rsidR="00FA63F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</w:t>
      </w:r>
      <w:r w:rsidR="0066463A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the 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>gapping and improve</w:t>
      </w:r>
      <w:r w:rsidR="00FA63F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s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tensile strength of the repaired tendon</w:t>
      </w:r>
      <w:r w:rsidR="00FA63F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s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but </w:t>
      </w:r>
      <w:r w:rsidR="0066463A">
        <w:rPr>
          <w:rFonts w:asciiTheme="minorHAnsi" w:hAnsiTheme="minorHAnsi" w:cstheme="minorHAnsi"/>
          <w:sz w:val="24"/>
          <w:szCs w:val="24"/>
          <w:lang w:val="en-US" w:eastAsia="zh-CN"/>
        </w:rPr>
        <w:t>wa</w:t>
      </w:r>
      <w:r w:rsidR="00FA63F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s 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>also time</w:t>
      </w:r>
      <w:r w:rsidR="006642E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saving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and labor-saving. </w:t>
      </w:r>
      <w:r w:rsidR="00FA63F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Nonetheless, s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ome </w:t>
      </w:r>
      <w:r w:rsidR="00012203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key 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points </w:t>
      </w:r>
      <w:r w:rsidR="00012203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regarding tendon repair 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>in the current study</w:t>
      </w:r>
      <w:r w:rsidR="00FA63F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should be noted.</w:t>
      </w:r>
    </w:p>
    <w:p w14:paraId="0E45F0F3" w14:textId="77777777" w:rsidR="00D5090C" w:rsidRPr="00E308B9" w:rsidRDefault="00D5090C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</w:p>
    <w:p w14:paraId="53C03025" w14:textId="07D25EB5" w:rsidR="002B2EE6" w:rsidRPr="00E308B9" w:rsidRDefault="00BA47F8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First, </w:t>
      </w:r>
      <w:r w:rsidR="00A4649B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we tried to </w:t>
      </w:r>
      <w:r w:rsidR="00E37FC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select 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>t</w:t>
      </w:r>
      <w:r w:rsidR="008A2A07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endon sa</w:t>
      </w:r>
      <w:r w:rsidR="00AC080D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m</w:t>
      </w:r>
      <w:r w:rsidR="008A2A07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ples</w:t>
      </w:r>
      <w:r w:rsidR="00AC080D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</w:t>
      </w:r>
      <w:r w:rsidR="00E37FC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that </w:t>
      </w:r>
      <w:r w:rsidR="00FA63F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were </w:t>
      </w:r>
      <w:r w:rsidR="00E875E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similar in shape and </w:t>
      </w:r>
      <w:r w:rsidR="00AC080D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size</w:t>
      </w:r>
      <w:r w:rsidR="00E37FC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because we </w:t>
      </w:r>
      <w:r w:rsidR="00FA63F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were </w:t>
      </w:r>
      <w:r w:rsidR="00E37FC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not sure whether tendon size would have</w:t>
      </w:r>
      <w:r w:rsidR="00FA63F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a</w:t>
      </w:r>
      <w:r w:rsidR="00E37FC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notable impact on tensile strength </w:t>
      </w:r>
      <w:r w:rsidR="00FA63F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after </w:t>
      </w:r>
      <w:r w:rsidR="00E37FC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repair</w:t>
      </w:r>
      <w:r w:rsidR="009C4766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. </w:t>
      </w:r>
      <w:r w:rsidR="009559A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In addition, t</w:t>
      </w:r>
      <w:r w:rsidR="002B2EE6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endon samples can be </w:t>
      </w:r>
      <w:r w:rsidR="00FA63F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preserved </w:t>
      </w:r>
      <w:r w:rsidR="002B2EE6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at -20</w:t>
      </w:r>
      <w:r w:rsidR="0066463A">
        <w:rPr>
          <w:rFonts w:ascii="Cambria Math" w:hAnsi="Cambria Math" w:cs="Cambria Math"/>
          <w:sz w:val="24"/>
          <w:szCs w:val="24"/>
          <w:lang w:val="en-US" w:eastAsia="zh-CN"/>
        </w:rPr>
        <w:t xml:space="preserve"> ˚C</w:t>
      </w:r>
      <w:r w:rsidR="002B2EE6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if they </w:t>
      </w:r>
      <w:r w:rsidR="00FA63F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can</w:t>
      </w:r>
      <w:r w:rsidR="002B2EE6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not be repaired and tested in time</w:t>
      </w:r>
      <w:r w:rsidR="004F68D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. It has been shown that</w:t>
      </w:r>
      <w:r w:rsidR="002B2EE6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freezing tendons does not significantly alter the repair strength </w:t>
      </w:r>
      <w:r w:rsidR="00E6686B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of tendon</w:t>
      </w:r>
      <w:r w:rsidR="00FA63F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s</w:t>
      </w:r>
      <w:r w:rsidR="00E6686B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and </w:t>
      </w:r>
      <w:r w:rsidR="00FA63F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is</w:t>
      </w:r>
      <w:r w:rsidR="00E6686B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considered an acceptable method </w:t>
      </w:r>
      <w:r w:rsidR="00FA63F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for </w:t>
      </w:r>
      <w:r w:rsidR="00E6686B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preserving tendons</w:t>
      </w:r>
      <w:r w:rsidR="00210169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begin"/>
      </w:r>
      <w:r w:rsidR="00400D66" w:rsidRPr="00E308B9">
        <w:rPr>
          <w:rFonts w:asciiTheme="minorHAnsi" w:hAnsiTheme="minorHAnsi" w:cstheme="minorHAnsi"/>
          <w:sz w:val="24"/>
          <w:szCs w:val="24"/>
          <w:lang w:val="en-US" w:eastAsia="zh-CN"/>
        </w:rPr>
        <w:instrText xml:space="preserve"> ADDIN EN.CITE &lt;EndNote&gt;&lt;Cite&gt;&lt;Author&gt;Hirpara&lt;/Author&gt;&lt;Year&gt;2008&lt;/Year&gt;&lt;RecNum&gt;61&lt;/RecNum&gt;&lt;DisplayText&gt;&lt;style face="superscript"&gt;12&lt;/style&gt;&lt;/DisplayText&gt;&lt;record&gt;&lt;rec-number&gt;61&lt;/rec-number&gt;&lt;foreign-keys&gt;&lt;key app="EN" db-id="zf55ttwtipxs2revzxy5fwv9d59p0tp2ewr0" timestamp="1583499177"&gt;61&lt;/key&gt;&lt;/foreign-keys&gt;&lt;ref-type name="Journal Article"&gt;17&lt;/ref-type&gt;&lt;contributors&gt;&lt;authors&gt;&lt;author&gt;Hirpara, K. M.&lt;/author&gt;&lt;author&gt;Sullivan, P. J.&lt;/author&gt;&lt;author&gt;O&amp;apos;Sullivan, M. E.&lt;/author&gt;&lt;/authors&gt;&lt;/contributors&gt;&lt;auth-address&gt;The Department of Trauma and Orthopaedic Surgery, Galway Regional Hospitals, Galway, Ireland. kie_hirpara@hotmail.com&lt;/auth-address&gt;&lt;titles&gt;&lt;title&gt;The effects of freezing on the tensile properties of repaired porcine flexor tendon&lt;/title&gt;&lt;secondary-title&gt;Journal of Hand Surgery - American volume&lt;/secondary-title&gt;&lt;/titles&gt;&lt;periodical&gt;&lt;full-title&gt;Journal of Hand Surgery - American volume&lt;/full-title&gt;&lt;/periodical&gt;&lt;pages&gt;353-8&lt;/pages&gt;&lt;volume&gt;33&lt;/volume&gt;&lt;number&gt;3&lt;/number&gt;&lt;edition&gt;2008/03/18&lt;/edition&gt;&lt;keywords&gt;&lt;keyword&gt;Animals&lt;/keyword&gt;&lt;keyword&gt;*Cryopreservation&lt;/keyword&gt;&lt;keyword&gt;Models, Animal&lt;/keyword&gt;&lt;keyword&gt;Random Allocation&lt;/keyword&gt;&lt;keyword&gt;Suture Techniques&lt;/keyword&gt;&lt;keyword&gt;Swine&lt;/keyword&gt;&lt;keyword&gt;Tendon Injuries/*surgery&lt;/keyword&gt;&lt;keyword&gt;Tendons/*physiology/*surgery&lt;/keyword&gt;&lt;keyword&gt;Tensile Strength/*physiology&lt;/keyword&gt;&lt;/keywords&gt;&lt;dates&gt;&lt;year&gt;2008&lt;/year&gt;&lt;pub-dates&gt;&lt;date&gt;Mar&lt;/date&gt;&lt;/pub-dates&gt;&lt;/dates&gt;&lt;isbn&gt;0363-5023 (Print)&amp;#xD;0363-5023 (Linking)&lt;/isbn&gt;&lt;accession-num&gt;18343291&lt;/accession-num&gt;&lt;urls&gt;&lt;related-urls&gt;&lt;url&gt;https://www.ncbi.nlm.nih.gov/pubmed/18343291&lt;/url&gt;&lt;/related-urls&gt;&lt;/urls&gt;&lt;electronic-resource-num&gt;10.1016/j.jhsa.2007.12.011&lt;/electronic-resource-num&gt;&lt;/record&gt;&lt;/Cite&gt;&lt;/EndNote&gt;</w:instrText>
      </w:r>
      <w:r w:rsidR="00210169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separate"/>
      </w:r>
      <w:r w:rsidR="00400D66" w:rsidRPr="00E308B9">
        <w:rPr>
          <w:rFonts w:asciiTheme="minorHAnsi" w:hAnsiTheme="minorHAnsi" w:cstheme="minorHAnsi"/>
          <w:noProof/>
          <w:sz w:val="24"/>
          <w:szCs w:val="24"/>
          <w:vertAlign w:val="superscript"/>
          <w:lang w:val="en-US" w:eastAsia="zh-CN"/>
        </w:rPr>
        <w:t>12</w:t>
      </w:r>
      <w:r w:rsidR="00210169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end"/>
      </w:r>
      <w:r w:rsidR="00E6686B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.</w:t>
      </w:r>
      <w:r w:rsidR="009C4766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However, </w:t>
      </w:r>
      <w:r w:rsidR="004E0797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repeated </w:t>
      </w:r>
      <w:r w:rsidR="00FA63F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freeze–thaw cycles</w:t>
      </w:r>
      <w:r w:rsidR="00FA63FE" w:rsidRPr="00E308B9" w:rsidDel="00FA63FE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</w:t>
      </w:r>
      <w:r w:rsidR="004E0797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should be avoided. Once thawed, tendon specimens should be kept moist</w:t>
      </w:r>
      <w:r w:rsidR="00FA63F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;</w:t>
      </w:r>
      <w:r w:rsidR="004E0797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otherwise</w:t>
      </w:r>
      <w:r w:rsidR="00FA63F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,</w:t>
      </w:r>
      <w:r w:rsidR="004E0797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the properties of tendon tissue will change </w:t>
      </w:r>
      <w:r w:rsidR="00FA63F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drastically</w:t>
      </w:r>
      <w:r w:rsidR="006642E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.</w:t>
      </w:r>
    </w:p>
    <w:p w14:paraId="57C31F65" w14:textId="77777777" w:rsidR="00D5090C" w:rsidRPr="00E308B9" w:rsidRDefault="00D5090C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</w:p>
    <w:p w14:paraId="4E923AD4" w14:textId="07F68613" w:rsidR="009E6503" w:rsidRPr="00E308B9" w:rsidRDefault="00BA47F8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>Second, t</w:t>
      </w:r>
      <w:r w:rsidR="009A4DA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he core suture purchase 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of tendon repair </w:t>
      </w:r>
      <w:r w:rsidR="00FA63F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in the current study 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was set </w:t>
      </w:r>
      <w:r w:rsidR="009A4DA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as 10</w:t>
      </w:r>
      <w:r w:rsidR="00FA63F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 </w:t>
      </w:r>
      <w:r w:rsidR="009A4DA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mm. </w:t>
      </w:r>
      <w:r w:rsidR="007E5C2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Core suture purchase is defined as the exit</w:t>
      </w:r>
      <w:r w:rsidR="00E57F9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and </w:t>
      </w:r>
      <w:r w:rsidR="007E5C2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entry distance of the core suture from the cut ends of the tendon.</w:t>
      </w:r>
      <w:r w:rsidR="0015687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</w:t>
      </w:r>
      <w:r w:rsidR="009A4DA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P</w:t>
      </w:r>
      <w:r w:rsidR="00DB1AEF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revious studies reported that lengthening</w:t>
      </w:r>
      <w:r w:rsidR="006642E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of</w:t>
      </w:r>
      <w:r w:rsidR="00DB1AEF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the suture purchase effectively increased the repair strength of tendon. The optimal length </w:t>
      </w:r>
      <w:r w:rsidR="00DE2B8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is </w:t>
      </w:r>
      <w:r w:rsidR="00DB1AEF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considered </w:t>
      </w:r>
      <w:r w:rsidR="00714947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to be </w:t>
      </w:r>
      <w:r w:rsidR="00DB1AEF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between 0.7 and 1.0 cm</w:t>
      </w:r>
      <w:r w:rsidR="00210169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begin">
          <w:fldData xml:space="preserve">PEVuZE5vdGU+PENpdGU+PEF1dGhvcj5UYW5nPC9BdXRob3I+PFllYXI+MjAwNTwvWWVhcj48UmVj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</w:fldData>
        </w:fldChar>
      </w:r>
      <w:r w:rsidR="00400D66" w:rsidRPr="00E308B9">
        <w:rPr>
          <w:rFonts w:asciiTheme="minorHAnsi" w:hAnsiTheme="minorHAnsi" w:cstheme="minorHAnsi"/>
          <w:sz w:val="24"/>
          <w:szCs w:val="24"/>
          <w:lang w:val="en-US" w:eastAsia="zh-CN"/>
        </w:rPr>
        <w:instrText xml:space="preserve"> ADDIN EN.CITE </w:instrText>
      </w:r>
      <w:r w:rsidR="00400D66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begin">
          <w:fldData xml:space="preserve">PEVuZE5vdGU+PENpdGU+PEF1dGhvcj5UYW5nPC9BdXRob3I+PFllYXI+MjAwNTwvWWVhcj48UmVj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</w:fldData>
        </w:fldChar>
      </w:r>
      <w:r w:rsidR="00400D66" w:rsidRPr="00E308B9">
        <w:rPr>
          <w:rFonts w:asciiTheme="minorHAnsi" w:hAnsiTheme="minorHAnsi" w:cstheme="minorHAnsi"/>
          <w:sz w:val="24"/>
          <w:szCs w:val="24"/>
          <w:lang w:val="en-US" w:eastAsia="zh-CN"/>
        </w:rPr>
        <w:instrText xml:space="preserve"> ADDIN EN.CITE.DATA </w:instrText>
      </w:r>
      <w:r w:rsidR="00400D66" w:rsidRPr="00E308B9">
        <w:rPr>
          <w:rFonts w:asciiTheme="minorHAnsi" w:hAnsiTheme="minorHAnsi" w:cstheme="minorHAnsi"/>
          <w:sz w:val="24"/>
          <w:szCs w:val="24"/>
          <w:lang w:val="en-US" w:eastAsia="zh-CN"/>
        </w:rPr>
      </w:r>
      <w:r w:rsidR="00400D66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end"/>
      </w:r>
      <w:r w:rsidR="00210169" w:rsidRPr="00E308B9">
        <w:rPr>
          <w:rFonts w:asciiTheme="minorHAnsi" w:hAnsiTheme="minorHAnsi" w:cstheme="minorHAnsi"/>
          <w:sz w:val="24"/>
          <w:szCs w:val="24"/>
          <w:lang w:val="en-US" w:eastAsia="zh-CN"/>
        </w:rPr>
      </w:r>
      <w:r w:rsidR="00210169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separate"/>
      </w:r>
      <w:r w:rsidR="00400D66" w:rsidRPr="00E308B9">
        <w:rPr>
          <w:rFonts w:asciiTheme="minorHAnsi" w:hAnsiTheme="minorHAnsi" w:cstheme="minorHAnsi"/>
          <w:noProof/>
          <w:sz w:val="24"/>
          <w:szCs w:val="24"/>
          <w:vertAlign w:val="superscript"/>
          <w:lang w:val="en-US" w:eastAsia="zh-CN"/>
        </w:rPr>
        <w:t>13,14</w:t>
      </w:r>
      <w:r w:rsidR="00210169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end"/>
      </w:r>
      <w:r w:rsidR="00DB1AEF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. </w:t>
      </w:r>
      <w:r w:rsidR="00DE2B8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A purchase </w:t>
      </w:r>
      <w:r w:rsidR="00A47A4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length of less than 0.7</w:t>
      </w:r>
      <w:r w:rsidR="00DE2B8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 cm </w:t>
      </w:r>
      <w:r w:rsidR="00A47A4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results in a </w:t>
      </w:r>
      <w:r w:rsidR="00C417FD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significantly </w:t>
      </w:r>
      <w:r w:rsidR="00A47A4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weaker repair</w:t>
      </w:r>
      <w:r w:rsidR="00DE2B8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, while</w:t>
      </w:r>
      <w:r w:rsidR="00A47A4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f</w:t>
      </w:r>
      <w:r w:rsidR="00714947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urther increasing the length of purchase </w:t>
      </w:r>
      <w:r w:rsidR="00A47A4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to more than 1.0 </w:t>
      </w:r>
      <w:r w:rsidR="00DE2B8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cm </w:t>
      </w:r>
      <w:r w:rsidR="00714947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does not </w:t>
      </w:r>
      <w:r w:rsidR="00A47A4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improve</w:t>
      </w:r>
      <w:r w:rsidR="00714947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the strength of tendon repair.</w:t>
      </w:r>
      <w:r w:rsidR="004A1042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</w:t>
      </w:r>
      <w:r w:rsidR="0077761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The </w:t>
      </w:r>
      <w:r w:rsidR="00DE2B8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underlying </w:t>
      </w:r>
      <w:r w:rsidR="0077761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mechanisms involved</w:t>
      </w:r>
      <w:r w:rsidR="00DE2B8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may</w:t>
      </w:r>
      <w:r w:rsidR="0077761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include a greater tendon</w:t>
      </w:r>
      <w:r w:rsidR="00DE2B8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–</w:t>
      </w:r>
      <w:r w:rsidR="0077761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suture interaction, a more secure grip power of sutures on the tendon surface</w:t>
      </w:r>
      <w:r w:rsidR="00DE2B8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,</w:t>
      </w:r>
      <w:r w:rsidR="0077761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and increased stiffness to counteract tensile forces by </w:t>
      </w:r>
      <w:r w:rsidR="006642E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the increased </w:t>
      </w:r>
      <w:r w:rsidR="0077761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length of </w:t>
      </w:r>
      <w:r w:rsidR="006642E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the </w:t>
      </w:r>
      <w:r w:rsidR="0077761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su</w:t>
      </w:r>
      <w:r w:rsidR="00DE2B8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tu</w:t>
      </w:r>
      <w:r w:rsidR="0077761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re purchase</w:t>
      </w:r>
      <w:r w:rsidR="00210169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begin">
          <w:fldData xml:space="preserve">PEVuZE5vdGU+PENpdGU+PEF1dGhvcj5LaW08L0F1dGhvcj48WWVhcj4yMDA5PC9ZZWFyPjxSZWNO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</w:fldData>
        </w:fldChar>
      </w:r>
      <w:r w:rsidR="00400D66" w:rsidRPr="00E308B9">
        <w:rPr>
          <w:rFonts w:asciiTheme="minorHAnsi" w:hAnsiTheme="minorHAnsi" w:cstheme="minorHAnsi"/>
          <w:sz w:val="24"/>
          <w:szCs w:val="24"/>
          <w:lang w:val="en-US" w:eastAsia="zh-CN"/>
        </w:rPr>
        <w:instrText xml:space="preserve"> ADDIN EN.CITE </w:instrText>
      </w:r>
      <w:r w:rsidR="00400D66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begin">
          <w:fldData xml:space="preserve">PEVuZE5vdGU+PENpdGU+PEF1dGhvcj5LaW08L0F1dGhvcj48WWVhcj4yMDA5PC9ZZWFyPjxSZWNO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</w:fldData>
        </w:fldChar>
      </w:r>
      <w:r w:rsidR="00400D66" w:rsidRPr="00E308B9">
        <w:rPr>
          <w:rFonts w:asciiTheme="minorHAnsi" w:hAnsiTheme="minorHAnsi" w:cstheme="minorHAnsi"/>
          <w:sz w:val="24"/>
          <w:szCs w:val="24"/>
          <w:lang w:val="en-US" w:eastAsia="zh-CN"/>
        </w:rPr>
        <w:instrText xml:space="preserve"> ADDIN EN.CITE.DATA </w:instrText>
      </w:r>
      <w:r w:rsidR="00400D66" w:rsidRPr="00E308B9">
        <w:rPr>
          <w:rFonts w:asciiTheme="minorHAnsi" w:hAnsiTheme="minorHAnsi" w:cstheme="minorHAnsi"/>
          <w:sz w:val="24"/>
          <w:szCs w:val="24"/>
          <w:lang w:val="en-US" w:eastAsia="zh-CN"/>
        </w:rPr>
      </w:r>
      <w:r w:rsidR="00400D66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end"/>
      </w:r>
      <w:r w:rsidR="00210169" w:rsidRPr="00E308B9">
        <w:rPr>
          <w:rFonts w:asciiTheme="minorHAnsi" w:hAnsiTheme="minorHAnsi" w:cstheme="minorHAnsi"/>
          <w:sz w:val="24"/>
          <w:szCs w:val="24"/>
          <w:lang w:val="en-US" w:eastAsia="zh-CN"/>
        </w:rPr>
      </w:r>
      <w:r w:rsidR="00210169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separate"/>
      </w:r>
      <w:r w:rsidR="00400D66" w:rsidRPr="00E308B9">
        <w:rPr>
          <w:rFonts w:asciiTheme="minorHAnsi" w:hAnsiTheme="minorHAnsi" w:cstheme="minorHAnsi"/>
          <w:noProof/>
          <w:sz w:val="24"/>
          <w:szCs w:val="24"/>
          <w:vertAlign w:val="superscript"/>
          <w:lang w:val="en-US" w:eastAsia="zh-CN"/>
        </w:rPr>
        <w:t>15,16</w:t>
      </w:r>
      <w:r w:rsidR="00210169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end"/>
      </w:r>
      <w:r w:rsidR="0077761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.</w:t>
      </w:r>
    </w:p>
    <w:p w14:paraId="1E39509C" w14:textId="77777777" w:rsidR="00D5090C" w:rsidRPr="00E308B9" w:rsidRDefault="00D5090C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</w:p>
    <w:p w14:paraId="698F7A5A" w14:textId="091EF966" w:rsidR="00714947" w:rsidRPr="00E308B9" w:rsidRDefault="00BA47F8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Third, </w:t>
      </w:r>
      <w:r w:rsidR="0077761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the core sutures</w:t>
      </w:r>
      <w:r w:rsidR="00DE2B8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should be tightened</w:t>
      </w:r>
      <w:r w:rsidR="0077761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to a certain degree 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before tying knots </w:t>
      </w:r>
      <w:r w:rsidR="0077761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because </w:t>
      </w:r>
      <w:r w:rsidR="00442A7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addition of a slight tension to the core suture has been shown to be beneficial in reducing the risk of gapping </w:t>
      </w:r>
      <w:r w:rsidR="00DE2B8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in </w:t>
      </w:r>
      <w:r w:rsidR="00442A7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tendon repair</w:t>
      </w:r>
      <w:r w:rsidR="00210169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begin">
          <w:fldData xml:space="preserve">PEVuZE5vdGU+PENpdGU+PEF1dGhvcj5WYW5oZWVzPC9BdXRob3I+PFllYXI+MjAxMzwvWWVhcj48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</w:fldData>
        </w:fldChar>
      </w:r>
      <w:r w:rsidR="00400D66" w:rsidRPr="00E308B9">
        <w:rPr>
          <w:rFonts w:asciiTheme="minorHAnsi" w:hAnsiTheme="minorHAnsi" w:cstheme="minorHAnsi"/>
          <w:sz w:val="24"/>
          <w:szCs w:val="24"/>
          <w:lang w:val="en-US" w:eastAsia="zh-CN"/>
        </w:rPr>
        <w:instrText xml:space="preserve"> ADDIN EN.CITE </w:instrText>
      </w:r>
      <w:r w:rsidR="00400D66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begin">
          <w:fldData xml:space="preserve">PEVuZE5vdGU+PENpdGU+PEF1dGhvcj5WYW5oZWVzPC9BdXRob3I+PFllYXI+MjAxMzwvWWVhcj48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</w:fldData>
        </w:fldChar>
      </w:r>
      <w:r w:rsidR="00400D66" w:rsidRPr="00E308B9">
        <w:rPr>
          <w:rFonts w:asciiTheme="minorHAnsi" w:hAnsiTheme="minorHAnsi" w:cstheme="minorHAnsi"/>
          <w:sz w:val="24"/>
          <w:szCs w:val="24"/>
          <w:lang w:val="en-US" w:eastAsia="zh-CN"/>
        </w:rPr>
        <w:instrText xml:space="preserve"> ADDIN EN.CITE.DATA </w:instrText>
      </w:r>
      <w:r w:rsidR="00400D66" w:rsidRPr="00E308B9">
        <w:rPr>
          <w:rFonts w:asciiTheme="minorHAnsi" w:hAnsiTheme="minorHAnsi" w:cstheme="minorHAnsi"/>
          <w:sz w:val="24"/>
          <w:szCs w:val="24"/>
          <w:lang w:val="en-US" w:eastAsia="zh-CN"/>
        </w:rPr>
      </w:r>
      <w:r w:rsidR="00400D66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end"/>
      </w:r>
      <w:r w:rsidR="00210169" w:rsidRPr="00E308B9">
        <w:rPr>
          <w:rFonts w:asciiTheme="minorHAnsi" w:hAnsiTheme="minorHAnsi" w:cstheme="minorHAnsi"/>
          <w:sz w:val="24"/>
          <w:szCs w:val="24"/>
          <w:lang w:val="en-US" w:eastAsia="zh-CN"/>
        </w:rPr>
      </w:r>
      <w:r w:rsidR="00210169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separate"/>
      </w:r>
      <w:r w:rsidR="00400D66" w:rsidRPr="00E308B9">
        <w:rPr>
          <w:rFonts w:asciiTheme="minorHAnsi" w:hAnsiTheme="minorHAnsi" w:cstheme="minorHAnsi"/>
          <w:noProof/>
          <w:sz w:val="24"/>
          <w:szCs w:val="24"/>
          <w:vertAlign w:val="superscript"/>
          <w:lang w:val="en-US" w:eastAsia="zh-CN"/>
        </w:rPr>
        <w:t>17,18</w:t>
      </w:r>
      <w:r w:rsidR="00210169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end"/>
      </w:r>
      <w:r w:rsidR="00442A7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. Wu and Tang reported that 10% of tendon shortening </w:t>
      </w:r>
      <w:r w:rsidR="00E26DB3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by tensioning of core suture </w:t>
      </w:r>
      <w:r w:rsidR="00442A7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markedly increased the gap formation forces without obvious increase in tendon bulkiness</w:t>
      </w:r>
      <w:r w:rsidR="00210169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begin"/>
      </w:r>
      <w:r w:rsidR="00400D66" w:rsidRPr="00E308B9">
        <w:rPr>
          <w:rFonts w:asciiTheme="minorHAnsi" w:hAnsiTheme="minorHAnsi" w:cstheme="minorHAnsi"/>
          <w:sz w:val="24"/>
          <w:szCs w:val="24"/>
          <w:lang w:val="en-US" w:eastAsia="zh-CN"/>
        </w:rPr>
        <w:instrText xml:space="preserve"> ADDIN EN.CITE &lt;EndNote&gt;&lt;Cite&gt;&lt;Author&gt;Wu&lt;/Author&gt;&lt;Year&gt;2012&lt;/Year&gt;&lt;RecNum&gt;72&lt;/RecNum&gt;&lt;DisplayText&gt;&lt;style face="superscript"&gt;19&lt;/style&gt;&lt;/DisplayText&gt;&lt;record&gt;&lt;rec-number&gt;72&lt;/rec-number&gt;&lt;foreign-keys&gt;&lt;key app="EN" db-id="zf55ttwtipxs2revzxy5fwv9d59p0tp2ewr0" timestamp="1583499733"&gt;72&lt;/key&gt;&lt;/foreign-keys&gt;&lt;ref-type name="Journal Article"&gt;17&lt;/ref-type&gt;&lt;contributors&gt;&lt;authors&gt;&lt;author&gt;Wu, Y. F.&lt;/author&gt;&lt;author&gt;Tang, J. B.&lt;/author&gt;&lt;/authors&gt;&lt;/contributors&gt;&lt;auth-address&gt;Department of Hand Surgery, Affiliated Hospital of Nantong University, Jiangsu, China.&lt;/auth-address&gt;&lt;titles&gt;&lt;title&gt;Effects of tension across the tendon repair site on tendon gap and ultimate strength&lt;/title&gt;&lt;secondary-title&gt;Journal of Hand Surgery - American volume&lt;/secondary-title&gt;&lt;/titles&gt;&lt;periodical&gt;&lt;full-title&gt;Journal of Hand Surgery - American volume&lt;/full-title&gt;&lt;/periodical&gt;&lt;pages&gt;906-12&lt;/pages&gt;&lt;volume&gt;37&lt;/volume&gt;&lt;number&gt;5&lt;/number&gt;&lt;edition&gt;2012/03/06&lt;/edition&gt;&lt;keywords&gt;&lt;keyword&gt;Analysis of Variance&lt;/keyword&gt;&lt;keyword&gt;Animals&lt;/keyword&gt;&lt;keyword&gt;Biomechanical Phenomena&lt;/keyword&gt;&lt;keyword&gt;Random Allocation&lt;/keyword&gt;&lt;keyword&gt;Stress, Mechanical&lt;/keyword&gt;&lt;keyword&gt;*Suture Techniques&lt;/keyword&gt;&lt;keyword&gt;Swine&lt;/keyword&gt;&lt;keyword&gt;Tendons/*surgery&lt;/keyword&gt;&lt;keyword&gt;Tensile Strength&lt;/keyword&gt;&lt;/keywords&gt;&lt;dates&gt;&lt;year&gt;2012&lt;/year&gt;&lt;pub-dates&gt;&lt;date&gt;May&lt;/date&gt;&lt;/pub-dates&gt;&lt;/dates&gt;&lt;isbn&gt;1531-6564 (Electronic)&amp;#xD;0363-5023 (Linking)&lt;/isbn&gt;&lt;accession-num&gt;22386548&lt;/accession-num&gt;&lt;urls&gt;&lt;related-urls&gt;&lt;url&gt;https://www.ncbi.nlm.nih.gov/pubmed/22386548&lt;/url&gt;&lt;/related-urls&gt;&lt;/urls&gt;&lt;electronic-resource-num&gt;10.1016/j.jhsa.2012.01.004&lt;/electronic-resource-num&gt;&lt;/record&gt;&lt;/Cite&gt;&lt;/EndNote&gt;</w:instrText>
      </w:r>
      <w:r w:rsidR="00210169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separate"/>
      </w:r>
      <w:r w:rsidR="00400D66" w:rsidRPr="00E308B9">
        <w:rPr>
          <w:rFonts w:asciiTheme="minorHAnsi" w:hAnsiTheme="minorHAnsi" w:cstheme="minorHAnsi"/>
          <w:noProof/>
          <w:sz w:val="24"/>
          <w:szCs w:val="24"/>
          <w:vertAlign w:val="superscript"/>
          <w:lang w:val="en-US" w:eastAsia="zh-CN"/>
        </w:rPr>
        <w:t>19</w:t>
      </w:r>
      <w:r w:rsidR="00210169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end"/>
      </w:r>
      <w:r w:rsidR="00442A7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. </w:t>
      </w:r>
      <w:r w:rsidR="006A67FF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Slight tensioning of the core suture </w:t>
      </w:r>
      <w:r w:rsidR="006642E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might </w:t>
      </w:r>
      <w:r w:rsidR="006A67FF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help equalize the load on the core suture strands, which </w:t>
      </w:r>
      <w:r w:rsidR="006642E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prevented </w:t>
      </w:r>
      <w:r w:rsidR="006A67FF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gap formation </w:t>
      </w:r>
      <w:r w:rsidR="00DE2B8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in the repaired </w:t>
      </w:r>
      <w:r w:rsidR="006A67FF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tendon</w:t>
      </w:r>
      <w:r w:rsidR="00DE2B8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s</w:t>
      </w:r>
      <w:r w:rsidR="006A67FF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. </w:t>
      </w:r>
      <w:r w:rsidR="00E26DB3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Further shortening of </w:t>
      </w:r>
      <w:r w:rsidR="006642E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the</w:t>
      </w:r>
      <w:r w:rsidR="00E26DB3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tendon segment by </w:t>
      </w:r>
      <w:r w:rsidR="006642E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20% th</w:t>
      </w:r>
      <w:r w:rsidR="007539B8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r</w:t>
      </w:r>
      <w:r w:rsidR="006642E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ough </w:t>
      </w:r>
      <w:r w:rsidR="00E26DB3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tensioning increase</w:t>
      </w:r>
      <w:r w:rsidR="006642E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d</w:t>
      </w:r>
      <w:r w:rsidR="00E26DB3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the gap</w:t>
      </w:r>
      <w:r w:rsidR="00DE2B8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ping</w:t>
      </w:r>
      <w:r w:rsidR="00E26DB3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resistance by a small amount</w:t>
      </w:r>
      <w:r w:rsidR="006642E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. However, the</w:t>
      </w:r>
      <w:r w:rsidR="00DE2B8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further increase led to a bulge in</w:t>
      </w:r>
      <w:r w:rsidR="009C591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the repair</w:t>
      </w:r>
      <w:r w:rsidR="00DE2B80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site of the</w:t>
      </w:r>
      <w:r w:rsidR="009C591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tendon, which might increase sliding friction in vivo thereby increas</w:t>
      </w:r>
      <w:r w:rsidR="0066463A">
        <w:rPr>
          <w:rFonts w:asciiTheme="minorHAnsi" w:hAnsiTheme="minorHAnsi" w:cstheme="minorHAnsi"/>
          <w:sz w:val="24"/>
          <w:szCs w:val="24"/>
          <w:lang w:val="en-US" w:eastAsia="zh-CN"/>
        </w:rPr>
        <w:t>ing the</w:t>
      </w:r>
      <w:r w:rsidR="009C591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gliding </w:t>
      </w:r>
      <w:r w:rsidR="00D12012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i</w:t>
      </w:r>
      <w:r w:rsidR="009C591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mpairment</w:t>
      </w:r>
      <w:r w:rsidR="00E26DB3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. </w:t>
      </w:r>
    </w:p>
    <w:p w14:paraId="0BFAED5B" w14:textId="77777777" w:rsidR="00D5090C" w:rsidRPr="00E308B9" w:rsidRDefault="00D5090C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</w:p>
    <w:p w14:paraId="78A9B66F" w14:textId="445CBB44" w:rsidR="002F5E51" w:rsidRPr="00E308B9" w:rsidRDefault="00BA47F8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>Fourth, p</w:t>
      </w:r>
      <w:r w:rsidR="008A713B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revious studies have demonstrated </w:t>
      </w:r>
      <w:r w:rsidR="000071E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that </w:t>
      </w:r>
      <w:r w:rsidR="00D133D2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the tensile strength of repaired tendon was </w:t>
      </w:r>
      <w:r w:rsidR="00D133D2" w:rsidRPr="00E308B9">
        <w:rPr>
          <w:rFonts w:asciiTheme="minorHAnsi" w:hAnsiTheme="minorHAnsi" w:cstheme="minorHAnsi"/>
          <w:sz w:val="24"/>
          <w:szCs w:val="24"/>
          <w:lang w:val="en-US" w:eastAsia="zh-CN"/>
        </w:rPr>
        <w:lastRenderedPageBreak/>
        <w:t xml:space="preserve">significantly affected by </w:t>
      </w:r>
      <w:r w:rsidR="000071E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the depth and purchase of peripheral sutures</w:t>
      </w:r>
      <w:r w:rsidR="00D133D2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. </w:t>
      </w:r>
      <w:r w:rsidR="0064115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Peripheral suture with a depth of 1 mm and purchase of 1.5 mm were considere</w:t>
      </w:r>
      <w:r w:rsidR="006539C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d</w:t>
      </w:r>
      <w:r w:rsidR="0064115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optimal </w:t>
      </w:r>
      <w:r w:rsidR="006539C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for </w:t>
      </w:r>
      <w:r w:rsidR="0064115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strength</w:t>
      </w:r>
      <w:r w:rsidR="006539C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ening the</w:t>
      </w:r>
      <w:r w:rsidR="0064115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core suture without </w:t>
      </w:r>
      <w:r w:rsidR="006539C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adding</w:t>
      </w:r>
      <w:r w:rsidR="0064115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too much bulk </w:t>
      </w:r>
      <w:r w:rsidR="006539C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at </w:t>
      </w:r>
      <w:r w:rsidR="0064115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the tendon ends</w:t>
      </w:r>
      <w:r w:rsidR="00210169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begin"/>
      </w:r>
      <w:r w:rsidR="00400D66" w:rsidRPr="00E308B9">
        <w:rPr>
          <w:rFonts w:asciiTheme="minorHAnsi" w:hAnsiTheme="minorHAnsi" w:cstheme="minorHAnsi"/>
          <w:sz w:val="24"/>
          <w:szCs w:val="24"/>
          <w:lang w:val="en-US" w:eastAsia="zh-CN"/>
        </w:rPr>
        <w:instrText xml:space="preserve"> ADDIN EN.CITE &lt;EndNote&gt;&lt;Cite&gt;&lt;Author&gt;Wu&lt;/Author&gt;&lt;Year&gt;2011&lt;/Year&gt;&lt;RecNum&gt;90&lt;/RecNum&gt;&lt;DisplayText&gt;&lt;style face="superscript"&gt;20&lt;/style&gt;&lt;/DisplayText&gt;&lt;record&gt;&lt;rec-number&gt;90&lt;/rec-number&gt;&lt;foreign-keys&gt;&lt;key app="EN" db-id="zf55ttwtipxs2revzxy5fwv9d59p0tp2ewr0" timestamp="1583500085"&gt;90&lt;/key&gt;&lt;/foreign-keys&gt;&lt;ref-type name="Journal Article"&gt;17&lt;/ref-type&gt;&lt;contributors&gt;&lt;authors&gt;&lt;author&gt;Wu, Y. F.&lt;/author&gt;&lt;author&gt;Tang, J. B.&lt;/author&gt;&lt;/authors&gt;&lt;/contributors&gt;&lt;auth-address&gt;Department of Hand Surgery, the Hand Surgery Research Center, Affiliated Hospital of Nantong University, Nantong, Jiangsu, China.&lt;/auth-address&gt;&lt;titles&gt;&lt;title&gt;How much does a Pennington lock add to strength of a tendon repair?&lt;/title&gt;&lt;secondary-title&gt;Journal of Hand Surgery - European volume&lt;/secondary-title&gt;&lt;/titles&gt;&lt;periodical&gt;&lt;full-title&gt;Journal of Hand Surgery - European volume&lt;/full-title&gt;&lt;/periodical&gt;&lt;pages&gt;476-84&lt;/pages&gt;&lt;volume&gt;36&lt;/volume&gt;&lt;number&gt;6&lt;/number&gt;&lt;edition&gt;2011/04/15&lt;/edition&gt;&lt;keywords&gt;&lt;keyword&gt;Animals&lt;/keyword&gt;&lt;keyword&gt;Biomechanical Phenomena&lt;/keyword&gt;&lt;keyword&gt;*Disease Models, Animal&lt;/keyword&gt;&lt;keyword&gt;Finger Injuries/physiopathology/*surgery&lt;/keyword&gt;&lt;keyword&gt;Humans&lt;/keyword&gt;&lt;keyword&gt;Rupture&lt;/keyword&gt;&lt;keyword&gt;*Suture Techniques&lt;/keyword&gt;&lt;keyword&gt;Swine&lt;/keyword&gt;&lt;keyword&gt;Tendons/physiopathology/*surgery&lt;/keyword&gt;&lt;keyword&gt;Tensile Strength/physiology&lt;/keyword&gt;&lt;/keywords&gt;&lt;dates&gt;&lt;year&gt;2011&lt;/year&gt;&lt;pub-dates&gt;&lt;date&gt;Jul&lt;/date&gt;&lt;/pub-dates&gt;&lt;/dates&gt;&lt;isbn&gt;2043-6289 (Electronic)&amp;#xD;0266-7681 (Linking)&lt;/isbn&gt;&lt;accession-num&gt;21490034&lt;/accession-num&gt;&lt;urls&gt;&lt;related-urls&gt;&lt;url&gt;https://www.ncbi.nlm.nih.gov/pubmed/21490034&lt;/url&gt;&lt;/related-urls&gt;&lt;/urls&gt;&lt;electronic-resource-num&gt;10.1177/1753193411403691&lt;/electronic-resource-num&gt;&lt;/record&gt;&lt;/Cite&gt;&lt;/EndNote&gt;</w:instrText>
      </w:r>
      <w:r w:rsidR="00210169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separate"/>
      </w:r>
      <w:r w:rsidR="00400D66" w:rsidRPr="00E308B9">
        <w:rPr>
          <w:rFonts w:asciiTheme="minorHAnsi" w:hAnsiTheme="minorHAnsi" w:cstheme="minorHAnsi"/>
          <w:noProof/>
          <w:sz w:val="24"/>
          <w:szCs w:val="24"/>
          <w:vertAlign w:val="superscript"/>
          <w:lang w:val="en-US" w:eastAsia="zh-CN"/>
        </w:rPr>
        <w:t>20</w:t>
      </w:r>
      <w:r w:rsidR="00210169" w:rsidRPr="00E308B9">
        <w:rPr>
          <w:rFonts w:asciiTheme="minorHAnsi" w:hAnsiTheme="minorHAnsi" w:cstheme="minorHAnsi"/>
          <w:sz w:val="24"/>
          <w:szCs w:val="24"/>
          <w:lang w:val="en-US" w:eastAsia="zh-CN"/>
        </w:rPr>
        <w:fldChar w:fldCharType="end"/>
      </w:r>
      <w:r w:rsidR="0064115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. </w:t>
      </w:r>
      <w:r w:rsidR="00521C9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The Q suture differ</w:t>
      </w:r>
      <w:r w:rsidR="006539C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s</w:t>
      </w:r>
      <w:r w:rsidR="00521C9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from conventional peripheral suture</w:t>
      </w:r>
      <w:r w:rsidR="006539C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s</w:t>
      </w:r>
      <w:r w:rsidR="00521C9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</w:t>
      </w:r>
      <w:r w:rsidR="006539C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in that </w:t>
      </w:r>
      <w:r w:rsidR="00521C9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it </w:t>
      </w:r>
      <w:r w:rsidR="006539C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passes </w:t>
      </w:r>
      <w:r w:rsidR="00521C9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through the full</w:t>
      </w:r>
      <w:r w:rsidR="0066463A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</w:t>
      </w:r>
      <w:r w:rsidR="00521C9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thickness of</w:t>
      </w:r>
      <w:r w:rsidR="00796DC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the </w:t>
      </w:r>
      <w:r w:rsidR="00521C9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tendon substance. We set the purchase of Q suture </w:t>
      </w:r>
      <w:r w:rsidR="006539C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to </w:t>
      </w:r>
      <w:r w:rsidR="00521C9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2 mm and found it could hold the tendon stumps tightly without </w:t>
      </w:r>
      <w:r w:rsidR="003068F3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obvious </w:t>
      </w:r>
      <w:r w:rsidR="00521C9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bulk.</w:t>
      </w:r>
    </w:p>
    <w:p w14:paraId="6F41BD1D" w14:textId="77777777" w:rsidR="00D5090C" w:rsidRPr="00E308B9" w:rsidRDefault="00D5090C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</w:p>
    <w:p w14:paraId="49B0B724" w14:textId="58A44CDD" w:rsidR="00051C7C" w:rsidRPr="00E308B9" w:rsidRDefault="00BA47F8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>Last</w:t>
      </w:r>
      <w:r w:rsidR="006539C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ly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, </w:t>
      </w:r>
      <w:r w:rsidR="00A40D8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the maximum loads</w:t>
      </w:r>
      <w:r w:rsidR="00B51F8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</w:t>
      </w:r>
      <w:r w:rsidR="00A40D8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were set at 8 N </w:t>
      </w:r>
      <w:r w:rsidR="00B51F8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for the 2-strand repairs </w:t>
      </w:r>
      <w:r w:rsidR="00A40D8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and 15 N </w:t>
      </w:r>
      <w:r w:rsidR="00B51F8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for</w:t>
      </w:r>
      <w:r w:rsidR="00A40D8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</w:t>
      </w:r>
      <w:r w:rsidR="006539C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the </w:t>
      </w:r>
      <w:r w:rsidR="00A40D8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4</w:t>
      </w:r>
      <w:r w:rsidR="006539C9" w:rsidRPr="00E308B9">
        <w:rPr>
          <w:rFonts w:asciiTheme="minorHAnsi" w:hAnsiTheme="minorHAnsi" w:cstheme="minorHAnsi"/>
          <w:sz w:val="24"/>
          <w:szCs w:val="24"/>
          <w:lang w:val="en-US" w:eastAsia="zh-CN"/>
        </w:rPr>
        <w:noBreakHyphen/>
      </w:r>
      <w:r w:rsidR="00A40D8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strand repairs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in the cyclic loading test</w:t>
      </w:r>
      <w:r w:rsidR="00473E8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. These forces</w:t>
      </w:r>
      <w:r w:rsidR="00F96AA2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were</w:t>
      </w:r>
      <w:r w:rsidR="00A40D8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</w:t>
      </w:r>
      <w:r w:rsidR="006539C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pre</w:t>
      </w:r>
      <w:r w:rsidR="00A40D8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determined </w:t>
      </w:r>
      <w:r w:rsidR="00473E8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in</w:t>
      </w:r>
      <w:r w:rsidR="00F96AA2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</w:t>
      </w:r>
      <w:r w:rsidR="00473E8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a</w:t>
      </w:r>
      <w:r w:rsidR="00A40D8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preliminary experiment</w:t>
      </w:r>
      <w:r w:rsidR="00473E8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, which</w:t>
      </w:r>
      <w:r w:rsidR="00F96AA2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</w:t>
      </w:r>
      <w:r w:rsidR="00A40D8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showed that </w:t>
      </w:r>
      <w:r w:rsidR="00F96AA2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th</w:t>
      </w:r>
      <w:r w:rsidR="00473E8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e</w:t>
      </w:r>
      <w:r w:rsidR="006539C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se forces</w:t>
      </w:r>
      <w:r w:rsidR="00473E8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</w:t>
      </w:r>
      <w:r w:rsidR="00A40D8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could </w:t>
      </w:r>
      <w:r w:rsidR="006539C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lead to </w:t>
      </w:r>
      <w:r w:rsidR="00A40D8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differences in gap formation at the repair site </w:t>
      </w:r>
      <w:r w:rsidR="006539C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in different groups</w:t>
      </w:r>
      <w:r w:rsidR="00796DC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during cyclic loading</w:t>
      </w:r>
      <w:r w:rsidR="00A40D85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. </w:t>
      </w:r>
      <w:r w:rsidR="006C5F02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Gapping </w:t>
      </w:r>
      <w:r w:rsidR="00A9500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at the repair site </w:t>
      </w:r>
      <w:r w:rsidR="00081324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would</w:t>
      </w:r>
      <w:r w:rsidR="006C5F02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not occur </w:t>
      </w:r>
      <w:r w:rsidR="00A9500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if </w:t>
      </w:r>
      <w:r w:rsidR="006539C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the </w:t>
      </w:r>
      <w:r w:rsidR="00A9500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loading force decreased</w:t>
      </w:r>
      <w:r w:rsidR="00081324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, while</w:t>
      </w:r>
      <w:r w:rsidR="006C5F02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all tendons would show immediate gapping if loading force increased. </w:t>
      </w:r>
      <w:r w:rsidR="008744C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Therefore, the maximum loading forces </w:t>
      </w:r>
      <w:r w:rsidR="006539C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had </w:t>
      </w:r>
      <w:r w:rsidR="008744C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been carefully determined based on the preliminary experiment to avoid immediate gapping or absence of gapping at the repair site when the tendons were subjected to a cyclic loading test.</w:t>
      </w:r>
    </w:p>
    <w:p w14:paraId="198A1B1E" w14:textId="77777777" w:rsidR="00D5090C" w:rsidRPr="00E308B9" w:rsidRDefault="00D5090C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</w:p>
    <w:p w14:paraId="6583F2AD" w14:textId="5599C135" w:rsidR="00681E7F" w:rsidRPr="00E308B9" w:rsidRDefault="006539C9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>A limitation of t</w:t>
      </w:r>
      <w:r w:rsidR="009A533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he current study is 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that </w:t>
      </w:r>
      <w:r w:rsidR="00047554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only 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1 </w:t>
      </w:r>
      <w:r w:rsidR="00047554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type of core suture 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was </w:t>
      </w:r>
      <w:r w:rsidR="00047554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used</w:t>
      </w:r>
      <w:r w:rsidR="00AA1427" w:rsidRPr="00E308B9">
        <w:rPr>
          <w:rFonts w:asciiTheme="minorHAnsi" w:hAnsiTheme="minorHAnsi" w:cstheme="minorHAnsi"/>
          <w:sz w:val="24"/>
          <w:szCs w:val="24"/>
          <w:lang w:eastAsia="zh-CN"/>
        </w:rPr>
        <w:t xml:space="preserve">. 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Future studies should employ additional </w:t>
      </w:r>
      <w:r w:rsidR="00047554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core suture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techniques</w:t>
      </w:r>
      <w:r w:rsidR="00047554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to </w:t>
      </w:r>
      <w:r w:rsidR="004D1F94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evaluate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</w:t>
      </w:r>
      <w:r w:rsidR="00047554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the effect</w:t>
      </w: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>s</w:t>
      </w:r>
      <w:r w:rsidR="00047554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of Q suture. </w:t>
      </w:r>
      <w:r w:rsidR="00BD47B8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In addition</w:t>
      </w:r>
      <w:r w:rsidR="00F52A2B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, </w:t>
      </w:r>
      <w:r w:rsidR="000E657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we did not study the </w:t>
      </w:r>
      <w:r w:rsidR="001D000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gliding resistance of the repaired tendon </w:t>
      </w:r>
      <w:r w:rsidR="001D0009" w:rsidRPr="002E1DCD">
        <w:rPr>
          <w:rFonts w:asciiTheme="minorHAnsi" w:hAnsiTheme="minorHAnsi" w:cstheme="minorHAnsi"/>
          <w:iCs/>
          <w:sz w:val="24"/>
          <w:szCs w:val="24"/>
          <w:lang w:val="en-US" w:eastAsia="zh-CN"/>
        </w:rPr>
        <w:t xml:space="preserve">ex vivo </w:t>
      </w:r>
      <w:r w:rsidR="001D0009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and the </w:t>
      </w:r>
      <w:r w:rsidR="000E657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effects of Q suture o</w:t>
      </w:r>
      <w:r w:rsidR="00333CF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n </w:t>
      </w:r>
      <w:r w:rsidR="009A533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tendon </w:t>
      </w:r>
      <w:r w:rsidR="000E657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healing </w:t>
      </w:r>
      <w:r w:rsidR="000E657A" w:rsidRPr="002E1DCD">
        <w:rPr>
          <w:rFonts w:asciiTheme="minorHAnsi" w:hAnsiTheme="minorHAnsi" w:cstheme="minorHAnsi"/>
          <w:iCs/>
          <w:sz w:val="24"/>
          <w:szCs w:val="24"/>
          <w:lang w:val="en-US" w:eastAsia="zh-CN"/>
        </w:rPr>
        <w:t>in vivo</w:t>
      </w:r>
      <w:r w:rsidR="009A533E" w:rsidRPr="002E1DCD">
        <w:rPr>
          <w:rFonts w:asciiTheme="minorHAnsi" w:hAnsiTheme="minorHAnsi" w:cstheme="minorHAnsi"/>
          <w:iCs/>
          <w:sz w:val="24"/>
          <w:szCs w:val="24"/>
          <w:lang w:val="en-US" w:eastAsia="zh-CN"/>
        </w:rPr>
        <w:t xml:space="preserve">, </w:t>
      </w:r>
      <w:r w:rsidR="009A533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which also </w:t>
      </w:r>
      <w:r w:rsidR="004D1F94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warrants </w:t>
      </w:r>
      <w:r w:rsidR="009A533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further investigation</w:t>
      </w:r>
      <w:r w:rsidR="004D1F94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s</w:t>
      </w:r>
      <w:r w:rsidR="009A533E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.</w:t>
      </w:r>
    </w:p>
    <w:p w14:paraId="0695F0A3" w14:textId="207567B8" w:rsidR="003F7DDB" w:rsidRPr="00E308B9" w:rsidRDefault="003F7DDB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</w:p>
    <w:p w14:paraId="78E081D2" w14:textId="58137925" w:rsidR="009752FA" w:rsidRPr="00E308B9" w:rsidRDefault="009752FA" w:rsidP="00E308B9">
      <w:pPr>
        <w:rPr>
          <w:rFonts w:cstheme="minorHAnsi"/>
          <w:sz w:val="24"/>
          <w:szCs w:val="24"/>
        </w:rPr>
      </w:pPr>
      <w:r w:rsidRPr="00E308B9">
        <w:rPr>
          <w:rFonts w:cstheme="minorHAnsi"/>
          <w:sz w:val="24"/>
          <w:szCs w:val="24"/>
        </w:rPr>
        <w:t>Base on the present study, the Q suture shows superior performance in resisting gapping in tendon repair when compared with running peripheral sutures. This suture is also very easy to perform</w:t>
      </w:r>
      <w:r w:rsidR="002E1DCD">
        <w:rPr>
          <w:rFonts w:cstheme="minorHAnsi"/>
          <w:sz w:val="24"/>
          <w:szCs w:val="24"/>
        </w:rPr>
        <w:t>,</w:t>
      </w:r>
      <w:r w:rsidRPr="00E308B9">
        <w:rPr>
          <w:rFonts w:cstheme="minorHAnsi"/>
          <w:sz w:val="24"/>
          <w:szCs w:val="24"/>
        </w:rPr>
        <w:t xml:space="preserve"> as well as timesaving and could be an alternative to conventional peripheral sutures. </w:t>
      </w:r>
    </w:p>
    <w:p w14:paraId="5DC1CE4D" w14:textId="77777777" w:rsidR="009752FA" w:rsidRPr="00E308B9" w:rsidRDefault="009752FA" w:rsidP="00E308B9">
      <w:pPr>
        <w:rPr>
          <w:rFonts w:cstheme="minorHAnsi"/>
          <w:sz w:val="24"/>
          <w:szCs w:val="24"/>
        </w:rPr>
      </w:pPr>
    </w:p>
    <w:p w14:paraId="3ED968BB" w14:textId="78AEB50C" w:rsidR="0046679F" w:rsidRPr="00E308B9" w:rsidRDefault="0046679F" w:rsidP="00E308B9">
      <w:pPr>
        <w:pStyle w:val="PlainText"/>
        <w:rPr>
          <w:rFonts w:asciiTheme="minorHAnsi" w:hAnsiTheme="minorHAnsi" w:cstheme="minorHAnsi"/>
          <w:b/>
          <w:sz w:val="24"/>
          <w:szCs w:val="24"/>
          <w:lang w:val="en-US" w:eastAsia="zh-CN"/>
        </w:rPr>
      </w:pPr>
      <w:r w:rsidRPr="00E308B9">
        <w:rPr>
          <w:rFonts w:asciiTheme="minorHAnsi" w:hAnsiTheme="minorHAnsi" w:cstheme="minorHAnsi"/>
          <w:b/>
          <w:sz w:val="24"/>
          <w:szCs w:val="24"/>
          <w:lang w:val="en-US" w:eastAsia="zh-CN"/>
        </w:rPr>
        <w:t>ACKNOWLEDGEMENTS:</w:t>
      </w:r>
    </w:p>
    <w:p w14:paraId="6164932E" w14:textId="58DEBC7E" w:rsidR="0046679F" w:rsidRPr="00E308B9" w:rsidRDefault="0046679F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The authors </w:t>
      </w:r>
      <w:r w:rsidR="00271B3C" w:rsidRPr="00E308B9">
        <w:rPr>
          <w:rFonts w:asciiTheme="minorHAnsi" w:hAnsiTheme="minorHAnsi" w:cstheme="minorHAnsi"/>
          <w:sz w:val="24"/>
          <w:szCs w:val="24"/>
          <w:lang w:val="en-US" w:eastAsia="zh-CN"/>
        </w:rPr>
        <w:t>acknowledge support from</w:t>
      </w:r>
      <w:r w:rsidR="0064411A" w:rsidRPr="00E308B9">
        <w:rPr>
          <w:rFonts w:asciiTheme="minorHAnsi" w:hAnsiTheme="minorHAnsi" w:cstheme="minorHAnsi"/>
          <w:sz w:val="24"/>
          <w:szCs w:val="24"/>
          <w:lang w:val="en-US" w:eastAsia="zh-CN"/>
        </w:rPr>
        <w:t xml:space="preserve"> Graduate Research Innovation Project of Jiangsu Province (YKC16061).</w:t>
      </w:r>
    </w:p>
    <w:p w14:paraId="30B76C54" w14:textId="45F24AAF" w:rsidR="00271B3C" w:rsidRPr="00E308B9" w:rsidRDefault="00271B3C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</w:p>
    <w:p w14:paraId="7B27EF0B" w14:textId="0004C551" w:rsidR="00271B3C" w:rsidRPr="00E308B9" w:rsidRDefault="00271B3C" w:rsidP="00E308B9">
      <w:pPr>
        <w:pStyle w:val="PlainText"/>
        <w:rPr>
          <w:rFonts w:asciiTheme="minorHAnsi" w:hAnsiTheme="minorHAnsi" w:cstheme="minorHAnsi"/>
          <w:b/>
          <w:sz w:val="24"/>
          <w:szCs w:val="24"/>
          <w:lang w:val="en-US" w:eastAsia="zh-CN"/>
        </w:rPr>
      </w:pPr>
      <w:r w:rsidRPr="00E308B9">
        <w:rPr>
          <w:rFonts w:asciiTheme="minorHAnsi" w:hAnsiTheme="minorHAnsi" w:cstheme="minorHAnsi"/>
          <w:b/>
          <w:sz w:val="24"/>
          <w:szCs w:val="24"/>
          <w:lang w:val="en-US" w:eastAsia="zh-CN"/>
        </w:rPr>
        <w:t>DISCLOSURES:</w:t>
      </w:r>
    </w:p>
    <w:p w14:paraId="52125E4F" w14:textId="760CA635" w:rsidR="00271B3C" w:rsidRPr="00E308B9" w:rsidRDefault="00271B3C" w:rsidP="00E308B9">
      <w:pPr>
        <w:pStyle w:val="PlainText"/>
        <w:rPr>
          <w:rFonts w:asciiTheme="minorHAnsi" w:hAnsiTheme="minorHAnsi" w:cstheme="minorHAnsi"/>
          <w:sz w:val="24"/>
          <w:szCs w:val="24"/>
          <w:lang w:val="en-US" w:eastAsia="zh-CN"/>
        </w:rPr>
      </w:pPr>
      <w:r w:rsidRPr="00E308B9">
        <w:rPr>
          <w:rFonts w:asciiTheme="minorHAnsi" w:hAnsiTheme="minorHAnsi" w:cstheme="minorHAnsi"/>
          <w:sz w:val="24"/>
          <w:szCs w:val="24"/>
          <w:lang w:val="en-US" w:eastAsia="zh-CN"/>
        </w:rPr>
        <w:t>The authors have nothing to disclose.</w:t>
      </w:r>
    </w:p>
    <w:p w14:paraId="45630638" w14:textId="77777777" w:rsidR="00013B16" w:rsidRDefault="00013B16" w:rsidP="00013B16">
      <w:pPr>
        <w:widowControl/>
        <w:rPr>
          <w:rFonts w:cstheme="minorHAnsi"/>
          <w:kern w:val="0"/>
          <w:sz w:val="24"/>
          <w:szCs w:val="24"/>
        </w:rPr>
      </w:pPr>
    </w:p>
    <w:p w14:paraId="225119B0" w14:textId="27857194" w:rsidR="00EA6111" w:rsidRPr="00013B16" w:rsidRDefault="00B36F96" w:rsidP="00013B16">
      <w:pPr>
        <w:widowControl/>
        <w:rPr>
          <w:rFonts w:cstheme="minorHAnsi"/>
          <w:kern w:val="0"/>
          <w:sz w:val="24"/>
          <w:szCs w:val="24"/>
        </w:rPr>
      </w:pPr>
      <w:r w:rsidRPr="00E308B9">
        <w:rPr>
          <w:rFonts w:cstheme="minorHAnsi"/>
          <w:b/>
          <w:sz w:val="24"/>
          <w:szCs w:val="24"/>
        </w:rPr>
        <w:t>R</w:t>
      </w:r>
      <w:r w:rsidR="00271B3C" w:rsidRPr="00E308B9">
        <w:rPr>
          <w:rFonts w:cstheme="minorHAnsi"/>
          <w:b/>
          <w:sz w:val="24"/>
          <w:szCs w:val="24"/>
        </w:rPr>
        <w:t>EFERENCES:</w:t>
      </w:r>
    </w:p>
    <w:p w14:paraId="2E2715CB" w14:textId="379E2CBC" w:rsidR="00400D66" w:rsidRPr="00E308B9" w:rsidRDefault="00EA6111" w:rsidP="00E308B9">
      <w:pPr>
        <w:pStyle w:val="EndNoteBibliography"/>
        <w:rPr>
          <w:rFonts w:cstheme="minorHAnsi"/>
          <w:noProof/>
          <w:szCs w:val="24"/>
        </w:rPr>
      </w:pPr>
      <w:r w:rsidRPr="00E308B9">
        <w:rPr>
          <w:rFonts w:cstheme="minorHAnsi"/>
          <w:kern w:val="0"/>
          <w:szCs w:val="24"/>
        </w:rPr>
        <w:fldChar w:fldCharType="begin"/>
      </w:r>
      <w:r w:rsidRPr="00E308B9">
        <w:rPr>
          <w:rFonts w:cstheme="minorHAnsi"/>
          <w:kern w:val="0"/>
          <w:szCs w:val="24"/>
        </w:rPr>
        <w:instrText xml:space="preserve"> ADDIN EN.REFLIST </w:instrText>
      </w:r>
      <w:r w:rsidRPr="00E308B9">
        <w:rPr>
          <w:rFonts w:cstheme="minorHAnsi"/>
          <w:kern w:val="0"/>
          <w:szCs w:val="24"/>
        </w:rPr>
        <w:fldChar w:fldCharType="separate"/>
      </w:r>
      <w:r w:rsidR="00400D66" w:rsidRPr="00E308B9">
        <w:rPr>
          <w:rFonts w:cstheme="minorHAnsi"/>
          <w:noProof/>
          <w:szCs w:val="24"/>
        </w:rPr>
        <w:t>1</w:t>
      </w:r>
      <w:r w:rsidR="00400D66" w:rsidRPr="00E308B9">
        <w:rPr>
          <w:rFonts w:cstheme="minorHAnsi"/>
          <w:noProof/>
          <w:szCs w:val="24"/>
        </w:rPr>
        <w:tab/>
        <w:t>Linnanmaki, L.</w:t>
      </w:r>
      <w:r w:rsidR="00400D66" w:rsidRPr="00E308B9">
        <w:rPr>
          <w:rFonts w:cstheme="minorHAnsi"/>
          <w:i/>
          <w:noProof/>
          <w:szCs w:val="24"/>
        </w:rPr>
        <w:t xml:space="preserve"> </w:t>
      </w:r>
      <w:r w:rsidR="00400D66" w:rsidRPr="002E1DCD">
        <w:rPr>
          <w:rFonts w:cstheme="minorHAnsi"/>
          <w:iCs/>
          <w:noProof/>
          <w:szCs w:val="24"/>
        </w:rPr>
        <w:t>et al.</w:t>
      </w:r>
      <w:r w:rsidR="00400D66" w:rsidRPr="00E308B9">
        <w:rPr>
          <w:rFonts w:cstheme="minorHAnsi"/>
          <w:noProof/>
          <w:szCs w:val="24"/>
        </w:rPr>
        <w:t xml:space="preserve"> Gap Formation During Cyclic Testing of Flexor Tendon Repair. </w:t>
      </w:r>
      <w:r w:rsidR="00400D66" w:rsidRPr="00E308B9">
        <w:rPr>
          <w:rFonts w:cstheme="minorHAnsi"/>
          <w:i/>
          <w:noProof/>
          <w:szCs w:val="24"/>
        </w:rPr>
        <w:t>Journal of Hand Surgery - American volume.</w:t>
      </w:r>
      <w:r w:rsidR="00400D66" w:rsidRPr="00E308B9">
        <w:rPr>
          <w:rFonts w:cstheme="minorHAnsi"/>
          <w:noProof/>
          <w:szCs w:val="24"/>
        </w:rPr>
        <w:t xml:space="preserve"> </w:t>
      </w:r>
      <w:r w:rsidR="00400D66" w:rsidRPr="00E308B9">
        <w:rPr>
          <w:rFonts w:cstheme="minorHAnsi"/>
          <w:b/>
          <w:noProof/>
          <w:szCs w:val="24"/>
        </w:rPr>
        <w:t>43</w:t>
      </w:r>
      <w:r w:rsidR="00400D66" w:rsidRPr="00E308B9">
        <w:rPr>
          <w:rFonts w:cstheme="minorHAnsi"/>
          <w:noProof/>
          <w:szCs w:val="24"/>
        </w:rPr>
        <w:t xml:space="preserve"> (6), 570 (2018).</w:t>
      </w:r>
    </w:p>
    <w:p w14:paraId="19074C39" w14:textId="2DEBE110" w:rsidR="00400D66" w:rsidRPr="00E308B9" w:rsidRDefault="00400D66" w:rsidP="00E308B9">
      <w:pPr>
        <w:pStyle w:val="EndNoteBibliography"/>
        <w:rPr>
          <w:rFonts w:cstheme="minorHAnsi"/>
          <w:noProof/>
          <w:szCs w:val="24"/>
        </w:rPr>
      </w:pPr>
      <w:r w:rsidRPr="00E308B9">
        <w:rPr>
          <w:rFonts w:cstheme="minorHAnsi"/>
          <w:noProof/>
          <w:szCs w:val="24"/>
        </w:rPr>
        <w:t>2</w:t>
      </w:r>
      <w:r w:rsidRPr="00E308B9">
        <w:rPr>
          <w:rFonts w:cstheme="minorHAnsi"/>
          <w:noProof/>
          <w:szCs w:val="24"/>
        </w:rPr>
        <w:tab/>
        <w:t>Zhao, C.</w:t>
      </w:r>
      <w:r w:rsidRPr="00E308B9">
        <w:rPr>
          <w:rFonts w:cstheme="minorHAnsi"/>
          <w:i/>
          <w:noProof/>
          <w:szCs w:val="24"/>
        </w:rPr>
        <w:t xml:space="preserve"> </w:t>
      </w:r>
      <w:r w:rsidRPr="002E1DCD">
        <w:rPr>
          <w:rFonts w:cstheme="minorHAnsi"/>
          <w:iCs/>
          <w:noProof/>
          <w:szCs w:val="24"/>
        </w:rPr>
        <w:t>et al.</w:t>
      </w:r>
      <w:r w:rsidRPr="00E308B9">
        <w:rPr>
          <w:rFonts w:cstheme="minorHAnsi"/>
          <w:noProof/>
          <w:szCs w:val="24"/>
        </w:rPr>
        <w:t xml:space="preserve"> Effect of gap size on gliding resistance after flexor tendon repair. </w:t>
      </w:r>
      <w:r w:rsidRPr="00E308B9">
        <w:rPr>
          <w:rFonts w:cstheme="minorHAnsi"/>
          <w:i/>
          <w:noProof/>
          <w:szCs w:val="24"/>
        </w:rPr>
        <w:t>Journal of Bone and Joint Surgery - American volume.</w:t>
      </w:r>
      <w:r w:rsidRPr="00E308B9">
        <w:rPr>
          <w:rFonts w:cstheme="minorHAnsi"/>
          <w:noProof/>
          <w:szCs w:val="24"/>
        </w:rPr>
        <w:t xml:space="preserve"> </w:t>
      </w:r>
      <w:r w:rsidRPr="00E308B9">
        <w:rPr>
          <w:rFonts w:cstheme="minorHAnsi"/>
          <w:b/>
          <w:noProof/>
          <w:szCs w:val="24"/>
        </w:rPr>
        <w:t>86</w:t>
      </w:r>
      <w:r w:rsidRPr="00E308B9">
        <w:rPr>
          <w:rFonts w:cstheme="minorHAnsi"/>
          <w:noProof/>
          <w:szCs w:val="24"/>
        </w:rPr>
        <w:t xml:space="preserve"> (11), 2482-2488 (2004).</w:t>
      </w:r>
    </w:p>
    <w:p w14:paraId="39D9CD9F" w14:textId="17305CBE" w:rsidR="00400D66" w:rsidRPr="00E308B9" w:rsidRDefault="00400D66" w:rsidP="00E308B9">
      <w:pPr>
        <w:pStyle w:val="EndNoteBibliography"/>
        <w:rPr>
          <w:rFonts w:cstheme="minorHAnsi"/>
          <w:noProof/>
          <w:szCs w:val="24"/>
        </w:rPr>
      </w:pPr>
      <w:r w:rsidRPr="00E308B9">
        <w:rPr>
          <w:rFonts w:cstheme="minorHAnsi"/>
          <w:noProof/>
          <w:szCs w:val="24"/>
        </w:rPr>
        <w:t>3</w:t>
      </w:r>
      <w:r w:rsidRPr="00E308B9">
        <w:rPr>
          <w:rFonts w:cstheme="minorHAnsi"/>
          <w:noProof/>
          <w:szCs w:val="24"/>
        </w:rPr>
        <w:tab/>
        <w:t>Gelberman, R. H., Boyer, M. I., Brodt, M. D., Winters, S. C.</w:t>
      </w:r>
      <w:r w:rsidR="002E1DCD">
        <w:rPr>
          <w:rFonts w:cstheme="minorHAnsi"/>
          <w:noProof/>
          <w:szCs w:val="24"/>
        </w:rPr>
        <w:t xml:space="preserve">, </w:t>
      </w:r>
      <w:r w:rsidRPr="00E308B9">
        <w:rPr>
          <w:rFonts w:cstheme="minorHAnsi"/>
          <w:noProof/>
          <w:szCs w:val="24"/>
        </w:rPr>
        <w:t xml:space="preserve">Silva, M. J. The effect of gap formation at the repair site on the strength and excursion of intrasynovial flexor tendons. An experimental study on the early stages of tendon-healing in dogs. </w:t>
      </w:r>
      <w:r w:rsidRPr="00E308B9">
        <w:rPr>
          <w:rFonts w:cstheme="minorHAnsi"/>
          <w:i/>
          <w:noProof/>
          <w:szCs w:val="24"/>
        </w:rPr>
        <w:t>Journal of Bone and Joint Surgery - American volume.</w:t>
      </w:r>
      <w:r w:rsidRPr="00E308B9">
        <w:rPr>
          <w:rFonts w:cstheme="minorHAnsi"/>
          <w:noProof/>
          <w:szCs w:val="24"/>
        </w:rPr>
        <w:t xml:space="preserve"> </w:t>
      </w:r>
      <w:r w:rsidRPr="00E308B9">
        <w:rPr>
          <w:rFonts w:cstheme="minorHAnsi"/>
          <w:b/>
          <w:noProof/>
          <w:szCs w:val="24"/>
        </w:rPr>
        <w:t>81</w:t>
      </w:r>
      <w:r w:rsidRPr="00E308B9">
        <w:rPr>
          <w:rFonts w:cstheme="minorHAnsi"/>
          <w:noProof/>
          <w:szCs w:val="24"/>
        </w:rPr>
        <w:t xml:space="preserve"> (7), 975-982 (1999).</w:t>
      </w:r>
    </w:p>
    <w:p w14:paraId="3DB6AB06" w14:textId="40B1C0A0" w:rsidR="00400D66" w:rsidRPr="00E308B9" w:rsidRDefault="00400D66" w:rsidP="00E308B9">
      <w:pPr>
        <w:pStyle w:val="EndNoteBibliography"/>
        <w:rPr>
          <w:rFonts w:cstheme="minorHAnsi"/>
          <w:noProof/>
          <w:szCs w:val="24"/>
        </w:rPr>
      </w:pPr>
      <w:r w:rsidRPr="00E308B9">
        <w:rPr>
          <w:rFonts w:cstheme="minorHAnsi"/>
          <w:noProof/>
          <w:szCs w:val="24"/>
        </w:rPr>
        <w:t>4</w:t>
      </w:r>
      <w:r w:rsidRPr="00E308B9">
        <w:rPr>
          <w:rFonts w:cstheme="minorHAnsi"/>
          <w:noProof/>
          <w:szCs w:val="24"/>
        </w:rPr>
        <w:tab/>
        <w:t>Sull, A., Inceoglu, S.</w:t>
      </w:r>
      <w:r w:rsidR="002E1DCD">
        <w:rPr>
          <w:rFonts w:cstheme="minorHAnsi"/>
          <w:noProof/>
          <w:szCs w:val="24"/>
        </w:rPr>
        <w:t>,</w:t>
      </w:r>
      <w:r w:rsidRPr="00E308B9">
        <w:rPr>
          <w:rFonts w:cstheme="minorHAnsi"/>
          <w:noProof/>
          <w:szCs w:val="24"/>
        </w:rPr>
        <w:t xml:space="preserve"> Wongworawat, M. D. Does Barbed Suture Repair Negate the Benefit of Peripheral Repair in Porcine Flexor Tendon? </w:t>
      </w:r>
      <w:r w:rsidRPr="00E308B9">
        <w:rPr>
          <w:rFonts w:cstheme="minorHAnsi"/>
          <w:i/>
          <w:noProof/>
          <w:szCs w:val="24"/>
        </w:rPr>
        <w:t>Hand (New York, N.Y.).</w:t>
      </w:r>
      <w:r w:rsidRPr="00E308B9">
        <w:rPr>
          <w:rFonts w:cstheme="minorHAnsi"/>
          <w:noProof/>
          <w:szCs w:val="24"/>
        </w:rPr>
        <w:t xml:space="preserve"> </w:t>
      </w:r>
      <w:r w:rsidRPr="00E308B9">
        <w:rPr>
          <w:rFonts w:cstheme="minorHAnsi"/>
          <w:b/>
          <w:noProof/>
          <w:szCs w:val="24"/>
        </w:rPr>
        <w:t>11</w:t>
      </w:r>
      <w:r w:rsidRPr="00E308B9">
        <w:rPr>
          <w:rFonts w:cstheme="minorHAnsi"/>
          <w:noProof/>
          <w:szCs w:val="24"/>
        </w:rPr>
        <w:t xml:space="preserve"> (4), 479-483 </w:t>
      </w:r>
      <w:r w:rsidRPr="00E308B9">
        <w:rPr>
          <w:rFonts w:cstheme="minorHAnsi"/>
          <w:noProof/>
          <w:szCs w:val="24"/>
        </w:rPr>
        <w:lastRenderedPageBreak/>
        <w:t>(2016).</w:t>
      </w:r>
    </w:p>
    <w:p w14:paraId="0DC29D72" w14:textId="12B2DA47" w:rsidR="00400D66" w:rsidRPr="00E308B9" w:rsidRDefault="00400D66" w:rsidP="00E308B9">
      <w:pPr>
        <w:pStyle w:val="EndNoteBibliography"/>
        <w:rPr>
          <w:rFonts w:cstheme="minorHAnsi"/>
          <w:noProof/>
          <w:szCs w:val="24"/>
        </w:rPr>
      </w:pPr>
      <w:r w:rsidRPr="00E308B9">
        <w:rPr>
          <w:rFonts w:cstheme="minorHAnsi"/>
          <w:noProof/>
          <w:szCs w:val="24"/>
        </w:rPr>
        <w:t>5</w:t>
      </w:r>
      <w:r w:rsidRPr="00E308B9">
        <w:rPr>
          <w:rFonts w:cstheme="minorHAnsi"/>
          <w:noProof/>
          <w:szCs w:val="24"/>
        </w:rPr>
        <w:tab/>
        <w:t>Merrell, G. A.</w:t>
      </w:r>
      <w:r w:rsidRPr="00E308B9">
        <w:rPr>
          <w:rFonts w:cstheme="minorHAnsi"/>
          <w:i/>
          <w:noProof/>
          <w:szCs w:val="24"/>
        </w:rPr>
        <w:t xml:space="preserve"> </w:t>
      </w:r>
      <w:r w:rsidRPr="002E1DCD">
        <w:rPr>
          <w:rFonts w:cstheme="minorHAnsi"/>
          <w:iCs/>
          <w:noProof/>
          <w:szCs w:val="24"/>
        </w:rPr>
        <w:t xml:space="preserve">et al. </w:t>
      </w:r>
      <w:r w:rsidRPr="00E308B9">
        <w:rPr>
          <w:rFonts w:cstheme="minorHAnsi"/>
          <w:noProof/>
          <w:szCs w:val="24"/>
        </w:rPr>
        <w:t xml:space="preserve">The effect of increased peripheral suture purchase on the strength of flexor tendon repairs. </w:t>
      </w:r>
      <w:r w:rsidRPr="00E308B9">
        <w:rPr>
          <w:rFonts w:cstheme="minorHAnsi"/>
          <w:i/>
          <w:noProof/>
          <w:szCs w:val="24"/>
        </w:rPr>
        <w:t>Journal of Hand Surgery - American volume.</w:t>
      </w:r>
      <w:r w:rsidRPr="00E308B9">
        <w:rPr>
          <w:rFonts w:cstheme="minorHAnsi"/>
          <w:noProof/>
          <w:szCs w:val="24"/>
        </w:rPr>
        <w:t xml:space="preserve"> </w:t>
      </w:r>
      <w:r w:rsidRPr="00E308B9">
        <w:rPr>
          <w:rFonts w:cstheme="minorHAnsi"/>
          <w:b/>
          <w:noProof/>
          <w:szCs w:val="24"/>
        </w:rPr>
        <w:t>28</w:t>
      </w:r>
      <w:r w:rsidRPr="00E308B9">
        <w:rPr>
          <w:rFonts w:cstheme="minorHAnsi"/>
          <w:noProof/>
          <w:szCs w:val="24"/>
        </w:rPr>
        <w:t xml:space="preserve"> (3), 464-468 (2003).</w:t>
      </w:r>
    </w:p>
    <w:p w14:paraId="00699DDD" w14:textId="003CE373" w:rsidR="00400D66" w:rsidRPr="00E308B9" w:rsidRDefault="00400D66" w:rsidP="00E308B9">
      <w:pPr>
        <w:pStyle w:val="EndNoteBibliography"/>
        <w:rPr>
          <w:rFonts w:cstheme="minorHAnsi"/>
          <w:noProof/>
          <w:szCs w:val="24"/>
        </w:rPr>
      </w:pPr>
      <w:r w:rsidRPr="00E308B9">
        <w:rPr>
          <w:rFonts w:cstheme="minorHAnsi"/>
          <w:noProof/>
          <w:szCs w:val="24"/>
        </w:rPr>
        <w:t>6</w:t>
      </w:r>
      <w:r w:rsidRPr="00E308B9">
        <w:rPr>
          <w:rFonts w:cstheme="minorHAnsi"/>
          <w:noProof/>
          <w:szCs w:val="24"/>
        </w:rPr>
        <w:tab/>
        <w:t>Rawson, S., Cartmell, S.</w:t>
      </w:r>
      <w:r w:rsidR="002E1DCD">
        <w:rPr>
          <w:rFonts w:cstheme="minorHAnsi"/>
          <w:noProof/>
          <w:szCs w:val="24"/>
        </w:rPr>
        <w:t>,</w:t>
      </w:r>
      <w:r w:rsidRPr="00E308B9">
        <w:rPr>
          <w:rFonts w:cstheme="minorHAnsi"/>
          <w:noProof/>
          <w:szCs w:val="24"/>
        </w:rPr>
        <w:t xml:space="preserve"> Wong, J. Suture techniques for tendon repair; a comparative review. </w:t>
      </w:r>
      <w:r w:rsidRPr="00E308B9">
        <w:rPr>
          <w:rFonts w:cstheme="minorHAnsi"/>
          <w:i/>
          <w:noProof/>
          <w:szCs w:val="24"/>
        </w:rPr>
        <w:t>Muscles, Ligaments, and Tendons Journal.</w:t>
      </w:r>
      <w:r w:rsidRPr="00E308B9">
        <w:rPr>
          <w:rFonts w:cstheme="minorHAnsi"/>
          <w:noProof/>
          <w:szCs w:val="24"/>
        </w:rPr>
        <w:t xml:space="preserve"> </w:t>
      </w:r>
      <w:r w:rsidRPr="00E308B9">
        <w:rPr>
          <w:rFonts w:cstheme="minorHAnsi"/>
          <w:b/>
          <w:noProof/>
          <w:szCs w:val="24"/>
        </w:rPr>
        <w:t>3</w:t>
      </w:r>
      <w:r w:rsidRPr="00E308B9">
        <w:rPr>
          <w:rFonts w:cstheme="minorHAnsi"/>
          <w:noProof/>
          <w:szCs w:val="24"/>
        </w:rPr>
        <w:t xml:space="preserve"> (3), 220-228</w:t>
      </w:r>
      <w:r w:rsidR="002E1DCD">
        <w:rPr>
          <w:rFonts w:cstheme="minorHAnsi"/>
          <w:noProof/>
          <w:szCs w:val="24"/>
        </w:rPr>
        <w:t xml:space="preserve"> </w:t>
      </w:r>
      <w:r w:rsidRPr="00E308B9">
        <w:rPr>
          <w:rFonts w:cstheme="minorHAnsi"/>
          <w:noProof/>
          <w:szCs w:val="24"/>
        </w:rPr>
        <w:t>(2013).</w:t>
      </w:r>
    </w:p>
    <w:p w14:paraId="60FC2B6F" w14:textId="120DA623" w:rsidR="00400D66" w:rsidRPr="00E308B9" w:rsidRDefault="00400D66" w:rsidP="00E308B9">
      <w:pPr>
        <w:pStyle w:val="EndNoteBibliography"/>
        <w:rPr>
          <w:rFonts w:cstheme="minorHAnsi"/>
          <w:noProof/>
          <w:szCs w:val="24"/>
        </w:rPr>
      </w:pPr>
      <w:r w:rsidRPr="00E308B9">
        <w:rPr>
          <w:rFonts w:cstheme="minorHAnsi"/>
          <w:noProof/>
          <w:szCs w:val="24"/>
        </w:rPr>
        <w:t>7</w:t>
      </w:r>
      <w:r w:rsidRPr="00E308B9">
        <w:rPr>
          <w:rFonts w:cstheme="minorHAnsi"/>
          <w:noProof/>
          <w:szCs w:val="24"/>
        </w:rPr>
        <w:tab/>
        <w:t>Dona, E., Turner, A. W., Gianoutsos, M. P.</w:t>
      </w:r>
      <w:r w:rsidR="002E1DCD">
        <w:rPr>
          <w:rFonts w:cstheme="minorHAnsi"/>
          <w:noProof/>
          <w:szCs w:val="24"/>
        </w:rPr>
        <w:t>,</w:t>
      </w:r>
      <w:r w:rsidRPr="00E308B9">
        <w:rPr>
          <w:rFonts w:cstheme="minorHAnsi"/>
          <w:noProof/>
          <w:szCs w:val="24"/>
        </w:rPr>
        <w:t xml:space="preserve"> Walsh, W. R. Biomechanical properties of four circumferential flexor tendon suture techniques. </w:t>
      </w:r>
      <w:r w:rsidRPr="00E308B9">
        <w:rPr>
          <w:rFonts w:cstheme="minorHAnsi"/>
          <w:i/>
          <w:noProof/>
          <w:szCs w:val="24"/>
        </w:rPr>
        <w:t>Journal of Hand Surgery - American volume.</w:t>
      </w:r>
      <w:r w:rsidRPr="00E308B9">
        <w:rPr>
          <w:rFonts w:cstheme="minorHAnsi"/>
          <w:noProof/>
          <w:szCs w:val="24"/>
        </w:rPr>
        <w:t xml:space="preserve"> </w:t>
      </w:r>
      <w:r w:rsidRPr="00E308B9">
        <w:rPr>
          <w:rFonts w:cstheme="minorHAnsi"/>
          <w:b/>
          <w:noProof/>
          <w:szCs w:val="24"/>
        </w:rPr>
        <w:t>28</w:t>
      </w:r>
      <w:r w:rsidRPr="00E308B9">
        <w:rPr>
          <w:rFonts w:cstheme="minorHAnsi"/>
          <w:noProof/>
          <w:szCs w:val="24"/>
        </w:rPr>
        <w:t xml:space="preserve"> (5), 824-831 (2003).</w:t>
      </w:r>
    </w:p>
    <w:p w14:paraId="07FBB320" w14:textId="0F91817B" w:rsidR="00400D66" w:rsidRPr="00E308B9" w:rsidRDefault="00400D66" w:rsidP="00E308B9">
      <w:pPr>
        <w:pStyle w:val="EndNoteBibliography"/>
        <w:rPr>
          <w:rFonts w:cstheme="minorHAnsi"/>
          <w:noProof/>
          <w:szCs w:val="24"/>
        </w:rPr>
      </w:pPr>
      <w:r w:rsidRPr="00E308B9">
        <w:rPr>
          <w:rFonts w:cstheme="minorHAnsi"/>
          <w:noProof/>
          <w:szCs w:val="24"/>
        </w:rPr>
        <w:t>8</w:t>
      </w:r>
      <w:r w:rsidRPr="00E308B9">
        <w:rPr>
          <w:rFonts w:cstheme="minorHAnsi"/>
          <w:noProof/>
          <w:szCs w:val="24"/>
        </w:rPr>
        <w:tab/>
        <w:t>Mishra, V., Kuiper, J. H.</w:t>
      </w:r>
      <w:r w:rsidR="002E1DCD">
        <w:rPr>
          <w:rFonts w:cstheme="minorHAnsi"/>
          <w:noProof/>
          <w:szCs w:val="24"/>
        </w:rPr>
        <w:t xml:space="preserve">, </w:t>
      </w:r>
      <w:r w:rsidRPr="00E308B9">
        <w:rPr>
          <w:rFonts w:cstheme="minorHAnsi"/>
          <w:noProof/>
          <w:szCs w:val="24"/>
        </w:rPr>
        <w:t xml:space="preserve">Kelly, C. P. Influence of core suture material and peripheral repair technique on the strength of Kessler flexor tendon repair. </w:t>
      </w:r>
      <w:r w:rsidRPr="00E308B9">
        <w:rPr>
          <w:rFonts w:cstheme="minorHAnsi"/>
          <w:i/>
          <w:noProof/>
          <w:szCs w:val="24"/>
        </w:rPr>
        <w:t xml:space="preserve">Journal of Hand Surgery - British and European Volume </w:t>
      </w:r>
      <w:r w:rsidRPr="00E308B9">
        <w:rPr>
          <w:rFonts w:cstheme="minorHAnsi"/>
          <w:b/>
          <w:noProof/>
          <w:szCs w:val="24"/>
        </w:rPr>
        <w:t>28</w:t>
      </w:r>
      <w:r w:rsidRPr="00E308B9">
        <w:rPr>
          <w:rFonts w:cstheme="minorHAnsi"/>
          <w:noProof/>
          <w:szCs w:val="24"/>
        </w:rPr>
        <w:t xml:space="preserve"> (4), 357-362 (2003).</w:t>
      </w:r>
    </w:p>
    <w:p w14:paraId="0B803590" w14:textId="73040FDB" w:rsidR="00400D66" w:rsidRPr="00E308B9" w:rsidRDefault="00400D66" w:rsidP="00E308B9">
      <w:pPr>
        <w:pStyle w:val="EndNoteBibliography"/>
        <w:rPr>
          <w:rFonts w:cstheme="minorHAnsi"/>
          <w:noProof/>
          <w:szCs w:val="24"/>
        </w:rPr>
      </w:pPr>
      <w:r w:rsidRPr="00E308B9">
        <w:rPr>
          <w:rFonts w:cstheme="minorHAnsi"/>
          <w:noProof/>
          <w:szCs w:val="24"/>
        </w:rPr>
        <w:t>9</w:t>
      </w:r>
      <w:r w:rsidRPr="00E308B9">
        <w:rPr>
          <w:rFonts w:cstheme="minorHAnsi"/>
          <w:noProof/>
          <w:szCs w:val="24"/>
        </w:rPr>
        <w:tab/>
        <w:t>Moriya, T., Zhao, C., An, K. N.</w:t>
      </w:r>
      <w:r w:rsidR="002E1DCD">
        <w:rPr>
          <w:rFonts w:cstheme="minorHAnsi"/>
          <w:noProof/>
          <w:szCs w:val="24"/>
        </w:rPr>
        <w:t xml:space="preserve">, </w:t>
      </w:r>
      <w:r w:rsidRPr="00E308B9">
        <w:rPr>
          <w:rFonts w:cstheme="minorHAnsi"/>
          <w:noProof/>
          <w:szCs w:val="24"/>
        </w:rPr>
        <w:t xml:space="preserve">Amadio, P. C. The effect of epitendinous suture technique on gliding resistance during cyclic motion after flexor tendon repair: a cadaveric study. </w:t>
      </w:r>
      <w:r w:rsidRPr="00E308B9">
        <w:rPr>
          <w:rFonts w:cstheme="minorHAnsi"/>
          <w:i/>
          <w:noProof/>
          <w:szCs w:val="24"/>
        </w:rPr>
        <w:t>Journal of Hand Surgery - American volume.</w:t>
      </w:r>
      <w:r w:rsidRPr="00E308B9">
        <w:rPr>
          <w:rFonts w:cstheme="minorHAnsi"/>
          <w:noProof/>
          <w:szCs w:val="24"/>
        </w:rPr>
        <w:t xml:space="preserve"> </w:t>
      </w:r>
      <w:r w:rsidRPr="00E308B9">
        <w:rPr>
          <w:rFonts w:cstheme="minorHAnsi"/>
          <w:b/>
          <w:noProof/>
          <w:szCs w:val="24"/>
        </w:rPr>
        <w:t>35</w:t>
      </w:r>
      <w:r w:rsidRPr="00E308B9">
        <w:rPr>
          <w:rFonts w:cstheme="minorHAnsi"/>
          <w:noProof/>
          <w:szCs w:val="24"/>
        </w:rPr>
        <w:t xml:space="preserve"> (4), 552-558 (2010).</w:t>
      </w:r>
    </w:p>
    <w:p w14:paraId="42E82DD8" w14:textId="7727E47E" w:rsidR="00400D66" w:rsidRPr="00E308B9" w:rsidRDefault="00400D66" w:rsidP="00E308B9">
      <w:pPr>
        <w:pStyle w:val="EndNoteBibliography"/>
        <w:rPr>
          <w:rFonts w:cstheme="minorHAnsi"/>
          <w:noProof/>
          <w:szCs w:val="24"/>
        </w:rPr>
      </w:pPr>
      <w:r w:rsidRPr="00E308B9">
        <w:rPr>
          <w:rFonts w:cstheme="minorHAnsi"/>
          <w:noProof/>
          <w:szCs w:val="24"/>
        </w:rPr>
        <w:t>10</w:t>
      </w:r>
      <w:r w:rsidRPr="00E308B9">
        <w:rPr>
          <w:rFonts w:cstheme="minorHAnsi"/>
          <w:noProof/>
          <w:szCs w:val="24"/>
        </w:rPr>
        <w:tab/>
        <w:t>Takeuchi, N.</w:t>
      </w:r>
      <w:r w:rsidRPr="00E308B9">
        <w:rPr>
          <w:rFonts w:cstheme="minorHAnsi"/>
          <w:i/>
          <w:noProof/>
          <w:szCs w:val="24"/>
        </w:rPr>
        <w:t xml:space="preserve"> </w:t>
      </w:r>
      <w:r w:rsidRPr="002E1DCD">
        <w:rPr>
          <w:rFonts w:cstheme="minorHAnsi"/>
          <w:iCs/>
          <w:noProof/>
          <w:szCs w:val="24"/>
        </w:rPr>
        <w:t>et al.</w:t>
      </w:r>
      <w:r w:rsidRPr="00E308B9">
        <w:rPr>
          <w:rFonts w:cstheme="minorHAnsi"/>
          <w:noProof/>
          <w:szCs w:val="24"/>
        </w:rPr>
        <w:t xml:space="preserve"> Strength enhancement of the interlocking mechanism in cross-stitch peripheral sutures for flexor tendon repair: biomechanical comparisons by cyclic loading. </w:t>
      </w:r>
      <w:r w:rsidRPr="00E308B9">
        <w:rPr>
          <w:rFonts w:cstheme="minorHAnsi"/>
          <w:i/>
          <w:noProof/>
          <w:szCs w:val="24"/>
        </w:rPr>
        <w:t>Journal of Hand Surgery - European volume.</w:t>
      </w:r>
      <w:r w:rsidRPr="00E308B9">
        <w:rPr>
          <w:rFonts w:cstheme="minorHAnsi"/>
          <w:noProof/>
          <w:szCs w:val="24"/>
        </w:rPr>
        <w:t xml:space="preserve"> </w:t>
      </w:r>
      <w:r w:rsidRPr="00E308B9">
        <w:rPr>
          <w:rFonts w:cstheme="minorHAnsi"/>
          <w:b/>
          <w:noProof/>
          <w:szCs w:val="24"/>
        </w:rPr>
        <w:t>35</w:t>
      </w:r>
      <w:r w:rsidRPr="00E308B9">
        <w:rPr>
          <w:rFonts w:cstheme="minorHAnsi"/>
          <w:noProof/>
          <w:szCs w:val="24"/>
        </w:rPr>
        <w:t xml:space="preserve"> (1), 46-50 (2010).</w:t>
      </w:r>
    </w:p>
    <w:p w14:paraId="35F2C3A9" w14:textId="797EC731" w:rsidR="00400D66" w:rsidRPr="00E308B9" w:rsidRDefault="00400D66" w:rsidP="00E308B9">
      <w:pPr>
        <w:pStyle w:val="EndNoteBibliography"/>
        <w:rPr>
          <w:rFonts w:cstheme="minorHAnsi"/>
          <w:noProof/>
          <w:szCs w:val="24"/>
        </w:rPr>
      </w:pPr>
      <w:r w:rsidRPr="00E308B9">
        <w:rPr>
          <w:rFonts w:cstheme="minorHAnsi"/>
          <w:noProof/>
          <w:szCs w:val="24"/>
        </w:rPr>
        <w:t>11</w:t>
      </w:r>
      <w:r w:rsidRPr="00E308B9">
        <w:rPr>
          <w:rFonts w:cstheme="minorHAnsi"/>
          <w:noProof/>
          <w:szCs w:val="24"/>
        </w:rPr>
        <w:tab/>
        <w:t>Mao, W. F.</w:t>
      </w:r>
      <w:r w:rsidR="002E1DCD">
        <w:rPr>
          <w:rFonts w:cstheme="minorHAnsi"/>
          <w:noProof/>
          <w:szCs w:val="24"/>
        </w:rPr>
        <w:t xml:space="preserve">, </w:t>
      </w:r>
      <w:r w:rsidRPr="00E308B9">
        <w:rPr>
          <w:rFonts w:cstheme="minorHAnsi"/>
          <w:noProof/>
          <w:szCs w:val="24"/>
        </w:rPr>
        <w:t xml:space="preserve">Wu, Y. F. Effects of a Q Suture Technique on Resistance to Gap Formation and Tensile Strength of Repaired Tendons: An Ex Vivo Mechanical Study. </w:t>
      </w:r>
      <w:r w:rsidRPr="00E308B9">
        <w:rPr>
          <w:rFonts w:cstheme="minorHAnsi"/>
          <w:i/>
          <w:noProof/>
          <w:szCs w:val="24"/>
        </w:rPr>
        <w:t>Journal of Hand Surgery - American volume.</w:t>
      </w:r>
      <w:r w:rsidRPr="00E308B9">
        <w:rPr>
          <w:rFonts w:cstheme="minorHAnsi"/>
          <w:noProof/>
          <w:szCs w:val="24"/>
        </w:rPr>
        <w:t xml:space="preserve"> </w:t>
      </w:r>
      <w:r w:rsidRPr="00E308B9">
        <w:rPr>
          <w:rFonts w:cstheme="minorHAnsi"/>
          <w:b/>
          <w:noProof/>
          <w:szCs w:val="24"/>
        </w:rPr>
        <w:t>45</w:t>
      </w:r>
      <w:r w:rsidRPr="00E308B9">
        <w:rPr>
          <w:rFonts w:cstheme="minorHAnsi"/>
          <w:noProof/>
          <w:szCs w:val="24"/>
        </w:rPr>
        <w:t xml:space="preserve"> (3), 258 (2020).</w:t>
      </w:r>
    </w:p>
    <w:p w14:paraId="64CF7EAC" w14:textId="58112DC5" w:rsidR="00400D66" w:rsidRPr="00E308B9" w:rsidRDefault="00400D66" w:rsidP="00E308B9">
      <w:pPr>
        <w:pStyle w:val="EndNoteBibliography"/>
        <w:rPr>
          <w:rFonts w:cstheme="minorHAnsi"/>
          <w:noProof/>
          <w:szCs w:val="24"/>
        </w:rPr>
      </w:pPr>
      <w:r w:rsidRPr="00E308B9">
        <w:rPr>
          <w:rFonts w:cstheme="minorHAnsi"/>
          <w:noProof/>
          <w:szCs w:val="24"/>
        </w:rPr>
        <w:t>12</w:t>
      </w:r>
      <w:r w:rsidRPr="00E308B9">
        <w:rPr>
          <w:rFonts w:cstheme="minorHAnsi"/>
          <w:noProof/>
          <w:szCs w:val="24"/>
        </w:rPr>
        <w:tab/>
        <w:t>Hirpara, K. M., Sullivan, P. J.</w:t>
      </w:r>
      <w:r w:rsidR="002E1DCD">
        <w:rPr>
          <w:rFonts w:cstheme="minorHAnsi"/>
          <w:noProof/>
          <w:szCs w:val="24"/>
        </w:rPr>
        <w:t>,</w:t>
      </w:r>
      <w:r w:rsidRPr="00E308B9">
        <w:rPr>
          <w:rFonts w:cstheme="minorHAnsi"/>
          <w:noProof/>
          <w:szCs w:val="24"/>
        </w:rPr>
        <w:t xml:space="preserve"> O'Sullivan, M. E. The effects of freezing on the tensile properties of repaired porcine flexor tendon. </w:t>
      </w:r>
      <w:r w:rsidRPr="00E308B9">
        <w:rPr>
          <w:rFonts w:cstheme="minorHAnsi"/>
          <w:i/>
          <w:noProof/>
          <w:szCs w:val="24"/>
        </w:rPr>
        <w:t>Journal of Hand Surgery - American volume.</w:t>
      </w:r>
      <w:r w:rsidRPr="00E308B9">
        <w:rPr>
          <w:rFonts w:cstheme="minorHAnsi"/>
          <w:noProof/>
          <w:szCs w:val="24"/>
        </w:rPr>
        <w:t xml:space="preserve"> </w:t>
      </w:r>
      <w:r w:rsidRPr="00E308B9">
        <w:rPr>
          <w:rFonts w:cstheme="minorHAnsi"/>
          <w:b/>
          <w:noProof/>
          <w:szCs w:val="24"/>
        </w:rPr>
        <w:t>33</w:t>
      </w:r>
      <w:r w:rsidRPr="00E308B9">
        <w:rPr>
          <w:rFonts w:cstheme="minorHAnsi"/>
          <w:noProof/>
          <w:szCs w:val="24"/>
        </w:rPr>
        <w:t xml:space="preserve"> (3), 353-358 (2008).</w:t>
      </w:r>
    </w:p>
    <w:p w14:paraId="11495C5B" w14:textId="539E4E2E" w:rsidR="00400D66" w:rsidRPr="00E308B9" w:rsidRDefault="00400D66" w:rsidP="00E308B9">
      <w:pPr>
        <w:pStyle w:val="EndNoteBibliography"/>
        <w:rPr>
          <w:rFonts w:cstheme="minorHAnsi"/>
          <w:noProof/>
          <w:szCs w:val="24"/>
        </w:rPr>
      </w:pPr>
      <w:r w:rsidRPr="00E308B9">
        <w:rPr>
          <w:rFonts w:cstheme="minorHAnsi"/>
          <w:noProof/>
          <w:szCs w:val="24"/>
        </w:rPr>
        <w:t>13</w:t>
      </w:r>
      <w:r w:rsidRPr="00E308B9">
        <w:rPr>
          <w:rFonts w:cstheme="minorHAnsi"/>
          <w:noProof/>
          <w:szCs w:val="24"/>
        </w:rPr>
        <w:tab/>
        <w:t>Tang, J. B., Zhang, Y., Cao, Y.</w:t>
      </w:r>
      <w:r w:rsidR="002E1DCD">
        <w:rPr>
          <w:rFonts w:cstheme="minorHAnsi"/>
          <w:noProof/>
          <w:szCs w:val="24"/>
        </w:rPr>
        <w:t>,</w:t>
      </w:r>
      <w:r w:rsidRPr="00E308B9">
        <w:rPr>
          <w:rFonts w:cstheme="minorHAnsi"/>
          <w:noProof/>
          <w:szCs w:val="24"/>
        </w:rPr>
        <w:t xml:space="preserve"> Xie, R. G. Core suture purchase affects strength of tendon repairs. </w:t>
      </w:r>
      <w:r w:rsidRPr="00E308B9">
        <w:rPr>
          <w:rFonts w:cstheme="minorHAnsi"/>
          <w:i/>
          <w:noProof/>
          <w:szCs w:val="24"/>
        </w:rPr>
        <w:t>Journal of Hand Surgery - American volume.</w:t>
      </w:r>
      <w:r w:rsidRPr="00E308B9">
        <w:rPr>
          <w:rFonts w:cstheme="minorHAnsi"/>
          <w:noProof/>
          <w:szCs w:val="24"/>
        </w:rPr>
        <w:t xml:space="preserve"> </w:t>
      </w:r>
      <w:r w:rsidRPr="00E308B9">
        <w:rPr>
          <w:rFonts w:cstheme="minorHAnsi"/>
          <w:b/>
          <w:noProof/>
          <w:szCs w:val="24"/>
        </w:rPr>
        <w:t>30</w:t>
      </w:r>
      <w:r w:rsidRPr="00E308B9">
        <w:rPr>
          <w:rFonts w:cstheme="minorHAnsi"/>
          <w:noProof/>
          <w:szCs w:val="24"/>
        </w:rPr>
        <w:t xml:space="preserve"> (6), 1262-1266 (2005).</w:t>
      </w:r>
    </w:p>
    <w:p w14:paraId="77ED1251" w14:textId="66757EDB" w:rsidR="00400D66" w:rsidRPr="00E308B9" w:rsidRDefault="00400D66" w:rsidP="00E308B9">
      <w:pPr>
        <w:pStyle w:val="EndNoteBibliography"/>
        <w:rPr>
          <w:rFonts w:cstheme="minorHAnsi"/>
          <w:noProof/>
          <w:szCs w:val="24"/>
        </w:rPr>
      </w:pPr>
      <w:r w:rsidRPr="00E308B9">
        <w:rPr>
          <w:rFonts w:cstheme="minorHAnsi"/>
          <w:noProof/>
          <w:szCs w:val="24"/>
        </w:rPr>
        <w:t>14</w:t>
      </w:r>
      <w:r w:rsidRPr="00E308B9">
        <w:rPr>
          <w:rFonts w:cstheme="minorHAnsi"/>
          <w:noProof/>
          <w:szCs w:val="24"/>
        </w:rPr>
        <w:tab/>
        <w:t>Cao, Y., Zhu, B., Xie, R. G.</w:t>
      </w:r>
      <w:r w:rsidR="002E1DCD">
        <w:rPr>
          <w:rFonts w:cstheme="minorHAnsi"/>
          <w:noProof/>
          <w:szCs w:val="24"/>
        </w:rPr>
        <w:t>,</w:t>
      </w:r>
      <w:r w:rsidRPr="00E308B9">
        <w:rPr>
          <w:rFonts w:cstheme="minorHAnsi"/>
          <w:noProof/>
          <w:szCs w:val="24"/>
        </w:rPr>
        <w:t xml:space="preserve"> Tang, J. B. Influence of core suture purchase length on strength of four-strand tendon repairs. </w:t>
      </w:r>
      <w:r w:rsidRPr="00E308B9">
        <w:rPr>
          <w:rFonts w:cstheme="minorHAnsi"/>
          <w:i/>
          <w:noProof/>
          <w:szCs w:val="24"/>
        </w:rPr>
        <w:t>Journal of Hand Surgery - American volume.</w:t>
      </w:r>
      <w:r w:rsidRPr="00E308B9">
        <w:rPr>
          <w:rFonts w:cstheme="minorHAnsi"/>
          <w:noProof/>
          <w:szCs w:val="24"/>
        </w:rPr>
        <w:t xml:space="preserve"> </w:t>
      </w:r>
      <w:r w:rsidRPr="00E308B9">
        <w:rPr>
          <w:rFonts w:cstheme="minorHAnsi"/>
          <w:b/>
          <w:noProof/>
          <w:szCs w:val="24"/>
        </w:rPr>
        <w:t>31</w:t>
      </w:r>
      <w:r w:rsidRPr="00E308B9">
        <w:rPr>
          <w:rFonts w:cstheme="minorHAnsi"/>
          <w:noProof/>
          <w:szCs w:val="24"/>
        </w:rPr>
        <w:t xml:space="preserve"> (1), 107-112 (2006).</w:t>
      </w:r>
    </w:p>
    <w:p w14:paraId="6D42069B" w14:textId="78FEB161" w:rsidR="00400D66" w:rsidRPr="00E308B9" w:rsidRDefault="00400D66" w:rsidP="00E308B9">
      <w:pPr>
        <w:pStyle w:val="EndNoteBibliography"/>
        <w:rPr>
          <w:rFonts w:cstheme="minorHAnsi"/>
          <w:noProof/>
          <w:szCs w:val="24"/>
        </w:rPr>
      </w:pPr>
      <w:r w:rsidRPr="00E308B9">
        <w:rPr>
          <w:rFonts w:cstheme="minorHAnsi"/>
          <w:noProof/>
          <w:szCs w:val="24"/>
        </w:rPr>
        <w:t>15</w:t>
      </w:r>
      <w:r w:rsidRPr="00E308B9">
        <w:rPr>
          <w:rFonts w:cstheme="minorHAnsi"/>
          <w:noProof/>
          <w:szCs w:val="24"/>
        </w:rPr>
        <w:tab/>
        <w:t>Kim, J. B., de Wit, T., Hovius, S. E., McGrouther, D. A.</w:t>
      </w:r>
      <w:r w:rsidR="002E1DCD">
        <w:rPr>
          <w:rFonts w:cstheme="minorHAnsi"/>
          <w:noProof/>
          <w:szCs w:val="24"/>
        </w:rPr>
        <w:t>,</w:t>
      </w:r>
      <w:r w:rsidRPr="00E308B9">
        <w:rPr>
          <w:rFonts w:cstheme="minorHAnsi"/>
          <w:noProof/>
          <w:szCs w:val="24"/>
        </w:rPr>
        <w:t xml:space="preserve"> Walbeehm, E. T. What is the significance of tendon suture purchase? </w:t>
      </w:r>
      <w:r w:rsidRPr="00E308B9">
        <w:rPr>
          <w:rFonts w:cstheme="minorHAnsi"/>
          <w:i/>
          <w:noProof/>
          <w:szCs w:val="24"/>
        </w:rPr>
        <w:t>Journal of Hand Surgery - European volume.</w:t>
      </w:r>
      <w:r w:rsidRPr="00E308B9">
        <w:rPr>
          <w:rFonts w:cstheme="minorHAnsi"/>
          <w:noProof/>
          <w:szCs w:val="24"/>
        </w:rPr>
        <w:t xml:space="preserve"> </w:t>
      </w:r>
      <w:r w:rsidRPr="00E308B9">
        <w:rPr>
          <w:rFonts w:cstheme="minorHAnsi"/>
          <w:b/>
          <w:noProof/>
          <w:szCs w:val="24"/>
        </w:rPr>
        <w:t>34</w:t>
      </w:r>
      <w:r w:rsidRPr="00E308B9">
        <w:rPr>
          <w:rFonts w:cstheme="minorHAnsi"/>
          <w:noProof/>
          <w:szCs w:val="24"/>
        </w:rPr>
        <w:t xml:space="preserve"> (4), 497-502 (2009).</w:t>
      </w:r>
    </w:p>
    <w:p w14:paraId="3E404C32" w14:textId="7107B73F" w:rsidR="00400D66" w:rsidRPr="00E308B9" w:rsidRDefault="00400D66" w:rsidP="00E308B9">
      <w:pPr>
        <w:pStyle w:val="EndNoteBibliography"/>
        <w:rPr>
          <w:rFonts w:cstheme="minorHAnsi"/>
          <w:noProof/>
          <w:szCs w:val="24"/>
        </w:rPr>
      </w:pPr>
      <w:r w:rsidRPr="00E308B9">
        <w:rPr>
          <w:rFonts w:cstheme="minorHAnsi"/>
          <w:noProof/>
          <w:szCs w:val="24"/>
        </w:rPr>
        <w:t>16</w:t>
      </w:r>
      <w:r w:rsidRPr="00E308B9">
        <w:rPr>
          <w:rFonts w:cstheme="minorHAnsi"/>
          <w:noProof/>
          <w:szCs w:val="24"/>
        </w:rPr>
        <w:tab/>
        <w:t>Lee, S. K.</w:t>
      </w:r>
      <w:r w:rsidRPr="00E308B9">
        <w:rPr>
          <w:rFonts w:cstheme="minorHAnsi"/>
          <w:i/>
          <w:noProof/>
          <w:szCs w:val="24"/>
        </w:rPr>
        <w:t xml:space="preserve"> </w:t>
      </w:r>
      <w:r w:rsidRPr="002E1DCD">
        <w:rPr>
          <w:rFonts w:cstheme="minorHAnsi"/>
          <w:iCs/>
          <w:noProof/>
          <w:szCs w:val="24"/>
        </w:rPr>
        <w:t>et al.</w:t>
      </w:r>
      <w:r w:rsidRPr="00E308B9">
        <w:rPr>
          <w:rFonts w:cstheme="minorHAnsi"/>
          <w:noProof/>
          <w:szCs w:val="24"/>
        </w:rPr>
        <w:t xml:space="preserve"> The effects of core suture purchase on the biomechanical characteristics of a multistrand locking flexor tendon repair: a cadaveric study. </w:t>
      </w:r>
      <w:r w:rsidRPr="00E308B9">
        <w:rPr>
          <w:rFonts w:cstheme="minorHAnsi"/>
          <w:i/>
          <w:noProof/>
          <w:szCs w:val="24"/>
        </w:rPr>
        <w:t>Journal of Hand Surgery - American volume.</w:t>
      </w:r>
      <w:r w:rsidRPr="00E308B9">
        <w:rPr>
          <w:rFonts w:cstheme="minorHAnsi"/>
          <w:noProof/>
          <w:szCs w:val="24"/>
        </w:rPr>
        <w:t xml:space="preserve"> </w:t>
      </w:r>
      <w:r w:rsidRPr="00E308B9">
        <w:rPr>
          <w:rFonts w:cstheme="minorHAnsi"/>
          <w:b/>
          <w:noProof/>
          <w:szCs w:val="24"/>
        </w:rPr>
        <w:t>35</w:t>
      </w:r>
      <w:r w:rsidRPr="00E308B9">
        <w:rPr>
          <w:rFonts w:cstheme="minorHAnsi"/>
          <w:noProof/>
          <w:szCs w:val="24"/>
        </w:rPr>
        <w:t xml:space="preserve"> (7), 1165-1171 (2010).</w:t>
      </w:r>
    </w:p>
    <w:p w14:paraId="4EA58198" w14:textId="58E0C246" w:rsidR="00400D66" w:rsidRPr="00E308B9" w:rsidRDefault="00400D66" w:rsidP="00E308B9">
      <w:pPr>
        <w:pStyle w:val="EndNoteBibliography"/>
        <w:rPr>
          <w:rFonts w:cstheme="minorHAnsi"/>
          <w:noProof/>
          <w:szCs w:val="24"/>
        </w:rPr>
      </w:pPr>
      <w:r w:rsidRPr="00E308B9">
        <w:rPr>
          <w:rFonts w:cstheme="minorHAnsi"/>
          <w:noProof/>
          <w:szCs w:val="24"/>
        </w:rPr>
        <w:t>17</w:t>
      </w:r>
      <w:r w:rsidRPr="00E308B9">
        <w:rPr>
          <w:rFonts w:cstheme="minorHAnsi"/>
          <w:noProof/>
          <w:szCs w:val="24"/>
        </w:rPr>
        <w:tab/>
        <w:t>Vanhees, M.</w:t>
      </w:r>
      <w:r w:rsidRPr="00E308B9">
        <w:rPr>
          <w:rFonts w:cstheme="minorHAnsi"/>
          <w:i/>
          <w:noProof/>
          <w:szCs w:val="24"/>
        </w:rPr>
        <w:t xml:space="preserve"> </w:t>
      </w:r>
      <w:r w:rsidRPr="002E1DCD">
        <w:rPr>
          <w:rFonts w:cstheme="minorHAnsi"/>
          <w:iCs/>
          <w:noProof/>
          <w:szCs w:val="24"/>
        </w:rPr>
        <w:t xml:space="preserve">et al. </w:t>
      </w:r>
      <w:r w:rsidRPr="00E308B9">
        <w:rPr>
          <w:rFonts w:cstheme="minorHAnsi"/>
          <w:noProof/>
          <w:szCs w:val="24"/>
        </w:rPr>
        <w:t xml:space="preserve">The effect of suture preloading on the force to failure and gap formation after flexor tendon repair. </w:t>
      </w:r>
      <w:r w:rsidRPr="00E308B9">
        <w:rPr>
          <w:rFonts w:cstheme="minorHAnsi"/>
          <w:i/>
          <w:noProof/>
          <w:szCs w:val="24"/>
        </w:rPr>
        <w:t>Journal of Hand Surgery - American volume.</w:t>
      </w:r>
      <w:r w:rsidRPr="00E308B9">
        <w:rPr>
          <w:rFonts w:cstheme="minorHAnsi"/>
          <w:noProof/>
          <w:szCs w:val="24"/>
        </w:rPr>
        <w:t xml:space="preserve"> </w:t>
      </w:r>
      <w:r w:rsidRPr="00E308B9">
        <w:rPr>
          <w:rFonts w:cstheme="minorHAnsi"/>
          <w:b/>
          <w:noProof/>
          <w:szCs w:val="24"/>
        </w:rPr>
        <w:t>38</w:t>
      </w:r>
      <w:r w:rsidRPr="00E308B9">
        <w:rPr>
          <w:rFonts w:cstheme="minorHAnsi"/>
          <w:noProof/>
          <w:szCs w:val="24"/>
        </w:rPr>
        <w:t xml:space="preserve"> (1), 56-61 (2013).</w:t>
      </w:r>
    </w:p>
    <w:p w14:paraId="7B07EB94" w14:textId="1AA9B6E2" w:rsidR="00400D66" w:rsidRPr="00E308B9" w:rsidRDefault="00400D66" w:rsidP="00E308B9">
      <w:pPr>
        <w:pStyle w:val="EndNoteBibliography"/>
        <w:rPr>
          <w:rFonts w:cstheme="minorHAnsi"/>
          <w:noProof/>
          <w:szCs w:val="24"/>
        </w:rPr>
      </w:pPr>
      <w:r w:rsidRPr="00E308B9">
        <w:rPr>
          <w:rFonts w:cstheme="minorHAnsi"/>
          <w:noProof/>
          <w:szCs w:val="24"/>
        </w:rPr>
        <w:t>18</w:t>
      </w:r>
      <w:r w:rsidRPr="00E308B9">
        <w:rPr>
          <w:rFonts w:cstheme="minorHAnsi"/>
          <w:noProof/>
          <w:szCs w:val="24"/>
        </w:rPr>
        <w:tab/>
        <w:t>Smith, G. H., Huntley, J. S., Anakwe, R. E., Wallace, R. J.</w:t>
      </w:r>
      <w:r w:rsidR="002E1DCD">
        <w:rPr>
          <w:rFonts w:cstheme="minorHAnsi"/>
          <w:noProof/>
          <w:szCs w:val="24"/>
        </w:rPr>
        <w:t>,</w:t>
      </w:r>
      <w:r w:rsidRPr="00E308B9">
        <w:rPr>
          <w:rFonts w:cstheme="minorHAnsi"/>
          <w:noProof/>
          <w:szCs w:val="24"/>
        </w:rPr>
        <w:t xml:space="preserve"> McEachan, J. E. Tensioning of Prolene reduces creep under cyclical load: relevance to a simple pre-operative manoeuvre. </w:t>
      </w:r>
      <w:r w:rsidRPr="00E308B9">
        <w:rPr>
          <w:rFonts w:cstheme="minorHAnsi"/>
          <w:i/>
          <w:noProof/>
          <w:szCs w:val="24"/>
        </w:rPr>
        <w:t>Journal of Hand Surgery - European volume.</w:t>
      </w:r>
      <w:r w:rsidRPr="00E308B9">
        <w:rPr>
          <w:rFonts w:cstheme="minorHAnsi"/>
          <w:noProof/>
          <w:szCs w:val="24"/>
        </w:rPr>
        <w:t xml:space="preserve"> </w:t>
      </w:r>
      <w:r w:rsidRPr="00E308B9">
        <w:rPr>
          <w:rFonts w:cstheme="minorHAnsi"/>
          <w:b/>
          <w:noProof/>
          <w:szCs w:val="24"/>
        </w:rPr>
        <w:t>37</w:t>
      </w:r>
      <w:r w:rsidRPr="00E308B9">
        <w:rPr>
          <w:rFonts w:cstheme="minorHAnsi"/>
          <w:noProof/>
          <w:szCs w:val="24"/>
        </w:rPr>
        <w:t xml:space="preserve"> (9), 823-825 (2012).</w:t>
      </w:r>
    </w:p>
    <w:p w14:paraId="783B025F" w14:textId="5F3BFAC2" w:rsidR="00400D66" w:rsidRPr="00E308B9" w:rsidRDefault="00400D66" w:rsidP="00E308B9">
      <w:pPr>
        <w:pStyle w:val="EndNoteBibliography"/>
        <w:rPr>
          <w:rFonts w:cstheme="minorHAnsi"/>
          <w:noProof/>
          <w:szCs w:val="24"/>
        </w:rPr>
      </w:pPr>
      <w:r w:rsidRPr="00E308B9">
        <w:rPr>
          <w:rFonts w:cstheme="minorHAnsi"/>
          <w:noProof/>
          <w:szCs w:val="24"/>
        </w:rPr>
        <w:t>19</w:t>
      </w:r>
      <w:r w:rsidRPr="00E308B9">
        <w:rPr>
          <w:rFonts w:cstheme="minorHAnsi"/>
          <w:noProof/>
          <w:szCs w:val="24"/>
        </w:rPr>
        <w:tab/>
        <w:t>Wu, Y. F.</w:t>
      </w:r>
      <w:r w:rsidR="002E1DCD">
        <w:rPr>
          <w:rFonts w:cstheme="minorHAnsi"/>
          <w:noProof/>
          <w:szCs w:val="24"/>
        </w:rPr>
        <w:t xml:space="preserve">, </w:t>
      </w:r>
      <w:r w:rsidRPr="00E308B9">
        <w:rPr>
          <w:rFonts w:cstheme="minorHAnsi"/>
          <w:noProof/>
          <w:szCs w:val="24"/>
        </w:rPr>
        <w:t xml:space="preserve">Tang, J. B. Effects of tension across the tendon repair site on tendon gap and ultimate strength. </w:t>
      </w:r>
      <w:r w:rsidRPr="00E308B9">
        <w:rPr>
          <w:rFonts w:cstheme="minorHAnsi"/>
          <w:i/>
          <w:noProof/>
          <w:szCs w:val="24"/>
        </w:rPr>
        <w:t>Journal of Hand Surgery - American volume.</w:t>
      </w:r>
      <w:r w:rsidRPr="00E308B9">
        <w:rPr>
          <w:rFonts w:cstheme="minorHAnsi"/>
          <w:noProof/>
          <w:szCs w:val="24"/>
        </w:rPr>
        <w:t xml:space="preserve"> </w:t>
      </w:r>
      <w:r w:rsidRPr="00E308B9">
        <w:rPr>
          <w:rFonts w:cstheme="minorHAnsi"/>
          <w:b/>
          <w:noProof/>
          <w:szCs w:val="24"/>
        </w:rPr>
        <w:t>37</w:t>
      </w:r>
      <w:r w:rsidRPr="00E308B9">
        <w:rPr>
          <w:rFonts w:cstheme="minorHAnsi"/>
          <w:noProof/>
          <w:szCs w:val="24"/>
        </w:rPr>
        <w:t xml:space="preserve"> (5), 906-912 (2012).</w:t>
      </w:r>
    </w:p>
    <w:p w14:paraId="19556E63" w14:textId="2A90ECB1" w:rsidR="00400D66" w:rsidRPr="00E308B9" w:rsidRDefault="00400D66" w:rsidP="00E308B9">
      <w:pPr>
        <w:pStyle w:val="EndNoteBibliography"/>
        <w:rPr>
          <w:rFonts w:cstheme="minorHAnsi"/>
          <w:noProof/>
          <w:szCs w:val="24"/>
        </w:rPr>
      </w:pPr>
      <w:r w:rsidRPr="00E308B9">
        <w:rPr>
          <w:rFonts w:cstheme="minorHAnsi"/>
          <w:noProof/>
          <w:szCs w:val="24"/>
        </w:rPr>
        <w:t>20</w:t>
      </w:r>
      <w:r w:rsidRPr="00E308B9">
        <w:rPr>
          <w:rFonts w:cstheme="minorHAnsi"/>
          <w:noProof/>
          <w:szCs w:val="24"/>
        </w:rPr>
        <w:tab/>
        <w:t>Wu, Y. F.</w:t>
      </w:r>
      <w:r w:rsidR="002E1DCD">
        <w:rPr>
          <w:rFonts w:cstheme="minorHAnsi"/>
          <w:noProof/>
          <w:szCs w:val="24"/>
        </w:rPr>
        <w:t>,</w:t>
      </w:r>
      <w:r w:rsidRPr="00E308B9">
        <w:rPr>
          <w:rFonts w:cstheme="minorHAnsi"/>
          <w:noProof/>
          <w:szCs w:val="24"/>
        </w:rPr>
        <w:t xml:space="preserve"> Tang, J. B. How much does a Pennington lock add to strength of a tendon repair? </w:t>
      </w:r>
      <w:r w:rsidRPr="00E308B9">
        <w:rPr>
          <w:rFonts w:cstheme="minorHAnsi"/>
          <w:i/>
          <w:noProof/>
          <w:szCs w:val="24"/>
        </w:rPr>
        <w:t>Journal of Hand Surgery - European volume.</w:t>
      </w:r>
      <w:r w:rsidRPr="00E308B9">
        <w:rPr>
          <w:rFonts w:cstheme="minorHAnsi"/>
          <w:noProof/>
          <w:szCs w:val="24"/>
        </w:rPr>
        <w:t xml:space="preserve"> </w:t>
      </w:r>
      <w:r w:rsidRPr="00E308B9">
        <w:rPr>
          <w:rFonts w:cstheme="minorHAnsi"/>
          <w:b/>
          <w:noProof/>
          <w:szCs w:val="24"/>
        </w:rPr>
        <w:t>36</w:t>
      </w:r>
      <w:r w:rsidRPr="00E308B9">
        <w:rPr>
          <w:rFonts w:cstheme="minorHAnsi"/>
          <w:noProof/>
          <w:szCs w:val="24"/>
        </w:rPr>
        <w:t xml:space="preserve"> (6), 476-484 (2011).</w:t>
      </w:r>
    </w:p>
    <w:p w14:paraId="6B9BEB15" w14:textId="40AD883E" w:rsidR="00295061" w:rsidRPr="00E774FC" w:rsidRDefault="00EA6111" w:rsidP="00E774FC">
      <w:pPr>
        <w:pStyle w:val="BlockText"/>
        <w:spacing w:line="240" w:lineRule="auto"/>
        <w:ind w:left="0" w:right="0"/>
        <w:rPr>
          <w:rFonts w:cstheme="minorHAnsi"/>
          <w:kern w:val="0"/>
          <w:szCs w:val="24"/>
        </w:rPr>
      </w:pPr>
      <w:r w:rsidRPr="00E308B9">
        <w:rPr>
          <w:rFonts w:cstheme="minorHAnsi"/>
          <w:kern w:val="0"/>
          <w:szCs w:val="24"/>
        </w:rPr>
        <w:lastRenderedPageBreak/>
        <w:fldChar w:fldCharType="end"/>
      </w:r>
    </w:p>
    <w:sectPr w:rsidR="00295061" w:rsidRPr="00E774FC" w:rsidSect="00215209">
      <w:footerReference w:type="default" r:id="rId8"/>
      <w:pgSz w:w="11906" w:h="16838"/>
      <w:pgMar w:top="1440" w:right="1440" w:bottom="1440" w:left="144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8FFB51A" w14:textId="77777777" w:rsidR="00D20332" w:rsidRDefault="00D20332" w:rsidP="005A7A7E">
      <w:r>
        <w:separator/>
      </w:r>
    </w:p>
  </w:endnote>
  <w:endnote w:type="continuationSeparator" w:id="0">
    <w:p w14:paraId="35BE6AB6" w14:textId="77777777" w:rsidR="00D20332" w:rsidRDefault="00D20332" w:rsidP="005A7A7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660065526"/>
      <w:docPartObj>
        <w:docPartGallery w:val="Page Numbers (Bottom of Page)"/>
        <w:docPartUnique/>
      </w:docPartObj>
    </w:sdtPr>
    <w:sdtEndPr/>
    <w:sdtContent>
      <w:p w14:paraId="48EDD412" w14:textId="77777777" w:rsidR="00933D6C" w:rsidRDefault="00933D6C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E43272">
          <w:rPr>
            <w:noProof/>
            <w:lang w:val="zh-CN"/>
          </w:rPr>
          <w:t>2</w:t>
        </w:r>
        <w:r>
          <w:fldChar w:fldCharType="end"/>
        </w:r>
      </w:p>
    </w:sdtContent>
  </w:sdt>
  <w:p w14:paraId="66ED9D7D" w14:textId="77777777" w:rsidR="00933D6C" w:rsidRDefault="00933D6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F553C7E" w14:textId="77777777" w:rsidR="00D20332" w:rsidRDefault="00D20332" w:rsidP="005A7A7E">
      <w:r>
        <w:separator/>
      </w:r>
    </w:p>
  </w:footnote>
  <w:footnote w:type="continuationSeparator" w:id="0">
    <w:p w14:paraId="277A3124" w14:textId="77777777" w:rsidR="00D20332" w:rsidRDefault="00D20332" w:rsidP="005A7A7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356F26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F9AAB22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2F486D14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B809AE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25DCCF9A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BE22A84E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F506981A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0DAEDB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07D83C7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3272A7D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2064F5A"/>
    <w:multiLevelType w:val="multilevel"/>
    <w:tmpl w:val="3320CDEE"/>
    <w:lvl w:ilvl="0">
      <w:start w:val="1"/>
      <w:numFmt w:val="decimal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040D0FDA"/>
    <w:multiLevelType w:val="hybridMultilevel"/>
    <w:tmpl w:val="98AEF5A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052508C6"/>
    <w:multiLevelType w:val="hybridMultilevel"/>
    <w:tmpl w:val="FE7EDD8A"/>
    <w:lvl w:ilvl="0" w:tplc="B18CFC52">
      <w:start w:val="1"/>
      <w:numFmt w:val="decimal"/>
      <w:lvlText w:val="4.%1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103322E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4" w15:restartNumberingAfterBreak="0">
    <w:nsid w:val="1A957E27"/>
    <w:multiLevelType w:val="multilevel"/>
    <w:tmpl w:val="07A6DF76"/>
    <w:lvl w:ilvl="0">
      <w:start w:val="1"/>
      <w:numFmt w:val="none"/>
      <w:lvlText w:val="3.4.1"/>
      <w:lvlJc w:val="left"/>
      <w:pPr>
        <w:ind w:left="4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1B095EE7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6" w15:restartNumberingAfterBreak="0">
    <w:nsid w:val="1C0B7587"/>
    <w:multiLevelType w:val="hybridMultilevel"/>
    <w:tmpl w:val="6038E052"/>
    <w:lvl w:ilvl="0" w:tplc="7C16BA8C">
      <w:start w:val="1"/>
      <w:numFmt w:val="none"/>
      <w:lvlText w:val="3.4.1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1FEB3ECA"/>
    <w:multiLevelType w:val="hybridMultilevel"/>
    <w:tmpl w:val="176CD510"/>
    <w:lvl w:ilvl="0" w:tplc="46848300">
      <w:start w:val="1"/>
      <w:numFmt w:val="decimal"/>
      <w:lvlText w:val="5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25E27B20"/>
    <w:multiLevelType w:val="hybridMultilevel"/>
    <w:tmpl w:val="26B8E69A"/>
    <w:lvl w:ilvl="0" w:tplc="780033D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2AAE0B2F"/>
    <w:multiLevelType w:val="hybridMultilevel"/>
    <w:tmpl w:val="26B8E69A"/>
    <w:lvl w:ilvl="0" w:tplc="780033D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317F0DFA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21" w15:restartNumberingAfterBreak="0">
    <w:nsid w:val="321D4A3E"/>
    <w:multiLevelType w:val="multilevel"/>
    <w:tmpl w:val="DC1CBF20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2" w15:restartNumberingAfterBreak="0">
    <w:nsid w:val="33377F4A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23" w15:restartNumberingAfterBreak="0">
    <w:nsid w:val="33F87A44"/>
    <w:multiLevelType w:val="multilevel"/>
    <w:tmpl w:val="3D728806"/>
    <w:lvl w:ilvl="0">
      <w:start w:val="1"/>
      <w:numFmt w:val="none"/>
      <w:lvlText w:val="3.4.1"/>
      <w:lvlJc w:val="left"/>
      <w:pPr>
        <w:ind w:left="4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24" w15:restartNumberingAfterBreak="0">
    <w:nsid w:val="34FC6CBD"/>
    <w:multiLevelType w:val="hybridMultilevel"/>
    <w:tmpl w:val="A9747522"/>
    <w:lvl w:ilvl="0" w:tplc="CFD4B618">
      <w:start w:val="1"/>
      <w:numFmt w:val="none"/>
      <w:lvlText w:val="3.4.1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36410AB1"/>
    <w:multiLevelType w:val="multilevel"/>
    <w:tmpl w:val="5CF6DC5E"/>
    <w:lvl w:ilvl="0">
      <w:start w:val="1"/>
      <w:numFmt w:val="decimal"/>
      <w:lvlText w:val="%1.1"/>
      <w:lvlJc w:val="left"/>
      <w:pPr>
        <w:ind w:left="4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26" w15:restartNumberingAfterBreak="0">
    <w:nsid w:val="37950A2E"/>
    <w:multiLevelType w:val="hybridMultilevel"/>
    <w:tmpl w:val="6B58957A"/>
    <w:lvl w:ilvl="0" w:tplc="5694C12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7" w15:restartNumberingAfterBreak="0">
    <w:nsid w:val="3A0222BC"/>
    <w:multiLevelType w:val="multilevel"/>
    <w:tmpl w:val="6B58957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28" w15:restartNumberingAfterBreak="0">
    <w:nsid w:val="50260B9C"/>
    <w:multiLevelType w:val="multilevel"/>
    <w:tmpl w:val="A9747522"/>
    <w:lvl w:ilvl="0">
      <w:start w:val="1"/>
      <w:numFmt w:val="none"/>
      <w:lvlText w:val="3.4.1"/>
      <w:lvlJc w:val="left"/>
      <w:pPr>
        <w:ind w:left="4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51DD4BCB"/>
    <w:multiLevelType w:val="multilevel"/>
    <w:tmpl w:val="0409001D"/>
    <w:styleLink w:val="1"/>
    <w:lvl w:ilvl="0">
      <w:start w:val="2"/>
      <w:numFmt w:val="decimal"/>
      <w:lvlText w:val="%1"/>
      <w:lvlJc w:val="left"/>
      <w:pPr>
        <w:ind w:left="425" w:hanging="425"/>
      </w:pPr>
      <w:rPr>
        <w:rFonts w:ascii="Times New Roman" w:hAnsi="Times New Roman" w:hint="default"/>
        <w:color w:val="auto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0" w15:restartNumberingAfterBreak="0">
    <w:nsid w:val="52734826"/>
    <w:multiLevelType w:val="multilevel"/>
    <w:tmpl w:val="A9747522"/>
    <w:lvl w:ilvl="0">
      <w:start w:val="1"/>
      <w:numFmt w:val="none"/>
      <w:lvlText w:val="3.4.1"/>
      <w:lvlJc w:val="left"/>
      <w:pPr>
        <w:ind w:left="4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31" w15:restartNumberingAfterBreak="0">
    <w:nsid w:val="55F13951"/>
    <w:multiLevelType w:val="multilevel"/>
    <w:tmpl w:val="0409001D"/>
    <w:numStyleLink w:val="1"/>
  </w:abstractNum>
  <w:abstractNum w:abstractNumId="32" w15:restartNumberingAfterBreak="0">
    <w:nsid w:val="5BAF1269"/>
    <w:multiLevelType w:val="multilevel"/>
    <w:tmpl w:val="A9747522"/>
    <w:lvl w:ilvl="0">
      <w:start w:val="1"/>
      <w:numFmt w:val="none"/>
      <w:lvlText w:val="3.4.1"/>
      <w:lvlJc w:val="left"/>
      <w:pPr>
        <w:ind w:left="4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33" w15:restartNumberingAfterBreak="0">
    <w:nsid w:val="5EC15C18"/>
    <w:multiLevelType w:val="hybridMultilevel"/>
    <w:tmpl w:val="99A8266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4" w15:restartNumberingAfterBreak="0">
    <w:nsid w:val="5F800605"/>
    <w:multiLevelType w:val="hybridMultilevel"/>
    <w:tmpl w:val="76A07940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5" w15:restartNumberingAfterBreak="0">
    <w:nsid w:val="61A7218A"/>
    <w:multiLevelType w:val="multilevel"/>
    <w:tmpl w:val="2572D966"/>
    <w:lvl w:ilvl="0">
      <w:start w:val="1"/>
      <w:numFmt w:val="decimal"/>
      <w:lvlText w:val="2.%1"/>
      <w:lvlJc w:val="left"/>
      <w:pPr>
        <w:ind w:left="360" w:hanging="360"/>
      </w:pPr>
      <w:rPr>
        <w:rFonts w:hint="default"/>
        <w:color w:val="auto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6" w15:restartNumberingAfterBreak="0">
    <w:nsid w:val="6F560C4B"/>
    <w:multiLevelType w:val="hybridMultilevel"/>
    <w:tmpl w:val="FE7EDD8A"/>
    <w:lvl w:ilvl="0" w:tplc="B18CFC52">
      <w:start w:val="1"/>
      <w:numFmt w:val="decimal"/>
      <w:lvlText w:val="4.%1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7" w15:restartNumberingAfterBreak="0">
    <w:nsid w:val="6F597461"/>
    <w:multiLevelType w:val="multilevel"/>
    <w:tmpl w:val="0409001D"/>
    <w:lvl w:ilvl="0">
      <w:start w:val="2"/>
      <w:numFmt w:val="decimal"/>
      <w:lvlText w:val="%1"/>
      <w:lvlJc w:val="left"/>
      <w:pPr>
        <w:ind w:left="425" w:hanging="425"/>
      </w:pPr>
      <w:rPr>
        <w:rFonts w:ascii="Times New Roman" w:hAnsi="Times New Roman" w:hint="default"/>
        <w:color w:val="auto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8" w15:restartNumberingAfterBreak="0">
    <w:nsid w:val="728A5C68"/>
    <w:multiLevelType w:val="hybridMultilevel"/>
    <w:tmpl w:val="7A84A478"/>
    <w:lvl w:ilvl="0" w:tplc="D6563B28">
      <w:start w:val="1"/>
      <w:numFmt w:val="decimal"/>
      <w:lvlText w:val="3.%1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5382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9" w15:restartNumberingAfterBreak="0">
    <w:nsid w:val="74483FF4"/>
    <w:multiLevelType w:val="hybridMultilevel"/>
    <w:tmpl w:val="B6B6F01A"/>
    <w:lvl w:ilvl="0" w:tplc="2FC4CCD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0" w15:restartNumberingAfterBreak="0">
    <w:nsid w:val="78564F4E"/>
    <w:multiLevelType w:val="hybridMultilevel"/>
    <w:tmpl w:val="9AF8A2B2"/>
    <w:lvl w:ilvl="0" w:tplc="1C7294EA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1" w15:restartNumberingAfterBreak="0">
    <w:nsid w:val="790A4D57"/>
    <w:multiLevelType w:val="hybridMultilevel"/>
    <w:tmpl w:val="2F6A72DA"/>
    <w:lvl w:ilvl="0" w:tplc="BA8C433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8"/>
  </w:num>
  <w:num w:numId="2">
    <w:abstractNumId w:val="41"/>
  </w:num>
  <w:num w:numId="3">
    <w:abstractNumId w:val="39"/>
  </w:num>
  <w:num w:numId="4">
    <w:abstractNumId w:val="34"/>
  </w:num>
  <w:num w:numId="5">
    <w:abstractNumId w:val="19"/>
  </w:num>
  <w:num w:numId="6">
    <w:abstractNumId w:val="11"/>
  </w:num>
  <w:num w:numId="7">
    <w:abstractNumId w:val="40"/>
  </w:num>
  <w:num w:numId="8">
    <w:abstractNumId w:val="10"/>
  </w:num>
  <w:num w:numId="9">
    <w:abstractNumId w:val="22"/>
  </w:num>
  <w:num w:numId="10">
    <w:abstractNumId w:val="33"/>
  </w:num>
  <w:num w:numId="11">
    <w:abstractNumId w:val="26"/>
  </w:num>
  <w:num w:numId="12">
    <w:abstractNumId w:val="13"/>
  </w:num>
  <w:num w:numId="13">
    <w:abstractNumId w:val="20"/>
  </w:num>
  <w:num w:numId="14">
    <w:abstractNumId w:val="31"/>
  </w:num>
  <w:num w:numId="15">
    <w:abstractNumId w:val="29"/>
  </w:num>
  <w:num w:numId="16">
    <w:abstractNumId w:val="35"/>
  </w:num>
  <w:num w:numId="17">
    <w:abstractNumId w:val="37"/>
  </w:num>
  <w:num w:numId="18">
    <w:abstractNumId w:val="27"/>
  </w:num>
  <w:num w:numId="19">
    <w:abstractNumId w:val="25"/>
  </w:num>
  <w:num w:numId="20">
    <w:abstractNumId w:val="38"/>
  </w:num>
  <w:num w:numId="21">
    <w:abstractNumId w:val="12"/>
  </w:num>
  <w:num w:numId="22">
    <w:abstractNumId w:val="17"/>
  </w:num>
  <w:num w:numId="23">
    <w:abstractNumId w:val="15"/>
  </w:num>
  <w:num w:numId="24">
    <w:abstractNumId w:val="36"/>
  </w:num>
  <w:num w:numId="25">
    <w:abstractNumId w:val="16"/>
  </w:num>
  <w:num w:numId="26">
    <w:abstractNumId w:val="23"/>
  </w:num>
  <w:num w:numId="27">
    <w:abstractNumId w:val="28"/>
  </w:num>
  <w:num w:numId="28">
    <w:abstractNumId w:val="24"/>
  </w:num>
  <w:num w:numId="29">
    <w:abstractNumId w:val="32"/>
  </w:num>
  <w:num w:numId="30">
    <w:abstractNumId w:val="14"/>
  </w:num>
  <w:num w:numId="31">
    <w:abstractNumId w:val="30"/>
  </w:num>
  <w:num w:numId="32">
    <w:abstractNumId w:val="21"/>
  </w:num>
  <w:num w:numId="33">
    <w:abstractNumId w:val="9"/>
  </w:num>
  <w:num w:numId="34">
    <w:abstractNumId w:val="7"/>
  </w:num>
  <w:num w:numId="35">
    <w:abstractNumId w:val="6"/>
  </w:num>
  <w:num w:numId="36">
    <w:abstractNumId w:val="5"/>
  </w:num>
  <w:num w:numId="37">
    <w:abstractNumId w:val="4"/>
  </w:num>
  <w:num w:numId="38">
    <w:abstractNumId w:val="8"/>
  </w:num>
  <w:num w:numId="39">
    <w:abstractNumId w:val="3"/>
  </w:num>
  <w:num w:numId="40">
    <w:abstractNumId w:val="2"/>
  </w:num>
  <w:num w:numId="41">
    <w:abstractNumId w:val="1"/>
  </w:num>
  <w:num w:numId="4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bordersDoNotSurroundHeader/>
  <w:bordersDoNotSurroundFooter/>
  <w:activeWritingStyle w:appName="MSWord" w:lang="en-US" w:vendorID="64" w:dllVersion="6" w:nlCheck="1" w:checkStyle="1"/>
  <w:activeWritingStyle w:appName="MSWord" w:lang="de-DE" w:vendorID="64" w:dllVersion="6" w:nlCheck="1" w:checkStyle="1"/>
  <w:activeWritingStyle w:appName="MSWord" w:lang="en-GB" w:vendorID="64" w:dllVersion="6" w:nlCheck="1" w:checkStyle="1"/>
  <w:activeWritingStyle w:appName="MSWord" w:lang="en-CA" w:vendorID="64" w:dllVersion="6" w:nlCheck="1" w:checkStyle="1"/>
  <w:activeWritingStyle w:appName="MSWord" w:lang="en-US" w:vendorID="64" w:dllVersion="4096" w:nlCheck="1" w:checkStyle="0"/>
  <w:activeWritingStyle w:appName="MSWord" w:lang="en-CA" w:vendorID="64" w:dllVersion="4096" w:nlCheck="1" w:checkStyle="0"/>
  <w:activeWritingStyle w:appName="MSWord" w:lang="en-US" w:vendorID="64" w:dllVersion="0" w:nlCheck="1" w:checkStyle="0"/>
  <w:activeWritingStyle w:appName="MSWord" w:lang="en-CA" w:vendorID="64" w:dllVersion="0" w:nlCheck="1" w:checkStyle="0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f55ttwtipxs2revzxy5fwv9d59p0tp2ewr0&quot;&gt;My EndNote Library&lt;record-ids&gt;&lt;item&gt;43&lt;/item&gt;&lt;item&gt;52&lt;/item&gt;&lt;item&gt;53&lt;/item&gt;&lt;item&gt;55&lt;/item&gt;&lt;item&gt;56&lt;/item&gt;&lt;item&gt;57&lt;/item&gt;&lt;item&gt;58&lt;/item&gt;&lt;item&gt;59&lt;/item&gt;&lt;item&gt;61&lt;/item&gt;&lt;item&gt;63&lt;/item&gt;&lt;item&gt;64&lt;/item&gt;&lt;item&gt;65&lt;/item&gt;&lt;item&gt;69&lt;/item&gt;&lt;item&gt;70&lt;/item&gt;&lt;item&gt;72&lt;/item&gt;&lt;item&gt;90&lt;/item&gt;&lt;item&gt;99&lt;/item&gt;&lt;item&gt;100&lt;/item&gt;&lt;item&gt;103&lt;/item&gt;&lt;item&gt;106&lt;/item&gt;&lt;/record-ids&gt;&lt;/item&gt;&lt;/Libraries&gt;"/>
  </w:docVars>
  <w:rsids>
    <w:rsidRoot w:val="003B1404"/>
    <w:rsid w:val="000001BF"/>
    <w:rsid w:val="000010BF"/>
    <w:rsid w:val="000014B8"/>
    <w:rsid w:val="00003356"/>
    <w:rsid w:val="000035AA"/>
    <w:rsid w:val="00003680"/>
    <w:rsid w:val="0000415B"/>
    <w:rsid w:val="0000519A"/>
    <w:rsid w:val="000056D4"/>
    <w:rsid w:val="00006B29"/>
    <w:rsid w:val="000071EA"/>
    <w:rsid w:val="00007382"/>
    <w:rsid w:val="00007B98"/>
    <w:rsid w:val="00010FBC"/>
    <w:rsid w:val="000111B5"/>
    <w:rsid w:val="00011875"/>
    <w:rsid w:val="00012203"/>
    <w:rsid w:val="00013B16"/>
    <w:rsid w:val="000149A5"/>
    <w:rsid w:val="00014B56"/>
    <w:rsid w:val="00014D47"/>
    <w:rsid w:val="00016AB6"/>
    <w:rsid w:val="00016E21"/>
    <w:rsid w:val="000175D4"/>
    <w:rsid w:val="000176B0"/>
    <w:rsid w:val="00017814"/>
    <w:rsid w:val="00017F3B"/>
    <w:rsid w:val="00021390"/>
    <w:rsid w:val="0002154A"/>
    <w:rsid w:val="00023B2F"/>
    <w:rsid w:val="000240C0"/>
    <w:rsid w:val="00026D0C"/>
    <w:rsid w:val="00027CE4"/>
    <w:rsid w:val="000303A6"/>
    <w:rsid w:val="00030EB9"/>
    <w:rsid w:val="00030EF8"/>
    <w:rsid w:val="000312F7"/>
    <w:rsid w:val="00031622"/>
    <w:rsid w:val="00031CF2"/>
    <w:rsid w:val="00033AB3"/>
    <w:rsid w:val="00033DF1"/>
    <w:rsid w:val="00035416"/>
    <w:rsid w:val="0003556B"/>
    <w:rsid w:val="000355F4"/>
    <w:rsid w:val="00037325"/>
    <w:rsid w:val="000374B8"/>
    <w:rsid w:val="000378D5"/>
    <w:rsid w:val="00040A10"/>
    <w:rsid w:val="000412F8"/>
    <w:rsid w:val="000421AE"/>
    <w:rsid w:val="00042BB8"/>
    <w:rsid w:val="00042D73"/>
    <w:rsid w:val="0004320C"/>
    <w:rsid w:val="00043B0B"/>
    <w:rsid w:val="000472E9"/>
    <w:rsid w:val="00047482"/>
    <w:rsid w:val="00047554"/>
    <w:rsid w:val="00047D8A"/>
    <w:rsid w:val="000502CF"/>
    <w:rsid w:val="000504B5"/>
    <w:rsid w:val="000504ED"/>
    <w:rsid w:val="00050570"/>
    <w:rsid w:val="00050EF3"/>
    <w:rsid w:val="00051BD5"/>
    <w:rsid w:val="00051C7C"/>
    <w:rsid w:val="00051DB7"/>
    <w:rsid w:val="00051E47"/>
    <w:rsid w:val="0005211F"/>
    <w:rsid w:val="000521C9"/>
    <w:rsid w:val="000536F9"/>
    <w:rsid w:val="0005451D"/>
    <w:rsid w:val="0005555F"/>
    <w:rsid w:val="00055822"/>
    <w:rsid w:val="00055D38"/>
    <w:rsid w:val="00055E68"/>
    <w:rsid w:val="00056DB1"/>
    <w:rsid w:val="0006118B"/>
    <w:rsid w:val="00061E0E"/>
    <w:rsid w:val="000623D2"/>
    <w:rsid w:val="000630E3"/>
    <w:rsid w:val="00064ABC"/>
    <w:rsid w:val="00065AE3"/>
    <w:rsid w:val="000661EB"/>
    <w:rsid w:val="00066488"/>
    <w:rsid w:val="000664E3"/>
    <w:rsid w:val="00066F77"/>
    <w:rsid w:val="00067451"/>
    <w:rsid w:val="00071571"/>
    <w:rsid w:val="00074756"/>
    <w:rsid w:val="00074967"/>
    <w:rsid w:val="00074E7A"/>
    <w:rsid w:val="00074F41"/>
    <w:rsid w:val="00075995"/>
    <w:rsid w:val="0007747B"/>
    <w:rsid w:val="0007774C"/>
    <w:rsid w:val="000801A8"/>
    <w:rsid w:val="00080E2A"/>
    <w:rsid w:val="00081324"/>
    <w:rsid w:val="000813A2"/>
    <w:rsid w:val="000813E3"/>
    <w:rsid w:val="00082651"/>
    <w:rsid w:val="00082CBF"/>
    <w:rsid w:val="00082E9F"/>
    <w:rsid w:val="00082F16"/>
    <w:rsid w:val="00083115"/>
    <w:rsid w:val="00084844"/>
    <w:rsid w:val="00084AF1"/>
    <w:rsid w:val="000851A7"/>
    <w:rsid w:val="00085473"/>
    <w:rsid w:val="00085827"/>
    <w:rsid w:val="000861C9"/>
    <w:rsid w:val="000863DD"/>
    <w:rsid w:val="00090BA9"/>
    <w:rsid w:val="0009102E"/>
    <w:rsid w:val="0009146F"/>
    <w:rsid w:val="000916C3"/>
    <w:rsid w:val="00092A89"/>
    <w:rsid w:val="00093AD0"/>
    <w:rsid w:val="00094E69"/>
    <w:rsid w:val="00094F73"/>
    <w:rsid w:val="0009679D"/>
    <w:rsid w:val="00097287"/>
    <w:rsid w:val="00097559"/>
    <w:rsid w:val="00097DCC"/>
    <w:rsid w:val="000A05EB"/>
    <w:rsid w:val="000A0740"/>
    <w:rsid w:val="000A0863"/>
    <w:rsid w:val="000A0A77"/>
    <w:rsid w:val="000A10C3"/>
    <w:rsid w:val="000A1184"/>
    <w:rsid w:val="000A1429"/>
    <w:rsid w:val="000A1AB5"/>
    <w:rsid w:val="000A1F3A"/>
    <w:rsid w:val="000A2341"/>
    <w:rsid w:val="000A4129"/>
    <w:rsid w:val="000A4A31"/>
    <w:rsid w:val="000A54F3"/>
    <w:rsid w:val="000A5BEC"/>
    <w:rsid w:val="000A617F"/>
    <w:rsid w:val="000A6323"/>
    <w:rsid w:val="000A670A"/>
    <w:rsid w:val="000B00B7"/>
    <w:rsid w:val="000B0D26"/>
    <w:rsid w:val="000B1522"/>
    <w:rsid w:val="000B1E1D"/>
    <w:rsid w:val="000B247A"/>
    <w:rsid w:val="000B26FD"/>
    <w:rsid w:val="000B35CE"/>
    <w:rsid w:val="000B580B"/>
    <w:rsid w:val="000B5F1D"/>
    <w:rsid w:val="000B6359"/>
    <w:rsid w:val="000B66D4"/>
    <w:rsid w:val="000B6F01"/>
    <w:rsid w:val="000B6FDD"/>
    <w:rsid w:val="000B7667"/>
    <w:rsid w:val="000C1201"/>
    <w:rsid w:val="000C2427"/>
    <w:rsid w:val="000C363B"/>
    <w:rsid w:val="000C36C9"/>
    <w:rsid w:val="000C3DEC"/>
    <w:rsid w:val="000C3FA5"/>
    <w:rsid w:val="000C4366"/>
    <w:rsid w:val="000C4C8B"/>
    <w:rsid w:val="000C4DC3"/>
    <w:rsid w:val="000C4ECB"/>
    <w:rsid w:val="000C5721"/>
    <w:rsid w:val="000C5902"/>
    <w:rsid w:val="000C6805"/>
    <w:rsid w:val="000C6B4D"/>
    <w:rsid w:val="000C7281"/>
    <w:rsid w:val="000C78F3"/>
    <w:rsid w:val="000D1FED"/>
    <w:rsid w:val="000D2B90"/>
    <w:rsid w:val="000D4A73"/>
    <w:rsid w:val="000D4E2B"/>
    <w:rsid w:val="000D5C52"/>
    <w:rsid w:val="000D5EB4"/>
    <w:rsid w:val="000D6A72"/>
    <w:rsid w:val="000E0401"/>
    <w:rsid w:val="000E08FF"/>
    <w:rsid w:val="000E0D7A"/>
    <w:rsid w:val="000E0FC3"/>
    <w:rsid w:val="000E152E"/>
    <w:rsid w:val="000E2835"/>
    <w:rsid w:val="000E30D8"/>
    <w:rsid w:val="000E3375"/>
    <w:rsid w:val="000E3772"/>
    <w:rsid w:val="000E4684"/>
    <w:rsid w:val="000E4ABB"/>
    <w:rsid w:val="000E4DC0"/>
    <w:rsid w:val="000E657A"/>
    <w:rsid w:val="000E7382"/>
    <w:rsid w:val="000F0BA8"/>
    <w:rsid w:val="000F17DF"/>
    <w:rsid w:val="000F23B5"/>
    <w:rsid w:val="000F274D"/>
    <w:rsid w:val="000F3A71"/>
    <w:rsid w:val="000F4720"/>
    <w:rsid w:val="000F4D9D"/>
    <w:rsid w:val="000F4E13"/>
    <w:rsid w:val="000F4FF1"/>
    <w:rsid w:val="000F52BE"/>
    <w:rsid w:val="000F538C"/>
    <w:rsid w:val="000F5ADB"/>
    <w:rsid w:val="000F5F9F"/>
    <w:rsid w:val="000F676A"/>
    <w:rsid w:val="001001A0"/>
    <w:rsid w:val="00100912"/>
    <w:rsid w:val="00101439"/>
    <w:rsid w:val="001021EA"/>
    <w:rsid w:val="001024C1"/>
    <w:rsid w:val="001028B4"/>
    <w:rsid w:val="001035D7"/>
    <w:rsid w:val="00103F20"/>
    <w:rsid w:val="0010575E"/>
    <w:rsid w:val="001060E8"/>
    <w:rsid w:val="00106338"/>
    <w:rsid w:val="00106FF4"/>
    <w:rsid w:val="0010756D"/>
    <w:rsid w:val="001076A8"/>
    <w:rsid w:val="00110ED3"/>
    <w:rsid w:val="001113A1"/>
    <w:rsid w:val="00111A52"/>
    <w:rsid w:val="00111E30"/>
    <w:rsid w:val="0011219A"/>
    <w:rsid w:val="00113C26"/>
    <w:rsid w:val="00113C32"/>
    <w:rsid w:val="0011692F"/>
    <w:rsid w:val="00116A7D"/>
    <w:rsid w:val="0011799A"/>
    <w:rsid w:val="0012186F"/>
    <w:rsid w:val="00121C57"/>
    <w:rsid w:val="00122671"/>
    <w:rsid w:val="001226D0"/>
    <w:rsid w:val="001234BD"/>
    <w:rsid w:val="001246D5"/>
    <w:rsid w:val="00124B27"/>
    <w:rsid w:val="00124CE6"/>
    <w:rsid w:val="00126BE7"/>
    <w:rsid w:val="00127B90"/>
    <w:rsid w:val="00130529"/>
    <w:rsid w:val="00130D35"/>
    <w:rsid w:val="0013105F"/>
    <w:rsid w:val="001310C9"/>
    <w:rsid w:val="00131818"/>
    <w:rsid w:val="00132338"/>
    <w:rsid w:val="00132417"/>
    <w:rsid w:val="00133A5E"/>
    <w:rsid w:val="00134FB6"/>
    <w:rsid w:val="001400FF"/>
    <w:rsid w:val="0014239B"/>
    <w:rsid w:val="001429CF"/>
    <w:rsid w:val="00143B44"/>
    <w:rsid w:val="00144048"/>
    <w:rsid w:val="0014461E"/>
    <w:rsid w:val="001463A5"/>
    <w:rsid w:val="00146AB6"/>
    <w:rsid w:val="001473D3"/>
    <w:rsid w:val="00147D9C"/>
    <w:rsid w:val="00150087"/>
    <w:rsid w:val="0015081B"/>
    <w:rsid w:val="00150DDF"/>
    <w:rsid w:val="00150F93"/>
    <w:rsid w:val="00151439"/>
    <w:rsid w:val="001516E7"/>
    <w:rsid w:val="00151E52"/>
    <w:rsid w:val="00151EFB"/>
    <w:rsid w:val="00152FD5"/>
    <w:rsid w:val="0015318E"/>
    <w:rsid w:val="001537AD"/>
    <w:rsid w:val="00153DDB"/>
    <w:rsid w:val="001542C6"/>
    <w:rsid w:val="00154EED"/>
    <w:rsid w:val="00155051"/>
    <w:rsid w:val="00155DA2"/>
    <w:rsid w:val="00156870"/>
    <w:rsid w:val="00156DC8"/>
    <w:rsid w:val="00157379"/>
    <w:rsid w:val="00157D96"/>
    <w:rsid w:val="00160865"/>
    <w:rsid w:val="00160CF5"/>
    <w:rsid w:val="001615AC"/>
    <w:rsid w:val="001615CB"/>
    <w:rsid w:val="00161F81"/>
    <w:rsid w:val="0016296D"/>
    <w:rsid w:val="00162A41"/>
    <w:rsid w:val="001641DA"/>
    <w:rsid w:val="0016454B"/>
    <w:rsid w:val="00164E1E"/>
    <w:rsid w:val="00165448"/>
    <w:rsid w:val="00165D7C"/>
    <w:rsid w:val="00165F2A"/>
    <w:rsid w:val="0016644A"/>
    <w:rsid w:val="00166CBB"/>
    <w:rsid w:val="001672DB"/>
    <w:rsid w:val="00167EB3"/>
    <w:rsid w:val="00172D5B"/>
    <w:rsid w:val="00172E44"/>
    <w:rsid w:val="00173876"/>
    <w:rsid w:val="00173BFB"/>
    <w:rsid w:val="0017495A"/>
    <w:rsid w:val="00174FA1"/>
    <w:rsid w:val="001750F2"/>
    <w:rsid w:val="001762B4"/>
    <w:rsid w:val="00176BBA"/>
    <w:rsid w:val="00180576"/>
    <w:rsid w:val="00181375"/>
    <w:rsid w:val="001823F9"/>
    <w:rsid w:val="00182F25"/>
    <w:rsid w:val="00183A8A"/>
    <w:rsid w:val="00183C74"/>
    <w:rsid w:val="00184E93"/>
    <w:rsid w:val="00185680"/>
    <w:rsid w:val="0018620C"/>
    <w:rsid w:val="00186DBB"/>
    <w:rsid w:val="00190B34"/>
    <w:rsid w:val="001916A5"/>
    <w:rsid w:val="001916BA"/>
    <w:rsid w:val="00191A95"/>
    <w:rsid w:val="00192689"/>
    <w:rsid w:val="00192A43"/>
    <w:rsid w:val="00192BC0"/>
    <w:rsid w:val="0019344D"/>
    <w:rsid w:val="00193684"/>
    <w:rsid w:val="00193701"/>
    <w:rsid w:val="00193FF8"/>
    <w:rsid w:val="00194D38"/>
    <w:rsid w:val="00195E87"/>
    <w:rsid w:val="00195F74"/>
    <w:rsid w:val="00195FFE"/>
    <w:rsid w:val="00196A70"/>
    <w:rsid w:val="001973B0"/>
    <w:rsid w:val="00197AEC"/>
    <w:rsid w:val="001A0798"/>
    <w:rsid w:val="001A186D"/>
    <w:rsid w:val="001A1F2F"/>
    <w:rsid w:val="001A2204"/>
    <w:rsid w:val="001A2695"/>
    <w:rsid w:val="001A2B95"/>
    <w:rsid w:val="001A4F57"/>
    <w:rsid w:val="001A5FE8"/>
    <w:rsid w:val="001A6A50"/>
    <w:rsid w:val="001A6B2C"/>
    <w:rsid w:val="001A71F8"/>
    <w:rsid w:val="001A7ADD"/>
    <w:rsid w:val="001A7EA8"/>
    <w:rsid w:val="001B01C2"/>
    <w:rsid w:val="001B0410"/>
    <w:rsid w:val="001B07D9"/>
    <w:rsid w:val="001B1A7C"/>
    <w:rsid w:val="001B25B1"/>
    <w:rsid w:val="001B32A9"/>
    <w:rsid w:val="001B4599"/>
    <w:rsid w:val="001B485A"/>
    <w:rsid w:val="001B4A00"/>
    <w:rsid w:val="001B5D3D"/>
    <w:rsid w:val="001B5E16"/>
    <w:rsid w:val="001B7C68"/>
    <w:rsid w:val="001C0D5A"/>
    <w:rsid w:val="001C0F31"/>
    <w:rsid w:val="001C1813"/>
    <w:rsid w:val="001C1AAC"/>
    <w:rsid w:val="001C2767"/>
    <w:rsid w:val="001C2D1C"/>
    <w:rsid w:val="001C2F03"/>
    <w:rsid w:val="001C31B6"/>
    <w:rsid w:val="001C3648"/>
    <w:rsid w:val="001C3779"/>
    <w:rsid w:val="001C4FB1"/>
    <w:rsid w:val="001C6086"/>
    <w:rsid w:val="001C6613"/>
    <w:rsid w:val="001C6D20"/>
    <w:rsid w:val="001C7597"/>
    <w:rsid w:val="001C7D01"/>
    <w:rsid w:val="001C7FA7"/>
    <w:rsid w:val="001D0009"/>
    <w:rsid w:val="001D0F8C"/>
    <w:rsid w:val="001D103B"/>
    <w:rsid w:val="001D157C"/>
    <w:rsid w:val="001D19A6"/>
    <w:rsid w:val="001D204B"/>
    <w:rsid w:val="001D3831"/>
    <w:rsid w:val="001D3D83"/>
    <w:rsid w:val="001D5BA3"/>
    <w:rsid w:val="001D5C9B"/>
    <w:rsid w:val="001D67BD"/>
    <w:rsid w:val="001D6CE9"/>
    <w:rsid w:val="001D6ED0"/>
    <w:rsid w:val="001D78C2"/>
    <w:rsid w:val="001E1227"/>
    <w:rsid w:val="001E1613"/>
    <w:rsid w:val="001E1670"/>
    <w:rsid w:val="001E182D"/>
    <w:rsid w:val="001E1DEC"/>
    <w:rsid w:val="001E1EC6"/>
    <w:rsid w:val="001E229C"/>
    <w:rsid w:val="001E25FC"/>
    <w:rsid w:val="001E2697"/>
    <w:rsid w:val="001E27F4"/>
    <w:rsid w:val="001E2AD5"/>
    <w:rsid w:val="001E321D"/>
    <w:rsid w:val="001E35D2"/>
    <w:rsid w:val="001E3A76"/>
    <w:rsid w:val="001E4754"/>
    <w:rsid w:val="001E4C42"/>
    <w:rsid w:val="001E5173"/>
    <w:rsid w:val="001E52CE"/>
    <w:rsid w:val="001E78D0"/>
    <w:rsid w:val="001F1E25"/>
    <w:rsid w:val="001F1EE5"/>
    <w:rsid w:val="001F214A"/>
    <w:rsid w:val="001F2545"/>
    <w:rsid w:val="001F305E"/>
    <w:rsid w:val="001F492D"/>
    <w:rsid w:val="001F4F56"/>
    <w:rsid w:val="0020019D"/>
    <w:rsid w:val="00200762"/>
    <w:rsid w:val="00200D5F"/>
    <w:rsid w:val="002013EC"/>
    <w:rsid w:val="00201539"/>
    <w:rsid w:val="00201C1B"/>
    <w:rsid w:val="002026F7"/>
    <w:rsid w:val="0020311A"/>
    <w:rsid w:val="002031F9"/>
    <w:rsid w:val="00205CEB"/>
    <w:rsid w:val="00205D26"/>
    <w:rsid w:val="002062AA"/>
    <w:rsid w:val="00206DDF"/>
    <w:rsid w:val="002076CD"/>
    <w:rsid w:val="00207738"/>
    <w:rsid w:val="00207977"/>
    <w:rsid w:val="00210169"/>
    <w:rsid w:val="0021073E"/>
    <w:rsid w:val="00210B63"/>
    <w:rsid w:val="00210E00"/>
    <w:rsid w:val="00210F23"/>
    <w:rsid w:val="002112DB"/>
    <w:rsid w:val="002136FC"/>
    <w:rsid w:val="00213C16"/>
    <w:rsid w:val="00213E23"/>
    <w:rsid w:val="002141FB"/>
    <w:rsid w:val="0021463B"/>
    <w:rsid w:val="00215209"/>
    <w:rsid w:val="0021576F"/>
    <w:rsid w:val="00215D57"/>
    <w:rsid w:val="00215FF1"/>
    <w:rsid w:val="00216BFC"/>
    <w:rsid w:val="00216EC8"/>
    <w:rsid w:val="002171CC"/>
    <w:rsid w:val="00217E5B"/>
    <w:rsid w:val="00220D0B"/>
    <w:rsid w:val="00220D76"/>
    <w:rsid w:val="00221C76"/>
    <w:rsid w:val="00221E4C"/>
    <w:rsid w:val="002222E7"/>
    <w:rsid w:val="00223FC9"/>
    <w:rsid w:val="0022453D"/>
    <w:rsid w:val="00224F4D"/>
    <w:rsid w:val="0022656D"/>
    <w:rsid w:val="00226AF2"/>
    <w:rsid w:val="00230896"/>
    <w:rsid w:val="00230FD9"/>
    <w:rsid w:val="002329BF"/>
    <w:rsid w:val="002337C0"/>
    <w:rsid w:val="002364D7"/>
    <w:rsid w:val="002373C2"/>
    <w:rsid w:val="0024207B"/>
    <w:rsid w:val="0024241F"/>
    <w:rsid w:val="00243475"/>
    <w:rsid w:val="002437CF"/>
    <w:rsid w:val="00245169"/>
    <w:rsid w:val="0024595D"/>
    <w:rsid w:val="00246461"/>
    <w:rsid w:val="00246AAF"/>
    <w:rsid w:val="00246C59"/>
    <w:rsid w:val="00247D4E"/>
    <w:rsid w:val="0025159C"/>
    <w:rsid w:val="002533CE"/>
    <w:rsid w:val="00253976"/>
    <w:rsid w:val="002543B1"/>
    <w:rsid w:val="00255156"/>
    <w:rsid w:val="002553F5"/>
    <w:rsid w:val="00256A54"/>
    <w:rsid w:val="00256D8D"/>
    <w:rsid w:val="002606DB"/>
    <w:rsid w:val="0026091E"/>
    <w:rsid w:val="00260C40"/>
    <w:rsid w:val="00260F98"/>
    <w:rsid w:val="00261D50"/>
    <w:rsid w:val="0026394C"/>
    <w:rsid w:val="002646DD"/>
    <w:rsid w:val="00265A6C"/>
    <w:rsid w:val="00265FB8"/>
    <w:rsid w:val="0026698C"/>
    <w:rsid w:val="00266ED4"/>
    <w:rsid w:val="00267AB0"/>
    <w:rsid w:val="00267BE9"/>
    <w:rsid w:val="00267CF6"/>
    <w:rsid w:val="00271B3C"/>
    <w:rsid w:val="0027222F"/>
    <w:rsid w:val="00273C83"/>
    <w:rsid w:val="00274290"/>
    <w:rsid w:val="002746F9"/>
    <w:rsid w:val="0027536D"/>
    <w:rsid w:val="002805FC"/>
    <w:rsid w:val="00280839"/>
    <w:rsid w:val="00280D7B"/>
    <w:rsid w:val="0028264D"/>
    <w:rsid w:val="00282EA8"/>
    <w:rsid w:val="00283C53"/>
    <w:rsid w:val="00284F6B"/>
    <w:rsid w:val="0028541F"/>
    <w:rsid w:val="00286033"/>
    <w:rsid w:val="00287633"/>
    <w:rsid w:val="0028786D"/>
    <w:rsid w:val="00287A56"/>
    <w:rsid w:val="00290394"/>
    <w:rsid w:val="002912F9"/>
    <w:rsid w:val="00292491"/>
    <w:rsid w:val="00293C48"/>
    <w:rsid w:val="00295061"/>
    <w:rsid w:val="0029596B"/>
    <w:rsid w:val="00296109"/>
    <w:rsid w:val="00297578"/>
    <w:rsid w:val="002A1239"/>
    <w:rsid w:val="002A1273"/>
    <w:rsid w:val="002A1432"/>
    <w:rsid w:val="002A3DF3"/>
    <w:rsid w:val="002A5C40"/>
    <w:rsid w:val="002A5DBF"/>
    <w:rsid w:val="002A74D4"/>
    <w:rsid w:val="002A7710"/>
    <w:rsid w:val="002B07E2"/>
    <w:rsid w:val="002B09C7"/>
    <w:rsid w:val="002B0D88"/>
    <w:rsid w:val="002B2792"/>
    <w:rsid w:val="002B2EE6"/>
    <w:rsid w:val="002B37A8"/>
    <w:rsid w:val="002B409F"/>
    <w:rsid w:val="002B46A7"/>
    <w:rsid w:val="002B49C3"/>
    <w:rsid w:val="002B4AE3"/>
    <w:rsid w:val="002B4F76"/>
    <w:rsid w:val="002B65B2"/>
    <w:rsid w:val="002B6FA0"/>
    <w:rsid w:val="002B7CC3"/>
    <w:rsid w:val="002C0E3D"/>
    <w:rsid w:val="002C1C06"/>
    <w:rsid w:val="002C330C"/>
    <w:rsid w:val="002C3AB4"/>
    <w:rsid w:val="002C42B8"/>
    <w:rsid w:val="002C4A0D"/>
    <w:rsid w:val="002C4ECD"/>
    <w:rsid w:val="002C527C"/>
    <w:rsid w:val="002C52CE"/>
    <w:rsid w:val="002C60B1"/>
    <w:rsid w:val="002C6B98"/>
    <w:rsid w:val="002C7729"/>
    <w:rsid w:val="002D285B"/>
    <w:rsid w:val="002D2E7C"/>
    <w:rsid w:val="002D4095"/>
    <w:rsid w:val="002D46CE"/>
    <w:rsid w:val="002D531A"/>
    <w:rsid w:val="002D53FC"/>
    <w:rsid w:val="002D5B0F"/>
    <w:rsid w:val="002D617C"/>
    <w:rsid w:val="002D65E1"/>
    <w:rsid w:val="002D7413"/>
    <w:rsid w:val="002E0EB7"/>
    <w:rsid w:val="002E1DCD"/>
    <w:rsid w:val="002E2048"/>
    <w:rsid w:val="002E42F4"/>
    <w:rsid w:val="002E47D2"/>
    <w:rsid w:val="002E4F10"/>
    <w:rsid w:val="002E523D"/>
    <w:rsid w:val="002E616D"/>
    <w:rsid w:val="002E6E12"/>
    <w:rsid w:val="002E7A05"/>
    <w:rsid w:val="002F22EA"/>
    <w:rsid w:val="002F2E41"/>
    <w:rsid w:val="002F32E9"/>
    <w:rsid w:val="002F3419"/>
    <w:rsid w:val="002F4595"/>
    <w:rsid w:val="002F47C2"/>
    <w:rsid w:val="002F47FA"/>
    <w:rsid w:val="002F5E51"/>
    <w:rsid w:val="002F6526"/>
    <w:rsid w:val="002F685A"/>
    <w:rsid w:val="002F6E18"/>
    <w:rsid w:val="002F6F04"/>
    <w:rsid w:val="002F7419"/>
    <w:rsid w:val="00300587"/>
    <w:rsid w:val="00301579"/>
    <w:rsid w:val="00301D39"/>
    <w:rsid w:val="00304F31"/>
    <w:rsid w:val="00305E7E"/>
    <w:rsid w:val="003068F3"/>
    <w:rsid w:val="003075C1"/>
    <w:rsid w:val="00307F18"/>
    <w:rsid w:val="003108B6"/>
    <w:rsid w:val="0031153D"/>
    <w:rsid w:val="0031178F"/>
    <w:rsid w:val="003128C1"/>
    <w:rsid w:val="00312A5E"/>
    <w:rsid w:val="0031337E"/>
    <w:rsid w:val="00313645"/>
    <w:rsid w:val="00313899"/>
    <w:rsid w:val="00313C20"/>
    <w:rsid w:val="0031466A"/>
    <w:rsid w:val="00314C76"/>
    <w:rsid w:val="00314D8C"/>
    <w:rsid w:val="003155F2"/>
    <w:rsid w:val="00316639"/>
    <w:rsid w:val="003170DC"/>
    <w:rsid w:val="003171CF"/>
    <w:rsid w:val="0032081B"/>
    <w:rsid w:val="00322CB9"/>
    <w:rsid w:val="0032461B"/>
    <w:rsid w:val="003264B6"/>
    <w:rsid w:val="0032660E"/>
    <w:rsid w:val="003270D0"/>
    <w:rsid w:val="00327774"/>
    <w:rsid w:val="003279D8"/>
    <w:rsid w:val="00330C6A"/>
    <w:rsid w:val="00331822"/>
    <w:rsid w:val="00331A8E"/>
    <w:rsid w:val="00331AF9"/>
    <w:rsid w:val="00332E7F"/>
    <w:rsid w:val="003330CD"/>
    <w:rsid w:val="003332A7"/>
    <w:rsid w:val="003337EF"/>
    <w:rsid w:val="00333CFC"/>
    <w:rsid w:val="00335066"/>
    <w:rsid w:val="00335F5D"/>
    <w:rsid w:val="00336053"/>
    <w:rsid w:val="00336FCD"/>
    <w:rsid w:val="003402AE"/>
    <w:rsid w:val="003422CF"/>
    <w:rsid w:val="003428D9"/>
    <w:rsid w:val="00342B81"/>
    <w:rsid w:val="00343702"/>
    <w:rsid w:val="003443C1"/>
    <w:rsid w:val="00345246"/>
    <w:rsid w:val="00346F6D"/>
    <w:rsid w:val="0034721A"/>
    <w:rsid w:val="00347866"/>
    <w:rsid w:val="00347B30"/>
    <w:rsid w:val="00347D53"/>
    <w:rsid w:val="00350260"/>
    <w:rsid w:val="00352934"/>
    <w:rsid w:val="003529F8"/>
    <w:rsid w:val="003532E8"/>
    <w:rsid w:val="00353D82"/>
    <w:rsid w:val="00354B5F"/>
    <w:rsid w:val="00354E64"/>
    <w:rsid w:val="003551AC"/>
    <w:rsid w:val="00355634"/>
    <w:rsid w:val="003559ED"/>
    <w:rsid w:val="00356911"/>
    <w:rsid w:val="00360A74"/>
    <w:rsid w:val="00360A85"/>
    <w:rsid w:val="00360D3B"/>
    <w:rsid w:val="003619A6"/>
    <w:rsid w:val="00362056"/>
    <w:rsid w:val="003623D6"/>
    <w:rsid w:val="00362787"/>
    <w:rsid w:val="003629FF"/>
    <w:rsid w:val="00362A87"/>
    <w:rsid w:val="00362ABF"/>
    <w:rsid w:val="00362C3A"/>
    <w:rsid w:val="00363531"/>
    <w:rsid w:val="003636F0"/>
    <w:rsid w:val="00363EE1"/>
    <w:rsid w:val="003647F1"/>
    <w:rsid w:val="00364FBA"/>
    <w:rsid w:val="003653F6"/>
    <w:rsid w:val="0036557F"/>
    <w:rsid w:val="0036659E"/>
    <w:rsid w:val="00366871"/>
    <w:rsid w:val="00366FA1"/>
    <w:rsid w:val="003700D7"/>
    <w:rsid w:val="00370A9F"/>
    <w:rsid w:val="00371102"/>
    <w:rsid w:val="003714D8"/>
    <w:rsid w:val="00371D9D"/>
    <w:rsid w:val="00371EE7"/>
    <w:rsid w:val="00372398"/>
    <w:rsid w:val="00372404"/>
    <w:rsid w:val="003725D4"/>
    <w:rsid w:val="003729D3"/>
    <w:rsid w:val="00372B85"/>
    <w:rsid w:val="003732A5"/>
    <w:rsid w:val="00373908"/>
    <w:rsid w:val="00374434"/>
    <w:rsid w:val="0037493C"/>
    <w:rsid w:val="00374E34"/>
    <w:rsid w:val="003752D5"/>
    <w:rsid w:val="00375963"/>
    <w:rsid w:val="0037605D"/>
    <w:rsid w:val="0037655C"/>
    <w:rsid w:val="003767D1"/>
    <w:rsid w:val="00376B89"/>
    <w:rsid w:val="0037733B"/>
    <w:rsid w:val="00377792"/>
    <w:rsid w:val="00380AEB"/>
    <w:rsid w:val="003811E6"/>
    <w:rsid w:val="00381778"/>
    <w:rsid w:val="0038222F"/>
    <w:rsid w:val="003829BA"/>
    <w:rsid w:val="00384F74"/>
    <w:rsid w:val="00384FEE"/>
    <w:rsid w:val="00385320"/>
    <w:rsid w:val="00387628"/>
    <w:rsid w:val="00387E41"/>
    <w:rsid w:val="00391769"/>
    <w:rsid w:val="003917E9"/>
    <w:rsid w:val="00391960"/>
    <w:rsid w:val="00391971"/>
    <w:rsid w:val="00392560"/>
    <w:rsid w:val="00392B14"/>
    <w:rsid w:val="003930E1"/>
    <w:rsid w:val="0039474A"/>
    <w:rsid w:val="00395834"/>
    <w:rsid w:val="003958B8"/>
    <w:rsid w:val="00395F8E"/>
    <w:rsid w:val="003968A7"/>
    <w:rsid w:val="00396C2F"/>
    <w:rsid w:val="00397480"/>
    <w:rsid w:val="003A01FC"/>
    <w:rsid w:val="003A1089"/>
    <w:rsid w:val="003A1678"/>
    <w:rsid w:val="003A2931"/>
    <w:rsid w:val="003A70F7"/>
    <w:rsid w:val="003B03BE"/>
    <w:rsid w:val="003B07FE"/>
    <w:rsid w:val="003B11BC"/>
    <w:rsid w:val="003B1404"/>
    <w:rsid w:val="003B1600"/>
    <w:rsid w:val="003B1AB0"/>
    <w:rsid w:val="003B300F"/>
    <w:rsid w:val="003B40F4"/>
    <w:rsid w:val="003B41F7"/>
    <w:rsid w:val="003B42D2"/>
    <w:rsid w:val="003B4BAA"/>
    <w:rsid w:val="003B5823"/>
    <w:rsid w:val="003B7E25"/>
    <w:rsid w:val="003C07D7"/>
    <w:rsid w:val="003C1994"/>
    <w:rsid w:val="003C22DC"/>
    <w:rsid w:val="003C2CB2"/>
    <w:rsid w:val="003C497C"/>
    <w:rsid w:val="003C5658"/>
    <w:rsid w:val="003C578B"/>
    <w:rsid w:val="003C5F8C"/>
    <w:rsid w:val="003C6322"/>
    <w:rsid w:val="003C75E6"/>
    <w:rsid w:val="003C7711"/>
    <w:rsid w:val="003C7B09"/>
    <w:rsid w:val="003C7FBD"/>
    <w:rsid w:val="003D03A6"/>
    <w:rsid w:val="003D04AA"/>
    <w:rsid w:val="003D06B8"/>
    <w:rsid w:val="003D1441"/>
    <w:rsid w:val="003D1A58"/>
    <w:rsid w:val="003D1F8B"/>
    <w:rsid w:val="003D28CE"/>
    <w:rsid w:val="003D29F3"/>
    <w:rsid w:val="003D3708"/>
    <w:rsid w:val="003D3CCD"/>
    <w:rsid w:val="003D3E0E"/>
    <w:rsid w:val="003D4357"/>
    <w:rsid w:val="003D4649"/>
    <w:rsid w:val="003D4A1F"/>
    <w:rsid w:val="003D6EEC"/>
    <w:rsid w:val="003D7EAC"/>
    <w:rsid w:val="003E0497"/>
    <w:rsid w:val="003E24B2"/>
    <w:rsid w:val="003E2505"/>
    <w:rsid w:val="003E297C"/>
    <w:rsid w:val="003E310D"/>
    <w:rsid w:val="003E4450"/>
    <w:rsid w:val="003E4FA6"/>
    <w:rsid w:val="003E5DD6"/>
    <w:rsid w:val="003E7146"/>
    <w:rsid w:val="003E7B59"/>
    <w:rsid w:val="003F1372"/>
    <w:rsid w:val="003F140F"/>
    <w:rsid w:val="003F1EE7"/>
    <w:rsid w:val="003F2077"/>
    <w:rsid w:val="003F3743"/>
    <w:rsid w:val="003F469E"/>
    <w:rsid w:val="003F556E"/>
    <w:rsid w:val="003F6E67"/>
    <w:rsid w:val="003F7A30"/>
    <w:rsid w:val="003F7ABD"/>
    <w:rsid w:val="003F7DDB"/>
    <w:rsid w:val="0040095B"/>
    <w:rsid w:val="00400ABF"/>
    <w:rsid w:val="00400B48"/>
    <w:rsid w:val="00400D66"/>
    <w:rsid w:val="004057B9"/>
    <w:rsid w:val="004061D0"/>
    <w:rsid w:val="00406F1D"/>
    <w:rsid w:val="004075D1"/>
    <w:rsid w:val="00410630"/>
    <w:rsid w:val="00410AE5"/>
    <w:rsid w:val="00410EDB"/>
    <w:rsid w:val="004111FF"/>
    <w:rsid w:val="00411936"/>
    <w:rsid w:val="004129F7"/>
    <w:rsid w:val="004133E4"/>
    <w:rsid w:val="00413BA1"/>
    <w:rsid w:val="00413EEA"/>
    <w:rsid w:val="00414685"/>
    <w:rsid w:val="00414783"/>
    <w:rsid w:val="00415072"/>
    <w:rsid w:val="004150B6"/>
    <w:rsid w:val="00415906"/>
    <w:rsid w:val="00415EFB"/>
    <w:rsid w:val="0041608C"/>
    <w:rsid w:val="00416FF8"/>
    <w:rsid w:val="0041754C"/>
    <w:rsid w:val="0042083A"/>
    <w:rsid w:val="00421411"/>
    <w:rsid w:val="0042170A"/>
    <w:rsid w:val="00421F75"/>
    <w:rsid w:val="004227C2"/>
    <w:rsid w:val="00423537"/>
    <w:rsid w:val="00424056"/>
    <w:rsid w:val="004244F2"/>
    <w:rsid w:val="00425A5C"/>
    <w:rsid w:val="00425E5F"/>
    <w:rsid w:val="0042648D"/>
    <w:rsid w:val="00426597"/>
    <w:rsid w:val="00426C10"/>
    <w:rsid w:val="0043080E"/>
    <w:rsid w:val="00431141"/>
    <w:rsid w:val="00431B33"/>
    <w:rsid w:val="0043203C"/>
    <w:rsid w:val="004328AB"/>
    <w:rsid w:val="00432CF3"/>
    <w:rsid w:val="00432F46"/>
    <w:rsid w:val="00432F72"/>
    <w:rsid w:val="00433490"/>
    <w:rsid w:val="00433DF3"/>
    <w:rsid w:val="00434765"/>
    <w:rsid w:val="00435915"/>
    <w:rsid w:val="00436B5E"/>
    <w:rsid w:val="00436CD6"/>
    <w:rsid w:val="0044102A"/>
    <w:rsid w:val="00441AFF"/>
    <w:rsid w:val="00442A7A"/>
    <w:rsid w:val="00442B79"/>
    <w:rsid w:val="00443074"/>
    <w:rsid w:val="00445ABF"/>
    <w:rsid w:val="004460B2"/>
    <w:rsid w:val="00446307"/>
    <w:rsid w:val="00447C16"/>
    <w:rsid w:val="00450053"/>
    <w:rsid w:val="00451713"/>
    <w:rsid w:val="00451A73"/>
    <w:rsid w:val="00451A87"/>
    <w:rsid w:val="00451E80"/>
    <w:rsid w:val="0045241E"/>
    <w:rsid w:val="00452BDC"/>
    <w:rsid w:val="0045300C"/>
    <w:rsid w:val="004533F8"/>
    <w:rsid w:val="00453C08"/>
    <w:rsid w:val="004547C5"/>
    <w:rsid w:val="00454843"/>
    <w:rsid w:val="0045731E"/>
    <w:rsid w:val="00457373"/>
    <w:rsid w:val="00460281"/>
    <w:rsid w:val="00460FC0"/>
    <w:rsid w:val="004614E3"/>
    <w:rsid w:val="004629B0"/>
    <w:rsid w:val="00463346"/>
    <w:rsid w:val="0046436C"/>
    <w:rsid w:val="00465627"/>
    <w:rsid w:val="00465FC3"/>
    <w:rsid w:val="00465FE6"/>
    <w:rsid w:val="004660CE"/>
    <w:rsid w:val="0046679F"/>
    <w:rsid w:val="004667A3"/>
    <w:rsid w:val="00466FA1"/>
    <w:rsid w:val="00471424"/>
    <w:rsid w:val="0047207C"/>
    <w:rsid w:val="004724E7"/>
    <w:rsid w:val="004726C4"/>
    <w:rsid w:val="00472709"/>
    <w:rsid w:val="00472AE8"/>
    <w:rsid w:val="00472BDC"/>
    <w:rsid w:val="00473E8E"/>
    <w:rsid w:val="0047480B"/>
    <w:rsid w:val="004748A2"/>
    <w:rsid w:val="00474DFC"/>
    <w:rsid w:val="004755BE"/>
    <w:rsid w:val="00476281"/>
    <w:rsid w:val="004763A2"/>
    <w:rsid w:val="00476C80"/>
    <w:rsid w:val="00477824"/>
    <w:rsid w:val="004778AA"/>
    <w:rsid w:val="00482340"/>
    <w:rsid w:val="00482996"/>
    <w:rsid w:val="00482AFB"/>
    <w:rsid w:val="00483304"/>
    <w:rsid w:val="004833B3"/>
    <w:rsid w:val="00483BEF"/>
    <w:rsid w:val="00483E37"/>
    <w:rsid w:val="004843C7"/>
    <w:rsid w:val="004860EE"/>
    <w:rsid w:val="004869E2"/>
    <w:rsid w:val="0049090B"/>
    <w:rsid w:val="004914C9"/>
    <w:rsid w:val="0049164B"/>
    <w:rsid w:val="0049175A"/>
    <w:rsid w:val="00492FE8"/>
    <w:rsid w:val="004957AD"/>
    <w:rsid w:val="00495A49"/>
    <w:rsid w:val="004961AC"/>
    <w:rsid w:val="00496458"/>
    <w:rsid w:val="004A1042"/>
    <w:rsid w:val="004A2546"/>
    <w:rsid w:val="004A254F"/>
    <w:rsid w:val="004A2706"/>
    <w:rsid w:val="004A2774"/>
    <w:rsid w:val="004A382E"/>
    <w:rsid w:val="004A4B7E"/>
    <w:rsid w:val="004A4E57"/>
    <w:rsid w:val="004A4F80"/>
    <w:rsid w:val="004A6693"/>
    <w:rsid w:val="004A775D"/>
    <w:rsid w:val="004B0ECF"/>
    <w:rsid w:val="004B13E3"/>
    <w:rsid w:val="004B140A"/>
    <w:rsid w:val="004B1895"/>
    <w:rsid w:val="004B1A22"/>
    <w:rsid w:val="004B313A"/>
    <w:rsid w:val="004B38CE"/>
    <w:rsid w:val="004B39DC"/>
    <w:rsid w:val="004B3ED9"/>
    <w:rsid w:val="004B451D"/>
    <w:rsid w:val="004B62C7"/>
    <w:rsid w:val="004B6332"/>
    <w:rsid w:val="004C13FB"/>
    <w:rsid w:val="004C196E"/>
    <w:rsid w:val="004C1CDA"/>
    <w:rsid w:val="004C2E90"/>
    <w:rsid w:val="004C45A1"/>
    <w:rsid w:val="004C53C6"/>
    <w:rsid w:val="004C5476"/>
    <w:rsid w:val="004C5D59"/>
    <w:rsid w:val="004C631C"/>
    <w:rsid w:val="004C7098"/>
    <w:rsid w:val="004C77CF"/>
    <w:rsid w:val="004D015D"/>
    <w:rsid w:val="004D0A97"/>
    <w:rsid w:val="004D0CEC"/>
    <w:rsid w:val="004D1AE0"/>
    <w:rsid w:val="004D1C0D"/>
    <w:rsid w:val="004D1F94"/>
    <w:rsid w:val="004D362E"/>
    <w:rsid w:val="004D4037"/>
    <w:rsid w:val="004D4F59"/>
    <w:rsid w:val="004D50DF"/>
    <w:rsid w:val="004D5323"/>
    <w:rsid w:val="004D5723"/>
    <w:rsid w:val="004D60D6"/>
    <w:rsid w:val="004D6735"/>
    <w:rsid w:val="004D6E1F"/>
    <w:rsid w:val="004E0797"/>
    <w:rsid w:val="004E1629"/>
    <w:rsid w:val="004E1F0B"/>
    <w:rsid w:val="004E1F85"/>
    <w:rsid w:val="004E2DC6"/>
    <w:rsid w:val="004E3A71"/>
    <w:rsid w:val="004E4152"/>
    <w:rsid w:val="004E455B"/>
    <w:rsid w:val="004E515B"/>
    <w:rsid w:val="004E5A00"/>
    <w:rsid w:val="004E74EE"/>
    <w:rsid w:val="004E770C"/>
    <w:rsid w:val="004E7F16"/>
    <w:rsid w:val="004F1560"/>
    <w:rsid w:val="004F215E"/>
    <w:rsid w:val="004F265D"/>
    <w:rsid w:val="004F35A5"/>
    <w:rsid w:val="004F460B"/>
    <w:rsid w:val="004F4EB1"/>
    <w:rsid w:val="004F6419"/>
    <w:rsid w:val="004F68DA"/>
    <w:rsid w:val="004F73F0"/>
    <w:rsid w:val="00500CB6"/>
    <w:rsid w:val="00500FE5"/>
    <w:rsid w:val="00502A39"/>
    <w:rsid w:val="00502BD9"/>
    <w:rsid w:val="00502E41"/>
    <w:rsid w:val="005048D2"/>
    <w:rsid w:val="00505355"/>
    <w:rsid w:val="00512018"/>
    <w:rsid w:val="00513AC2"/>
    <w:rsid w:val="00513F3D"/>
    <w:rsid w:val="00514DF1"/>
    <w:rsid w:val="0051594C"/>
    <w:rsid w:val="0051664E"/>
    <w:rsid w:val="005167A8"/>
    <w:rsid w:val="0052082C"/>
    <w:rsid w:val="00520CB3"/>
    <w:rsid w:val="005210FE"/>
    <w:rsid w:val="0052146B"/>
    <w:rsid w:val="005218B8"/>
    <w:rsid w:val="00521C95"/>
    <w:rsid w:val="00521D49"/>
    <w:rsid w:val="00521E86"/>
    <w:rsid w:val="00522E02"/>
    <w:rsid w:val="00522E38"/>
    <w:rsid w:val="005241C9"/>
    <w:rsid w:val="0052485B"/>
    <w:rsid w:val="00524AFF"/>
    <w:rsid w:val="00525B9F"/>
    <w:rsid w:val="005268A9"/>
    <w:rsid w:val="00526ABC"/>
    <w:rsid w:val="00527027"/>
    <w:rsid w:val="00527932"/>
    <w:rsid w:val="00530581"/>
    <w:rsid w:val="00530F06"/>
    <w:rsid w:val="005310EA"/>
    <w:rsid w:val="00531466"/>
    <w:rsid w:val="00531F0C"/>
    <w:rsid w:val="00533AA3"/>
    <w:rsid w:val="00533C83"/>
    <w:rsid w:val="00533F2C"/>
    <w:rsid w:val="0053488F"/>
    <w:rsid w:val="00534979"/>
    <w:rsid w:val="00535429"/>
    <w:rsid w:val="00535595"/>
    <w:rsid w:val="005355F6"/>
    <w:rsid w:val="005374C8"/>
    <w:rsid w:val="005403DA"/>
    <w:rsid w:val="00541427"/>
    <w:rsid w:val="00541C4C"/>
    <w:rsid w:val="00541CD7"/>
    <w:rsid w:val="005420E5"/>
    <w:rsid w:val="0054427A"/>
    <w:rsid w:val="00544C2D"/>
    <w:rsid w:val="00544C2E"/>
    <w:rsid w:val="00544CB5"/>
    <w:rsid w:val="00544D1F"/>
    <w:rsid w:val="0054500E"/>
    <w:rsid w:val="0054565B"/>
    <w:rsid w:val="00545912"/>
    <w:rsid w:val="005463D0"/>
    <w:rsid w:val="005469BE"/>
    <w:rsid w:val="0054790D"/>
    <w:rsid w:val="00547DB4"/>
    <w:rsid w:val="00547F22"/>
    <w:rsid w:val="00550391"/>
    <w:rsid w:val="005504ED"/>
    <w:rsid w:val="00550AD2"/>
    <w:rsid w:val="00550D11"/>
    <w:rsid w:val="00552E25"/>
    <w:rsid w:val="00553A30"/>
    <w:rsid w:val="00553C5F"/>
    <w:rsid w:val="00553D16"/>
    <w:rsid w:val="0055497B"/>
    <w:rsid w:val="00555257"/>
    <w:rsid w:val="00555C89"/>
    <w:rsid w:val="005562B2"/>
    <w:rsid w:val="00556AB3"/>
    <w:rsid w:val="00557530"/>
    <w:rsid w:val="005576C8"/>
    <w:rsid w:val="00557981"/>
    <w:rsid w:val="00560412"/>
    <w:rsid w:val="00560632"/>
    <w:rsid w:val="00560AE4"/>
    <w:rsid w:val="00560C78"/>
    <w:rsid w:val="00560CF4"/>
    <w:rsid w:val="0056206F"/>
    <w:rsid w:val="00563280"/>
    <w:rsid w:val="00564377"/>
    <w:rsid w:val="00564517"/>
    <w:rsid w:val="00566187"/>
    <w:rsid w:val="00566AEF"/>
    <w:rsid w:val="00567DC0"/>
    <w:rsid w:val="005708B9"/>
    <w:rsid w:val="00570BD4"/>
    <w:rsid w:val="00570F4C"/>
    <w:rsid w:val="0057117C"/>
    <w:rsid w:val="00571D1A"/>
    <w:rsid w:val="00571F58"/>
    <w:rsid w:val="00572132"/>
    <w:rsid w:val="00572DDF"/>
    <w:rsid w:val="005737CF"/>
    <w:rsid w:val="005738D1"/>
    <w:rsid w:val="00574A17"/>
    <w:rsid w:val="00574BFB"/>
    <w:rsid w:val="00574F12"/>
    <w:rsid w:val="00575480"/>
    <w:rsid w:val="00576DDA"/>
    <w:rsid w:val="005771D1"/>
    <w:rsid w:val="005773E1"/>
    <w:rsid w:val="00577E33"/>
    <w:rsid w:val="0058012B"/>
    <w:rsid w:val="00580E46"/>
    <w:rsid w:val="00580F35"/>
    <w:rsid w:val="005840CF"/>
    <w:rsid w:val="0058432B"/>
    <w:rsid w:val="005863B1"/>
    <w:rsid w:val="00587688"/>
    <w:rsid w:val="0059081F"/>
    <w:rsid w:val="00591E32"/>
    <w:rsid w:val="00593055"/>
    <w:rsid w:val="00593F87"/>
    <w:rsid w:val="0059412B"/>
    <w:rsid w:val="0059429C"/>
    <w:rsid w:val="0059565A"/>
    <w:rsid w:val="00595701"/>
    <w:rsid w:val="005969AB"/>
    <w:rsid w:val="00597B02"/>
    <w:rsid w:val="005A05D3"/>
    <w:rsid w:val="005A0AEF"/>
    <w:rsid w:val="005A0DF3"/>
    <w:rsid w:val="005A1C86"/>
    <w:rsid w:val="005A220A"/>
    <w:rsid w:val="005A2A90"/>
    <w:rsid w:val="005A2D8C"/>
    <w:rsid w:val="005A2DFD"/>
    <w:rsid w:val="005A42F3"/>
    <w:rsid w:val="005A5046"/>
    <w:rsid w:val="005A51D5"/>
    <w:rsid w:val="005A54D4"/>
    <w:rsid w:val="005A5DDC"/>
    <w:rsid w:val="005A6669"/>
    <w:rsid w:val="005A6A4E"/>
    <w:rsid w:val="005A751A"/>
    <w:rsid w:val="005A7A7E"/>
    <w:rsid w:val="005A7A8E"/>
    <w:rsid w:val="005B02CD"/>
    <w:rsid w:val="005B1898"/>
    <w:rsid w:val="005B2842"/>
    <w:rsid w:val="005B28DE"/>
    <w:rsid w:val="005B30D5"/>
    <w:rsid w:val="005B5831"/>
    <w:rsid w:val="005B611A"/>
    <w:rsid w:val="005B6A70"/>
    <w:rsid w:val="005B6B51"/>
    <w:rsid w:val="005C008E"/>
    <w:rsid w:val="005C01C6"/>
    <w:rsid w:val="005C0EA9"/>
    <w:rsid w:val="005C0F77"/>
    <w:rsid w:val="005C1593"/>
    <w:rsid w:val="005C1604"/>
    <w:rsid w:val="005C245D"/>
    <w:rsid w:val="005C2713"/>
    <w:rsid w:val="005C2AB5"/>
    <w:rsid w:val="005C2C0E"/>
    <w:rsid w:val="005C3277"/>
    <w:rsid w:val="005C331D"/>
    <w:rsid w:val="005C38F5"/>
    <w:rsid w:val="005C3C25"/>
    <w:rsid w:val="005C43AC"/>
    <w:rsid w:val="005C4A5D"/>
    <w:rsid w:val="005C4D97"/>
    <w:rsid w:val="005C52E3"/>
    <w:rsid w:val="005C6DD1"/>
    <w:rsid w:val="005D0AA1"/>
    <w:rsid w:val="005D33B8"/>
    <w:rsid w:val="005D3B3E"/>
    <w:rsid w:val="005D4E34"/>
    <w:rsid w:val="005D525B"/>
    <w:rsid w:val="005D52BF"/>
    <w:rsid w:val="005D580A"/>
    <w:rsid w:val="005D60B4"/>
    <w:rsid w:val="005D6770"/>
    <w:rsid w:val="005D6DB2"/>
    <w:rsid w:val="005E026C"/>
    <w:rsid w:val="005E046B"/>
    <w:rsid w:val="005E0D57"/>
    <w:rsid w:val="005E1365"/>
    <w:rsid w:val="005E143C"/>
    <w:rsid w:val="005E18F4"/>
    <w:rsid w:val="005E1DE1"/>
    <w:rsid w:val="005E22F6"/>
    <w:rsid w:val="005E3869"/>
    <w:rsid w:val="005E3FA2"/>
    <w:rsid w:val="005E451D"/>
    <w:rsid w:val="005E4ABD"/>
    <w:rsid w:val="005E5B73"/>
    <w:rsid w:val="005E5EA9"/>
    <w:rsid w:val="005E6660"/>
    <w:rsid w:val="005E7024"/>
    <w:rsid w:val="005E74CF"/>
    <w:rsid w:val="005E75CB"/>
    <w:rsid w:val="005E790D"/>
    <w:rsid w:val="005E7C28"/>
    <w:rsid w:val="005F4A78"/>
    <w:rsid w:val="005F502E"/>
    <w:rsid w:val="005F50DE"/>
    <w:rsid w:val="005F5DDA"/>
    <w:rsid w:val="005F6869"/>
    <w:rsid w:val="005F74CF"/>
    <w:rsid w:val="005F7528"/>
    <w:rsid w:val="0060006E"/>
    <w:rsid w:val="00601984"/>
    <w:rsid w:val="00601985"/>
    <w:rsid w:val="00602311"/>
    <w:rsid w:val="00602AFE"/>
    <w:rsid w:val="00602BBD"/>
    <w:rsid w:val="0060396E"/>
    <w:rsid w:val="00603DE7"/>
    <w:rsid w:val="00604996"/>
    <w:rsid w:val="0060549C"/>
    <w:rsid w:val="006068FA"/>
    <w:rsid w:val="006107A9"/>
    <w:rsid w:val="0061161F"/>
    <w:rsid w:val="0061259A"/>
    <w:rsid w:val="0061277B"/>
    <w:rsid w:val="006128EF"/>
    <w:rsid w:val="00612C51"/>
    <w:rsid w:val="00612C6B"/>
    <w:rsid w:val="00612F09"/>
    <w:rsid w:val="00612FA4"/>
    <w:rsid w:val="006132F8"/>
    <w:rsid w:val="00613379"/>
    <w:rsid w:val="006136EA"/>
    <w:rsid w:val="00613E93"/>
    <w:rsid w:val="00614014"/>
    <w:rsid w:val="00614790"/>
    <w:rsid w:val="00615D22"/>
    <w:rsid w:val="0061653A"/>
    <w:rsid w:val="006176A1"/>
    <w:rsid w:val="00620C91"/>
    <w:rsid w:val="006215B8"/>
    <w:rsid w:val="0062168F"/>
    <w:rsid w:val="006216E0"/>
    <w:rsid w:val="00621F34"/>
    <w:rsid w:val="00622092"/>
    <w:rsid w:val="00624012"/>
    <w:rsid w:val="00624BF1"/>
    <w:rsid w:val="00625003"/>
    <w:rsid w:val="006255B0"/>
    <w:rsid w:val="006256D6"/>
    <w:rsid w:val="00625CA1"/>
    <w:rsid w:val="00626269"/>
    <w:rsid w:val="006272CC"/>
    <w:rsid w:val="00627825"/>
    <w:rsid w:val="00627FC7"/>
    <w:rsid w:val="00630828"/>
    <w:rsid w:val="00630E91"/>
    <w:rsid w:val="00631712"/>
    <w:rsid w:val="006317AA"/>
    <w:rsid w:val="00631819"/>
    <w:rsid w:val="00632331"/>
    <w:rsid w:val="00634E88"/>
    <w:rsid w:val="00635F58"/>
    <w:rsid w:val="006360D9"/>
    <w:rsid w:val="00637352"/>
    <w:rsid w:val="00637D6D"/>
    <w:rsid w:val="006403A6"/>
    <w:rsid w:val="0064067C"/>
    <w:rsid w:val="00640ED9"/>
    <w:rsid w:val="00640FB8"/>
    <w:rsid w:val="0064115A"/>
    <w:rsid w:val="00641896"/>
    <w:rsid w:val="006418B0"/>
    <w:rsid w:val="00641962"/>
    <w:rsid w:val="00642C5B"/>
    <w:rsid w:val="0064411A"/>
    <w:rsid w:val="006446EF"/>
    <w:rsid w:val="006453A6"/>
    <w:rsid w:val="00646028"/>
    <w:rsid w:val="00646929"/>
    <w:rsid w:val="00646B81"/>
    <w:rsid w:val="00647BA5"/>
    <w:rsid w:val="006503C3"/>
    <w:rsid w:val="00650C47"/>
    <w:rsid w:val="00650DD0"/>
    <w:rsid w:val="00651214"/>
    <w:rsid w:val="00651393"/>
    <w:rsid w:val="006514C2"/>
    <w:rsid w:val="006522D3"/>
    <w:rsid w:val="0065331D"/>
    <w:rsid w:val="006539C9"/>
    <w:rsid w:val="00653FC9"/>
    <w:rsid w:val="00654519"/>
    <w:rsid w:val="006557C7"/>
    <w:rsid w:val="006571F0"/>
    <w:rsid w:val="00660EE7"/>
    <w:rsid w:val="00661590"/>
    <w:rsid w:val="00661C8A"/>
    <w:rsid w:val="00661F3D"/>
    <w:rsid w:val="00662269"/>
    <w:rsid w:val="00663EF3"/>
    <w:rsid w:val="006642E9"/>
    <w:rsid w:val="0066463A"/>
    <w:rsid w:val="00666210"/>
    <w:rsid w:val="006678F3"/>
    <w:rsid w:val="00667A3E"/>
    <w:rsid w:val="006704E0"/>
    <w:rsid w:val="00670AC3"/>
    <w:rsid w:val="00671122"/>
    <w:rsid w:val="00671450"/>
    <w:rsid w:val="006722A8"/>
    <w:rsid w:val="0067242B"/>
    <w:rsid w:val="00672B9E"/>
    <w:rsid w:val="00672CBD"/>
    <w:rsid w:val="0067495C"/>
    <w:rsid w:val="00674976"/>
    <w:rsid w:val="006755C6"/>
    <w:rsid w:val="00675C32"/>
    <w:rsid w:val="006770AE"/>
    <w:rsid w:val="00677F85"/>
    <w:rsid w:val="00681E7F"/>
    <w:rsid w:val="00683881"/>
    <w:rsid w:val="006852BB"/>
    <w:rsid w:val="00686083"/>
    <w:rsid w:val="006873DF"/>
    <w:rsid w:val="00687606"/>
    <w:rsid w:val="00687686"/>
    <w:rsid w:val="006900CF"/>
    <w:rsid w:val="00690EB4"/>
    <w:rsid w:val="00692465"/>
    <w:rsid w:val="00693641"/>
    <w:rsid w:val="00693E40"/>
    <w:rsid w:val="006942E3"/>
    <w:rsid w:val="00695220"/>
    <w:rsid w:val="00695F8C"/>
    <w:rsid w:val="00696CB8"/>
    <w:rsid w:val="006A04BA"/>
    <w:rsid w:val="006A0609"/>
    <w:rsid w:val="006A07E1"/>
    <w:rsid w:val="006A2E02"/>
    <w:rsid w:val="006A3131"/>
    <w:rsid w:val="006A4323"/>
    <w:rsid w:val="006A4C14"/>
    <w:rsid w:val="006A53B0"/>
    <w:rsid w:val="006A62CD"/>
    <w:rsid w:val="006A631C"/>
    <w:rsid w:val="006A67FF"/>
    <w:rsid w:val="006A7C7D"/>
    <w:rsid w:val="006A7D34"/>
    <w:rsid w:val="006B1567"/>
    <w:rsid w:val="006B2BCF"/>
    <w:rsid w:val="006B5212"/>
    <w:rsid w:val="006B698D"/>
    <w:rsid w:val="006B6E7E"/>
    <w:rsid w:val="006B70CC"/>
    <w:rsid w:val="006B74DA"/>
    <w:rsid w:val="006B7504"/>
    <w:rsid w:val="006C05A5"/>
    <w:rsid w:val="006C18E6"/>
    <w:rsid w:val="006C1E55"/>
    <w:rsid w:val="006C2423"/>
    <w:rsid w:val="006C252B"/>
    <w:rsid w:val="006C2972"/>
    <w:rsid w:val="006C2D0C"/>
    <w:rsid w:val="006C2EE1"/>
    <w:rsid w:val="006C43B3"/>
    <w:rsid w:val="006C5F02"/>
    <w:rsid w:val="006C7364"/>
    <w:rsid w:val="006C76DE"/>
    <w:rsid w:val="006C7E90"/>
    <w:rsid w:val="006D0B00"/>
    <w:rsid w:val="006D0D76"/>
    <w:rsid w:val="006D1137"/>
    <w:rsid w:val="006D1788"/>
    <w:rsid w:val="006D1A31"/>
    <w:rsid w:val="006D209C"/>
    <w:rsid w:val="006D2C6E"/>
    <w:rsid w:val="006D3227"/>
    <w:rsid w:val="006D332A"/>
    <w:rsid w:val="006D391F"/>
    <w:rsid w:val="006D3BF1"/>
    <w:rsid w:val="006D3FBE"/>
    <w:rsid w:val="006D40FA"/>
    <w:rsid w:val="006D49AF"/>
    <w:rsid w:val="006D4EF2"/>
    <w:rsid w:val="006D5221"/>
    <w:rsid w:val="006D5E28"/>
    <w:rsid w:val="006D65E1"/>
    <w:rsid w:val="006D698A"/>
    <w:rsid w:val="006D6C7C"/>
    <w:rsid w:val="006D6D0B"/>
    <w:rsid w:val="006D6DEE"/>
    <w:rsid w:val="006D78D9"/>
    <w:rsid w:val="006E01DE"/>
    <w:rsid w:val="006E1277"/>
    <w:rsid w:val="006E1BE9"/>
    <w:rsid w:val="006E213E"/>
    <w:rsid w:val="006E2D9F"/>
    <w:rsid w:val="006E2E71"/>
    <w:rsid w:val="006E304E"/>
    <w:rsid w:val="006E53CC"/>
    <w:rsid w:val="006E5528"/>
    <w:rsid w:val="006E57E8"/>
    <w:rsid w:val="006E5AD2"/>
    <w:rsid w:val="006E6204"/>
    <w:rsid w:val="006E6404"/>
    <w:rsid w:val="006E644C"/>
    <w:rsid w:val="006E76C5"/>
    <w:rsid w:val="006E7774"/>
    <w:rsid w:val="006F0886"/>
    <w:rsid w:val="006F0E40"/>
    <w:rsid w:val="006F138B"/>
    <w:rsid w:val="006F1C8F"/>
    <w:rsid w:val="006F1FA4"/>
    <w:rsid w:val="006F3F4B"/>
    <w:rsid w:val="006F4465"/>
    <w:rsid w:val="006F48D9"/>
    <w:rsid w:val="006F4D68"/>
    <w:rsid w:val="006F4F96"/>
    <w:rsid w:val="006F5405"/>
    <w:rsid w:val="006F569F"/>
    <w:rsid w:val="006F64D9"/>
    <w:rsid w:val="006F6684"/>
    <w:rsid w:val="006F6CBB"/>
    <w:rsid w:val="006F6D86"/>
    <w:rsid w:val="006F778A"/>
    <w:rsid w:val="006F7EE1"/>
    <w:rsid w:val="00700597"/>
    <w:rsid w:val="007008C1"/>
    <w:rsid w:val="00702968"/>
    <w:rsid w:val="00703912"/>
    <w:rsid w:val="00704D9A"/>
    <w:rsid w:val="00705A7B"/>
    <w:rsid w:val="0070710A"/>
    <w:rsid w:val="00707FAC"/>
    <w:rsid w:val="00707FFB"/>
    <w:rsid w:val="007103A4"/>
    <w:rsid w:val="00710D1B"/>
    <w:rsid w:val="0071128D"/>
    <w:rsid w:val="00712199"/>
    <w:rsid w:val="00713D10"/>
    <w:rsid w:val="00713D21"/>
    <w:rsid w:val="007143F4"/>
    <w:rsid w:val="0071483D"/>
    <w:rsid w:val="00714947"/>
    <w:rsid w:val="00714B3C"/>
    <w:rsid w:val="00715112"/>
    <w:rsid w:val="00715750"/>
    <w:rsid w:val="00715904"/>
    <w:rsid w:val="00716C14"/>
    <w:rsid w:val="00717100"/>
    <w:rsid w:val="0072040D"/>
    <w:rsid w:val="00720F48"/>
    <w:rsid w:val="00721438"/>
    <w:rsid w:val="00721768"/>
    <w:rsid w:val="0072254A"/>
    <w:rsid w:val="0072341A"/>
    <w:rsid w:val="00723B03"/>
    <w:rsid w:val="0072521F"/>
    <w:rsid w:val="007255B7"/>
    <w:rsid w:val="0072575B"/>
    <w:rsid w:val="00726191"/>
    <w:rsid w:val="007262AA"/>
    <w:rsid w:val="00726ED1"/>
    <w:rsid w:val="00727A87"/>
    <w:rsid w:val="00730BE1"/>
    <w:rsid w:val="00731F27"/>
    <w:rsid w:val="00732F60"/>
    <w:rsid w:val="0073493B"/>
    <w:rsid w:val="00734A5F"/>
    <w:rsid w:val="00734C3D"/>
    <w:rsid w:val="00735710"/>
    <w:rsid w:val="007358EB"/>
    <w:rsid w:val="00735BB0"/>
    <w:rsid w:val="00735FD1"/>
    <w:rsid w:val="007361E4"/>
    <w:rsid w:val="00740ACA"/>
    <w:rsid w:val="00740C18"/>
    <w:rsid w:val="00740F91"/>
    <w:rsid w:val="00741152"/>
    <w:rsid w:val="00742F8F"/>
    <w:rsid w:val="00745066"/>
    <w:rsid w:val="007452F1"/>
    <w:rsid w:val="0074560A"/>
    <w:rsid w:val="00745923"/>
    <w:rsid w:val="007463D0"/>
    <w:rsid w:val="00747432"/>
    <w:rsid w:val="00747A62"/>
    <w:rsid w:val="00750053"/>
    <w:rsid w:val="00750CDE"/>
    <w:rsid w:val="00750FC9"/>
    <w:rsid w:val="00751448"/>
    <w:rsid w:val="00751EFB"/>
    <w:rsid w:val="00752657"/>
    <w:rsid w:val="007526ED"/>
    <w:rsid w:val="00752D82"/>
    <w:rsid w:val="0075395F"/>
    <w:rsid w:val="007539B8"/>
    <w:rsid w:val="00754B7E"/>
    <w:rsid w:val="00754E6F"/>
    <w:rsid w:val="00755155"/>
    <w:rsid w:val="00755284"/>
    <w:rsid w:val="007606B0"/>
    <w:rsid w:val="00761719"/>
    <w:rsid w:val="00761A3D"/>
    <w:rsid w:val="00763C56"/>
    <w:rsid w:val="0076469B"/>
    <w:rsid w:val="007650D3"/>
    <w:rsid w:val="00765683"/>
    <w:rsid w:val="00765AE5"/>
    <w:rsid w:val="00767612"/>
    <w:rsid w:val="00767851"/>
    <w:rsid w:val="007678FE"/>
    <w:rsid w:val="007706D3"/>
    <w:rsid w:val="00771058"/>
    <w:rsid w:val="00771DF0"/>
    <w:rsid w:val="00772143"/>
    <w:rsid w:val="0077221C"/>
    <w:rsid w:val="0077443C"/>
    <w:rsid w:val="00774B6D"/>
    <w:rsid w:val="00774D3D"/>
    <w:rsid w:val="00775DFC"/>
    <w:rsid w:val="007765EB"/>
    <w:rsid w:val="00776AB2"/>
    <w:rsid w:val="00776BAD"/>
    <w:rsid w:val="0077761C"/>
    <w:rsid w:val="00777692"/>
    <w:rsid w:val="0078054D"/>
    <w:rsid w:val="0078072E"/>
    <w:rsid w:val="0078097F"/>
    <w:rsid w:val="00782398"/>
    <w:rsid w:val="00782866"/>
    <w:rsid w:val="007828E6"/>
    <w:rsid w:val="00782AF3"/>
    <w:rsid w:val="007838A6"/>
    <w:rsid w:val="00783F3C"/>
    <w:rsid w:val="00784B52"/>
    <w:rsid w:val="00785834"/>
    <w:rsid w:val="007863F3"/>
    <w:rsid w:val="00787239"/>
    <w:rsid w:val="0078790B"/>
    <w:rsid w:val="00787D35"/>
    <w:rsid w:val="00790847"/>
    <w:rsid w:val="00791347"/>
    <w:rsid w:val="00791AA1"/>
    <w:rsid w:val="00791B81"/>
    <w:rsid w:val="0079234B"/>
    <w:rsid w:val="007924E5"/>
    <w:rsid w:val="0079264C"/>
    <w:rsid w:val="00793A63"/>
    <w:rsid w:val="00793F4A"/>
    <w:rsid w:val="00794652"/>
    <w:rsid w:val="0079506E"/>
    <w:rsid w:val="00796C51"/>
    <w:rsid w:val="00796DCC"/>
    <w:rsid w:val="00797720"/>
    <w:rsid w:val="007A01B3"/>
    <w:rsid w:val="007A199F"/>
    <w:rsid w:val="007A1BCA"/>
    <w:rsid w:val="007A473A"/>
    <w:rsid w:val="007A4E57"/>
    <w:rsid w:val="007A602A"/>
    <w:rsid w:val="007A64A2"/>
    <w:rsid w:val="007A6C05"/>
    <w:rsid w:val="007A6EF8"/>
    <w:rsid w:val="007A79C2"/>
    <w:rsid w:val="007B08CE"/>
    <w:rsid w:val="007B113B"/>
    <w:rsid w:val="007B3544"/>
    <w:rsid w:val="007B3596"/>
    <w:rsid w:val="007B3736"/>
    <w:rsid w:val="007B3D65"/>
    <w:rsid w:val="007B4517"/>
    <w:rsid w:val="007B5460"/>
    <w:rsid w:val="007B5F1D"/>
    <w:rsid w:val="007C04BA"/>
    <w:rsid w:val="007C23E0"/>
    <w:rsid w:val="007C326A"/>
    <w:rsid w:val="007C3531"/>
    <w:rsid w:val="007C416B"/>
    <w:rsid w:val="007C4AEC"/>
    <w:rsid w:val="007C4C0E"/>
    <w:rsid w:val="007C4F3E"/>
    <w:rsid w:val="007C50A8"/>
    <w:rsid w:val="007C50EA"/>
    <w:rsid w:val="007C56D2"/>
    <w:rsid w:val="007C5936"/>
    <w:rsid w:val="007C6A3B"/>
    <w:rsid w:val="007C6FA4"/>
    <w:rsid w:val="007C712E"/>
    <w:rsid w:val="007C743A"/>
    <w:rsid w:val="007C7853"/>
    <w:rsid w:val="007C7CAD"/>
    <w:rsid w:val="007D0085"/>
    <w:rsid w:val="007D0AD6"/>
    <w:rsid w:val="007D0DB8"/>
    <w:rsid w:val="007D12B2"/>
    <w:rsid w:val="007D1602"/>
    <w:rsid w:val="007D20E3"/>
    <w:rsid w:val="007D22E4"/>
    <w:rsid w:val="007D2D39"/>
    <w:rsid w:val="007D3BC2"/>
    <w:rsid w:val="007D4AA3"/>
    <w:rsid w:val="007D5DA7"/>
    <w:rsid w:val="007D6238"/>
    <w:rsid w:val="007D623A"/>
    <w:rsid w:val="007E087D"/>
    <w:rsid w:val="007E0D3E"/>
    <w:rsid w:val="007E1729"/>
    <w:rsid w:val="007E189B"/>
    <w:rsid w:val="007E2021"/>
    <w:rsid w:val="007E26E5"/>
    <w:rsid w:val="007E28FB"/>
    <w:rsid w:val="007E3434"/>
    <w:rsid w:val="007E37FC"/>
    <w:rsid w:val="007E44B3"/>
    <w:rsid w:val="007E4804"/>
    <w:rsid w:val="007E4D41"/>
    <w:rsid w:val="007E4E1B"/>
    <w:rsid w:val="007E4EC6"/>
    <w:rsid w:val="007E5C2A"/>
    <w:rsid w:val="007E74E7"/>
    <w:rsid w:val="007F3CD7"/>
    <w:rsid w:val="007F3CEB"/>
    <w:rsid w:val="007F4C65"/>
    <w:rsid w:val="008005D5"/>
    <w:rsid w:val="00800A53"/>
    <w:rsid w:val="00800B75"/>
    <w:rsid w:val="00801FF2"/>
    <w:rsid w:val="0080292E"/>
    <w:rsid w:val="00802D30"/>
    <w:rsid w:val="0080365F"/>
    <w:rsid w:val="008037FE"/>
    <w:rsid w:val="00803F63"/>
    <w:rsid w:val="00806FF5"/>
    <w:rsid w:val="00807208"/>
    <w:rsid w:val="00810409"/>
    <w:rsid w:val="008109D6"/>
    <w:rsid w:val="0081159B"/>
    <w:rsid w:val="008121DE"/>
    <w:rsid w:val="00813B58"/>
    <w:rsid w:val="00813DA2"/>
    <w:rsid w:val="0081434B"/>
    <w:rsid w:val="00815E03"/>
    <w:rsid w:val="00816049"/>
    <w:rsid w:val="008172F6"/>
    <w:rsid w:val="008178D2"/>
    <w:rsid w:val="00820A26"/>
    <w:rsid w:val="00820DAA"/>
    <w:rsid w:val="00821B47"/>
    <w:rsid w:val="00822284"/>
    <w:rsid w:val="0082241B"/>
    <w:rsid w:val="008225F2"/>
    <w:rsid w:val="0082290F"/>
    <w:rsid w:val="00822C4B"/>
    <w:rsid w:val="008235A2"/>
    <w:rsid w:val="008240CD"/>
    <w:rsid w:val="00824881"/>
    <w:rsid w:val="00825EF5"/>
    <w:rsid w:val="00826091"/>
    <w:rsid w:val="00826D66"/>
    <w:rsid w:val="0082750E"/>
    <w:rsid w:val="00827671"/>
    <w:rsid w:val="00827EA8"/>
    <w:rsid w:val="008307D4"/>
    <w:rsid w:val="00830FEE"/>
    <w:rsid w:val="00831175"/>
    <w:rsid w:val="0083124C"/>
    <w:rsid w:val="0083163D"/>
    <w:rsid w:val="008321E3"/>
    <w:rsid w:val="00832806"/>
    <w:rsid w:val="008334C1"/>
    <w:rsid w:val="00833F8F"/>
    <w:rsid w:val="00834A08"/>
    <w:rsid w:val="008368C9"/>
    <w:rsid w:val="00836EF5"/>
    <w:rsid w:val="00837E09"/>
    <w:rsid w:val="00840069"/>
    <w:rsid w:val="00841B57"/>
    <w:rsid w:val="008423E8"/>
    <w:rsid w:val="00844111"/>
    <w:rsid w:val="008446AD"/>
    <w:rsid w:val="00847ABB"/>
    <w:rsid w:val="00847E8C"/>
    <w:rsid w:val="00850009"/>
    <w:rsid w:val="00850995"/>
    <w:rsid w:val="008520DB"/>
    <w:rsid w:val="00852577"/>
    <w:rsid w:val="0085287C"/>
    <w:rsid w:val="00852C9C"/>
    <w:rsid w:val="00852CA3"/>
    <w:rsid w:val="00852D1C"/>
    <w:rsid w:val="00852D5D"/>
    <w:rsid w:val="0085401E"/>
    <w:rsid w:val="00854C69"/>
    <w:rsid w:val="00854F0C"/>
    <w:rsid w:val="00855D91"/>
    <w:rsid w:val="008563C6"/>
    <w:rsid w:val="008567D9"/>
    <w:rsid w:val="008576C9"/>
    <w:rsid w:val="00857887"/>
    <w:rsid w:val="00860474"/>
    <w:rsid w:val="00861691"/>
    <w:rsid w:val="00861B97"/>
    <w:rsid w:val="00862A17"/>
    <w:rsid w:val="00863372"/>
    <w:rsid w:val="008643BF"/>
    <w:rsid w:val="00864441"/>
    <w:rsid w:val="00865155"/>
    <w:rsid w:val="008651F8"/>
    <w:rsid w:val="00865E7A"/>
    <w:rsid w:val="00867276"/>
    <w:rsid w:val="00867859"/>
    <w:rsid w:val="00867D30"/>
    <w:rsid w:val="00870A5B"/>
    <w:rsid w:val="00872D55"/>
    <w:rsid w:val="0087354B"/>
    <w:rsid w:val="00873B61"/>
    <w:rsid w:val="00873E95"/>
    <w:rsid w:val="008744C9"/>
    <w:rsid w:val="008745B1"/>
    <w:rsid w:val="00875652"/>
    <w:rsid w:val="0087600A"/>
    <w:rsid w:val="00877924"/>
    <w:rsid w:val="00880355"/>
    <w:rsid w:val="00880636"/>
    <w:rsid w:val="008816A0"/>
    <w:rsid w:val="00881B70"/>
    <w:rsid w:val="008827DD"/>
    <w:rsid w:val="008829D7"/>
    <w:rsid w:val="00882E3D"/>
    <w:rsid w:val="00883FC2"/>
    <w:rsid w:val="0088406B"/>
    <w:rsid w:val="00885723"/>
    <w:rsid w:val="0089158C"/>
    <w:rsid w:val="00891A6F"/>
    <w:rsid w:val="00893382"/>
    <w:rsid w:val="008938C3"/>
    <w:rsid w:val="0089419E"/>
    <w:rsid w:val="00895051"/>
    <w:rsid w:val="00895A08"/>
    <w:rsid w:val="008961CF"/>
    <w:rsid w:val="008965D2"/>
    <w:rsid w:val="008A078A"/>
    <w:rsid w:val="008A15CC"/>
    <w:rsid w:val="008A1D05"/>
    <w:rsid w:val="008A1F43"/>
    <w:rsid w:val="008A2A07"/>
    <w:rsid w:val="008A2C2F"/>
    <w:rsid w:val="008A300F"/>
    <w:rsid w:val="008A4CB1"/>
    <w:rsid w:val="008A547A"/>
    <w:rsid w:val="008A6EA5"/>
    <w:rsid w:val="008A713B"/>
    <w:rsid w:val="008A7E40"/>
    <w:rsid w:val="008B0014"/>
    <w:rsid w:val="008B2442"/>
    <w:rsid w:val="008B3D21"/>
    <w:rsid w:val="008B62A9"/>
    <w:rsid w:val="008B7843"/>
    <w:rsid w:val="008C0420"/>
    <w:rsid w:val="008C0EFA"/>
    <w:rsid w:val="008C1336"/>
    <w:rsid w:val="008C1516"/>
    <w:rsid w:val="008C18FF"/>
    <w:rsid w:val="008C1BEA"/>
    <w:rsid w:val="008C31B4"/>
    <w:rsid w:val="008C3EAF"/>
    <w:rsid w:val="008C415F"/>
    <w:rsid w:val="008C43AF"/>
    <w:rsid w:val="008C50CB"/>
    <w:rsid w:val="008C5281"/>
    <w:rsid w:val="008C5668"/>
    <w:rsid w:val="008D2FB5"/>
    <w:rsid w:val="008D34C2"/>
    <w:rsid w:val="008D379D"/>
    <w:rsid w:val="008D426B"/>
    <w:rsid w:val="008D48BA"/>
    <w:rsid w:val="008D4A4C"/>
    <w:rsid w:val="008D51AE"/>
    <w:rsid w:val="008D5351"/>
    <w:rsid w:val="008D53C0"/>
    <w:rsid w:val="008D5E67"/>
    <w:rsid w:val="008D5EF5"/>
    <w:rsid w:val="008D7A8C"/>
    <w:rsid w:val="008D7F79"/>
    <w:rsid w:val="008E045D"/>
    <w:rsid w:val="008E04D7"/>
    <w:rsid w:val="008E063A"/>
    <w:rsid w:val="008E0AF6"/>
    <w:rsid w:val="008E2144"/>
    <w:rsid w:val="008E27B2"/>
    <w:rsid w:val="008E2899"/>
    <w:rsid w:val="008E2C7A"/>
    <w:rsid w:val="008E34CF"/>
    <w:rsid w:val="008E44B4"/>
    <w:rsid w:val="008E47DC"/>
    <w:rsid w:val="008E4B30"/>
    <w:rsid w:val="008E4CC0"/>
    <w:rsid w:val="008E5CD9"/>
    <w:rsid w:val="008E6A71"/>
    <w:rsid w:val="008E6BFD"/>
    <w:rsid w:val="008E6F06"/>
    <w:rsid w:val="008E6F2B"/>
    <w:rsid w:val="008E791A"/>
    <w:rsid w:val="008E7F92"/>
    <w:rsid w:val="008F094E"/>
    <w:rsid w:val="008F1D5A"/>
    <w:rsid w:val="008F249F"/>
    <w:rsid w:val="008F32B3"/>
    <w:rsid w:val="008F382F"/>
    <w:rsid w:val="008F3DFA"/>
    <w:rsid w:val="008F499B"/>
    <w:rsid w:val="008F4C7E"/>
    <w:rsid w:val="008F4F03"/>
    <w:rsid w:val="008F56B8"/>
    <w:rsid w:val="008F5B99"/>
    <w:rsid w:val="008F79BC"/>
    <w:rsid w:val="0090251C"/>
    <w:rsid w:val="00902828"/>
    <w:rsid w:val="00903B12"/>
    <w:rsid w:val="00905076"/>
    <w:rsid w:val="00905606"/>
    <w:rsid w:val="0090563C"/>
    <w:rsid w:val="00905669"/>
    <w:rsid w:val="00905787"/>
    <w:rsid w:val="00905A33"/>
    <w:rsid w:val="00905E9B"/>
    <w:rsid w:val="00906D65"/>
    <w:rsid w:val="0090752C"/>
    <w:rsid w:val="00907D57"/>
    <w:rsid w:val="00910FF5"/>
    <w:rsid w:val="009113A5"/>
    <w:rsid w:val="009117CF"/>
    <w:rsid w:val="00911E72"/>
    <w:rsid w:val="009145AE"/>
    <w:rsid w:val="009145B5"/>
    <w:rsid w:val="00914D0F"/>
    <w:rsid w:val="00915C17"/>
    <w:rsid w:val="009168C3"/>
    <w:rsid w:val="00916F86"/>
    <w:rsid w:val="0091757E"/>
    <w:rsid w:val="009175BB"/>
    <w:rsid w:val="00920485"/>
    <w:rsid w:val="00920E72"/>
    <w:rsid w:val="00920ED2"/>
    <w:rsid w:val="00920EE2"/>
    <w:rsid w:val="00920EF7"/>
    <w:rsid w:val="00921234"/>
    <w:rsid w:val="00921611"/>
    <w:rsid w:val="009219F4"/>
    <w:rsid w:val="00921B00"/>
    <w:rsid w:val="00923441"/>
    <w:rsid w:val="009235B0"/>
    <w:rsid w:val="00924CED"/>
    <w:rsid w:val="0092557B"/>
    <w:rsid w:val="00926192"/>
    <w:rsid w:val="00930682"/>
    <w:rsid w:val="009307BD"/>
    <w:rsid w:val="00931C9A"/>
    <w:rsid w:val="00931E8A"/>
    <w:rsid w:val="00932CAA"/>
    <w:rsid w:val="00933D6C"/>
    <w:rsid w:val="0093437F"/>
    <w:rsid w:val="00934AB0"/>
    <w:rsid w:val="00935695"/>
    <w:rsid w:val="009372EE"/>
    <w:rsid w:val="009373D7"/>
    <w:rsid w:val="00937632"/>
    <w:rsid w:val="00937735"/>
    <w:rsid w:val="00940B04"/>
    <w:rsid w:val="00940DB8"/>
    <w:rsid w:val="00941318"/>
    <w:rsid w:val="009418B2"/>
    <w:rsid w:val="0094234B"/>
    <w:rsid w:val="00943112"/>
    <w:rsid w:val="00943935"/>
    <w:rsid w:val="0094394D"/>
    <w:rsid w:val="00944B7C"/>
    <w:rsid w:val="0094569D"/>
    <w:rsid w:val="00947261"/>
    <w:rsid w:val="00947616"/>
    <w:rsid w:val="00947EC4"/>
    <w:rsid w:val="0095087C"/>
    <w:rsid w:val="00950C22"/>
    <w:rsid w:val="00951626"/>
    <w:rsid w:val="00952998"/>
    <w:rsid w:val="00954BDD"/>
    <w:rsid w:val="00955922"/>
    <w:rsid w:val="009559A5"/>
    <w:rsid w:val="00955FA4"/>
    <w:rsid w:val="009562DE"/>
    <w:rsid w:val="009568A6"/>
    <w:rsid w:val="009574BB"/>
    <w:rsid w:val="00960FB7"/>
    <w:rsid w:val="00961DEC"/>
    <w:rsid w:val="00962124"/>
    <w:rsid w:val="00963121"/>
    <w:rsid w:val="009649FC"/>
    <w:rsid w:val="009653F6"/>
    <w:rsid w:val="009659B7"/>
    <w:rsid w:val="00965B1A"/>
    <w:rsid w:val="00966C38"/>
    <w:rsid w:val="00967287"/>
    <w:rsid w:val="00972385"/>
    <w:rsid w:val="00973F6A"/>
    <w:rsid w:val="009746FA"/>
    <w:rsid w:val="00974F7F"/>
    <w:rsid w:val="009752FA"/>
    <w:rsid w:val="00975963"/>
    <w:rsid w:val="00975BB8"/>
    <w:rsid w:val="00976132"/>
    <w:rsid w:val="00976BB7"/>
    <w:rsid w:val="00976CB3"/>
    <w:rsid w:val="0098039D"/>
    <w:rsid w:val="009806AD"/>
    <w:rsid w:val="009807C3"/>
    <w:rsid w:val="00981289"/>
    <w:rsid w:val="0098170D"/>
    <w:rsid w:val="0098185C"/>
    <w:rsid w:val="00984DDD"/>
    <w:rsid w:val="00990382"/>
    <w:rsid w:val="00990C2F"/>
    <w:rsid w:val="00991189"/>
    <w:rsid w:val="00991272"/>
    <w:rsid w:val="00992311"/>
    <w:rsid w:val="00993277"/>
    <w:rsid w:val="0099448E"/>
    <w:rsid w:val="009944BF"/>
    <w:rsid w:val="009949CB"/>
    <w:rsid w:val="009958D5"/>
    <w:rsid w:val="00995F95"/>
    <w:rsid w:val="00996550"/>
    <w:rsid w:val="00996C0C"/>
    <w:rsid w:val="009A176C"/>
    <w:rsid w:val="009A21D4"/>
    <w:rsid w:val="009A3F2C"/>
    <w:rsid w:val="009A4394"/>
    <w:rsid w:val="009A48DC"/>
    <w:rsid w:val="009A4DAC"/>
    <w:rsid w:val="009A52DC"/>
    <w:rsid w:val="009A533E"/>
    <w:rsid w:val="009A53AC"/>
    <w:rsid w:val="009A6865"/>
    <w:rsid w:val="009A7DAA"/>
    <w:rsid w:val="009B04D6"/>
    <w:rsid w:val="009B0590"/>
    <w:rsid w:val="009B132F"/>
    <w:rsid w:val="009B1514"/>
    <w:rsid w:val="009B15AB"/>
    <w:rsid w:val="009B21A4"/>
    <w:rsid w:val="009B2D6C"/>
    <w:rsid w:val="009B369D"/>
    <w:rsid w:val="009B36CD"/>
    <w:rsid w:val="009B3849"/>
    <w:rsid w:val="009B3AB9"/>
    <w:rsid w:val="009B466E"/>
    <w:rsid w:val="009B5CDE"/>
    <w:rsid w:val="009B5E0D"/>
    <w:rsid w:val="009B6406"/>
    <w:rsid w:val="009B67E7"/>
    <w:rsid w:val="009B7ECC"/>
    <w:rsid w:val="009C001C"/>
    <w:rsid w:val="009C01B3"/>
    <w:rsid w:val="009C0833"/>
    <w:rsid w:val="009C1FC5"/>
    <w:rsid w:val="009C2189"/>
    <w:rsid w:val="009C2281"/>
    <w:rsid w:val="009C35D7"/>
    <w:rsid w:val="009C4766"/>
    <w:rsid w:val="009C492C"/>
    <w:rsid w:val="009C55AC"/>
    <w:rsid w:val="009C57A8"/>
    <w:rsid w:val="009C591C"/>
    <w:rsid w:val="009C5958"/>
    <w:rsid w:val="009C601A"/>
    <w:rsid w:val="009C63B8"/>
    <w:rsid w:val="009C70A5"/>
    <w:rsid w:val="009C7DAE"/>
    <w:rsid w:val="009D0AC0"/>
    <w:rsid w:val="009D20C5"/>
    <w:rsid w:val="009D3684"/>
    <w:rsid w:val="009D4064"/>
    <w:rsid w:val="009D4558"/>
    <w:rsid w:val="009D6B38"/>
    <w:rsid w:val="009D6F9A"/>
    <w:rsid w:val="009D7053"/>
    <w:rsid w:val="009D79CA"/>
    <w:rsid w:val="009D7D38"/>
    <w:rsid w:val="009E1636"/>
    <w:rsid w:val="009E18DA"/>
    <w:rsid w:val="009E2BBF"/>
    <w:rsid w:val="009E3249"/>
    <w:rsid w:val="009E401C"/>
    <w:rsid w:val="009E4729"/>
    <w:rsid w:val="009E50D4"/>
    <w:rsid w:val="009E6503"/>
    <w:rsid w:val="009E66F8"/>
    <w:rsid w:val="009E66FB"/>
    <w:rsid w:val="009E6BFE"/>
    <w:rsid w:val="009E6DD6"/>
    <w:rsid w:val="009E6FB8"/>
    <w:rsid w:val="009E7708"/>
    <w:rsid w:val="009E7959"/>
    <w:rsid w:val="009E7CF7"/>
    <w:rsid w:val="009F0752"/>
    <w:rsid w:val="009F38F4"/>
    <w:rsid w:val="009F3E42"/>
    <w:rsid w:val="009F4656"/>
    <w:rsid w:val="009F55DA"/>
    <w:rsid w:val="009F5927"/>
    <w:rsid w:val="009F62D0"/>
    <w:rsid w:val="00A011F7"/>
    <w:rsid w:val="00A01D56"/>
    <w:rsid w:val="00A02A44"/>
    <w:rsid w:val="00A02F05"/>
    <w:rsid w:val="00A0595F"/>
    <w:rsid w:val="00A05FB1"/>
    <w:rsid w:val="00A07B91"/>
    <w:rsid w:val="00A10A0F"/>
    <w:rsid w:val="00A12583"/>
    <w:rsid w:val="00A12702"/>
    <w:rsid w:val="00A130E1"/>
    <w:rsid w:val="00A13D84"/>
    <w:rsid w:val="00A14637"/>
    <w:rsid w:val="00A15857"/>
    <w:rsid w:val="00A1686F"/>
    <w:rsid w:val="00A16DE0"/>
    <w:rsid w:val="00A16EAE"/>
    <w:rsid w:val="00A16F44"/>
    <w:rsid w:val="00A17E61"/>
    <w:rsid w:val="00A201BC"/>
    <w:rsid w:val="00A20CFC"/>
    <w:rsid w:val="00A21230"/>
    <w:rsid w:val="00A21688"/>
    <w:rsid w:val="00A21CD1"/>
    <w:rsid w:val="00A22C90"/>
    <w:rsid w:val="00A2329E"/>
    <w:rsid w:val="00A23A14"/>
    <w:rsid w:val="00A23BC3"/>
    <w:rsid w:val="00A2458F"/>
    <w:rsid w:val="00A24C11"/>
    <w:rsid w:val="00A25980"/>
    <w:rsid w:val="00A25B5B"/>
    <w:rsid w:val="00A25F47"/>
    <w:rsid w:val="00A261A9"/>
    <w:rsid w:val="00A272F3"/>
    <w:rsid w:val="00A30072"/>
    <w:rsid w:val="00A305E3"/>
    <w:rsid w:val="00A30B17"/>
    <w:rsid w:val="00A30C1F"/>
    <w:rsid w:val="00A3278D"/>
    <w:rsid w:val="00A32E78"/>
    <w:rsid w:val="00A3314B"/>
    <w:rsid w:val="00A35260"/>
    <w:rsid w:val="00A3567F"/>
    <w:rsid w:val="00A35917"/>
    <w:rsid w:val="00A35C18"/>
    <w:rsid w:val="00A36CDE"/>
    <w:rsid w:val="00A37733"/>
    <w:rsid w:val="00A37954"/>
    <w:rsid w:val="00A37BE4"/>
    <w:rsid w:val="00A40A69"/>
    <w:rsid w:val="00A40D85"/>
    <w:rsid w:val="00A416F2"/>
    <w:rsid w:val="00A42261"/>
    <w:rsid w:val="00A42FC5"/>
    <w:rsid w:val="00A4318F"/>
    <w:rsid w:val="00A43350"/>
    <w:rsid w:val="00A43AE4"/>
    <w:rsid w:val="00A44BE2"/>
    <w:rsid w:val="00A44EF4"/>
    <w:rsid w:val="00A45D5A"/>
    <w:rsid w:val="00A45F7A"/>
    <w:rsid w:val="00A45FEF"/>
    <w:rsid w:val="00A4649B"/>
    <w:rsid w:val="00A46778"/>
    <w:rsid w:val="00A46795"/>
    <w:rsid w:val="00A46FD3"/>
    <w:rsid w:val="00A47A40"/>
    <w:rsid w:val="00A47AB6"/>
    <w:rsid w:val="00A5169D"/>
    <w:rsid w:val="00A51843"/>
    <w:rsid w:val="00A51D1C"/>
    <w:rsid w:val="00A51E20"/>
    <w:rsid w:val="00A52E36"/>
    <w:rsid w:val="00A53583"/>
    <w:rsid w:val="00A53A1C"/>
    <w:rsid w:val="00A53AC1"/>
    <w:rsid w:val="00A55106"/>
    <w:rsid w:val="00A55E29"/>
    <w:rsid w:val="00A56863"/>
    <w:rsid w:val="00A56BD3"/>
    <w:rsid w:val="00A57227"/>
    <w:rsid w:val="00A57C06"/>
    <w:rsid w:val="00A60F97"/>
    <w:rsid w:val="00A627C2"/>
    <w:rsid w:val="00A62F84"/>
    <w:rsid w:val="00A63DC5"/>
    <w:rsid w:val="00A64355"/>
    <w:rsid w:val="00A64EA9"/>
    <w:rsid w:val="00A65123"/>
    <w:rsid w:val="00A65D01"/>
    <w:rsid w:val="00A65EEF"/>
    <w:rsid w:val="00A67580"/>
    <w:rsid w:val="00A67E39"/>
    <w:rsid w:val="00A70020"/>
    <w:rsid w:val="00A719D3"/>
    <w:rsid w:val="00A71A52"/>
    <w:rsid w:val="00A73010"/>
    <w:rsid w:val="00A7340C"/>
    <w:rsid w:val="00A7373E"/>
    <w:rsid w:val="00A739E1"/>
    <w:rsid w:val="00A740FA"/>
    <w:rsid w:val="00A74157"/>
    <w:rsid w:val="00A7462E"/>
    <w:rsid w:val="00A74A4A"/>
    <w:rsid w:val="00A74CFF"/>
    <w:rsid w:val="00A757DF"/>
    <w:rsid w:val="00A75BD2"/>
    <w:rsid w:val="00A762A6"/>
    <w:rsid w:val="00A762E6"/>
    <w:rsid w:val="00A76449"/>
    <w:rsid w:val="00A76EBB"/>
    <w:rsid w:val="00A777C5"/>
    <w:rsid w:val="00A820E9"/>
    <w:rsid w:val="00A8233A"/>
    <w:rsid w:val="00A82D48"/>
    <w:rsid w:val="00A8417F"/>
    <w:rsid w:val="00A84185"/>
    <w:rsid w:val="00A845C8"/>
    <w:rsid w:val="00A846EF"/>
    <w:rsid w:val="00A86695"/>
    <w:rsid w:val="00A86A8E"/>
    <w:rsid w:val="00A872BB"/>
    <w:rsid w:val="00A91B6B"/>
    <w:rsid w:val="00A9248B"/>
    <w:rsid w:val="00A9395C"/>
    <w:rsid w:val="00A93E62"/>
    <w:rsid w:val="00A94115"/>
    <w:rsid w:val="00A94611"/>
    <w:rsid w:val="00A95009"/>
    <w:rsid w:val="00A96022"/>
    <w:rsid w:val="00A96552"/>
    <w:rsid w:val="00A978A4"/>
    <w:rsid w:val="00A97DEC"/>
    <w:rsid w:val="00AA006F"/>
    <w:rsid w:val="00AA0737"/>
    <w:rsid w:val="00AA1427"/>
    <w:rsid w:val="00AA1796"/>
    <w:rsid w:val="00AA20CD"/>
    <w:rsid w:val="00AA27A6"/>
    <w:rsid w:val="00AA34B3"/>
    <w:rsid w:val="00AA371F"/>
    <w:rsid w:val="00AA5BD8"/>
    <w:rsid w:val="00AA6EBD"/>
    <w:rsid w:val="00AA7024"/>
    <w:rsid w:val="00AA7A72"/>
    <w:rsid w:val="00AB2687"/>
    <w:rsid w:val="00AB36B0"/>
    <w:rsid w:val="00AB3725"/>
    <w:rsid w:val="00AB37A9"/>
    <w:rsid w:val="00AB3A23"/>
    <w:rsid w:val="00AB3F72"/>
    <w:rsid w:val="00AB4D9C"/>
    <w:rsid w:val="00AB7DEF"/>
    <w:rsid w:val="00AC07DB"/>
    <w:rsid w:val="00AC080D"/>
    <w:rsid w:val="00AC0D16"/>
    <w:rsid w:val="00AC13EC"/>
    <w:rsid w:val="00AC1C1C"/>
    <w:rsid w:val="00AC27F5"/>
    <w:rsid w:val="00AC292D"/>
    <w:rsid w:val="00AC31B6"/>
    <w:rsid w:val="00AC498A"/>
    <w:rsid w:val="00AC4EE6"/>
    <w:rsid w:val="00AC4F70"/>
    <w:rsid w:val="00AC55C3"/>
    <w:rsid w:val="00AC5D71"/>
    <w:rsid w:val="00AC5F8F"/>
    <w:rsid w:val="00AC64D5"/>
    <w:rsid w:val="00AC6640"/>
    <w:rsid w:val="00AC6B58"/>
    <w:rsid w:val="00AC75F0"/>
    <w:rsid w:val="00AC7A6E"/>
    <w:rsid w:val="00AD0F75"/>
    <w:rsid w:val="00AD16EF"/>
    <w:rsid w:val="00AD2C45"/>
    <w:rsid w:val="00AD35CC"/>
    <w:rsid w:val="00AD450E"/>
    <w:rsid w:val="00AD531E"/>
    <w:rsid w:val="00AD6380"/>
    <w:rsid w:val="00AD63A1"/>
    <w:rsid w:val="00AD64F1"/>
    <w:rsid w:val="00AD6566"/>
    <w:rsid w:val="00AD7A35"/>
    <w:rsid w:val="00AD7F12"/>
    <w:rsid w:val="00AE0664"/>
    <w:rsid w:val="00AE09FB"/>
    <w:rsid w:val="00AE276D"/>
    <w:rsid w:val="00AE28AB"/>
    <w:rsid w:val="00AE36AC"/>
    <w:rsid w:val="00AE3A8B"/>
    <w:rsid w:val="00AE4112"/>
    <w:rsid w:val="00AE45B1"/>
    <w:rsid w:val="00AE463F"/>
    <w:rsid w:val="00AE4F65"/>
    <w:rsid w:val="00AE5413"/>
    <w:rsid w:val="00AE5871"/>
    <w:rsid w:val="00AE6697"/>
    <w:rsid w:val="00AF129F"/>
    <w:rsid w:val="00AF1AC1"/>
    <w:rsid w:val="00AF1AE8"/>
    <w:rsid w:val="00AF1DAC"/>
    <w:rsid w:val="00AF2C55"/>
    <w:rsid w:val="00AF31E2"/>
    <w:rsid w:val="00AF34E3"/>
    <w:rsid w:val="00AF3792"/>
    <w:rsid w:val="00AF3822"/>
    <w:rsid w:val="00AF4796"/>
    <w:rsid w:val="00AF5488"/>
    <w:rsid w:val="00AF6E37"/>
    <w:rsid w:val="00AF7D5A"/>
    <w:rsid w:val="00B012FA"/>
    <w:rsid w:val="00B02212"/>
    <w:rsid w:val="00B027BC"/>
    <w:rsid w:val="00B04020"/>
    <w:rsid w:val="00B05B20"/>
    <w:rsid w:val="00B05DFB"/>
    <w:rsid w:val="00B0729A"/>
    <w:rsid w:val="00B12495"/>
    <w:rsid w:val="00B125DC"/>
    <w:rsid w:val="00B12A56"/>
    <w:rsid w:val="00B13654"/>
    <w:rsid w:val="00B14110"/>
    <w:rsid w:val="00B152EC"/>
    <w:rsid w:val="00B15C69"/>
    <w:rsid w:val="00B16766"/>
    <w:rsid w:val="00B20A17"/>
    <w:rsid w:val="00B20BD4"/>
    <w:rsid w:val="00B211E0"/>
    <w:rsid w:val="00B21472"/>
    <w:rsid w:val="00B217E9"/>
    <w:rsid w:val="00B219D1"/>
    <w:rsid w:val="00B21E08"/>
    <w:rsid w:val="00B22EBD"/>
    <w:rsid w:val="00B234E4"/>
    <w:rsid w:val="00B2426C"/>
    <w:rsid w:val="00B245DE"/>
    <w:rsid w:val="00B24D03"/>
    <w:rsid w:val="00B25375"/>
    <w:rsid w:val="00B25A14"/>
    <w:rsid w:val="00B27032"/>
    <w:rsid w:val="00B2705F"/>
    <w:rsid w:val="00B2736A"/>
    <w:rsid w:val="00B303CF"/>
    <w:rsid w:val="00B30C2C"/>
    <w:rsid w:val="00B31962"/>
    <w:rsid w:val="00B319E7"/>
    <w:rsid w:val="00B329E9"/>
    <w:rsid w:val="00B32B4A"/>
    <w:rsid w:val="00B332A3"/>
    <w:rsid w:val="00B335E0"/>
    <w:rsid w:val="00B349B1"/>
    <w:rsid w:val="00B3597C"/>
    <w:rsid w:val="00B36F96"/>
    <w:rsid w:val="00B37985"/>
    <w:rsid w:val="00B4049F"/>
    <w:rsid w:val="00B4083C"/>
    <w:rsid w:val="00B40FCF"/>
    <w:rsid w:val="00B420B3"/>
    <w:rsid w:val="00B43056"/>
    <w:rsid w:val="00B430CF"/>
    <w:rsid w:val="00B440B5"/>
    <w:rsid w:val="00B447E5"/>
    <w:rsid w:val="00B450E9"/>
    <w:rsid w:val="00B4531E"/>
    <w:rsid w:val="00B45DC0"/>
    <w:rsid w:val="00B4674D"/>
    <w:rsid w:val="00B46FFD"/>
    <w:rsid w:val="00B47F17"/>
    <w:rsid w:val="00B50095"/>
    <w:rsid w:val="00B50807"/>
    <w:rsid w:val="00B50A27"/>
    <w:rsid w:val="00B511F7"/>
    <w:rsid w:val="00B5188C"/>
    <w:rsid w:val="00B5190E"/>
    <w:rsid w:val="00B51E96"/>
    <w:rsid w:val="00B51EDF"/>
    <w:rsid w:val="00B51F89"/>
    <w:rsid w:val="00B522E9"/>
    <w:rsid w:val="00B527E6"/>
    <w:rsid w:val="00B53C86"/>
    <w:rsid w:val="00B54841"/>
    <w:rsid w:val="00B555D9"/>
    <w:rsid w:val="00B55D2F"/>
    <w:rsid w:val="00B56887"/>
    <w:rsid w:val="00B57842"/>
    <w:rsid w:val="00B57A0F"/>
    <w:rsid w:val="00B601D6"/>
    <w:rsid w:val="00B610C1"/>
    <w:rsid w:val="00B6146E"/>
    <w:rsid w:val="00B61942"/>
    <w:rsid w:val="00B620D2"/>
    <w:rsid w:val="00B632B1"/>
    <w:rsid w:val="00B63A1E"/>
    <w:rsid w:val="00B63F73"/>
    <w:rsid w:val="00B651A4"/>
    <w:rsid w:val="00B65D00"/>
    <w:rsid w:val="00B6631B"/>
    <w:rsid w:val="00B6761E"/>
    <w:rsid w:val="00B6771D"/>
    <w:rsid w:val="00B70D71"/>
    <w:rsid w:val="00B71190"/>
    <w:rsid w:val="00B718C9"/>
    <w:rsid w:val="00B72C6A"/>
    <w:rsid w:val="00B72CF8"/>
    <w:rsid w:val="00B7311A"/>
    <w:rsid w:val="00B73E5B"/>
    <w:rsid w:val="00B73EDB"/>
    <w:rsid w:val="00B7478C"/>
    <w:rsid w:val="00B75508"/>
    <w:rsid w:val="00B7633F"/>
    <w:rsid w:val="00B76F27"/>
    <w:rsid w:val="00B777FD"/>
    <w:rsid w:val="00B7798A"/>
    <w:rsid w:val="00B82153"/>
    <w:rsid w:val="00B8224F"/>
    <w:rsid w:val="00B8370A"/>
    <w:rsid w:val="00B84218"/>
    <w:rsid w:val="00B84A0D"/>
    <w:rsid w:val="00B84FE4"/>
    <w:rsid w:val="00B85842"/>
    <w:rsid w:val="00B85E8B"/>
    <w:rsid w:val="00B862F0"/>
    <w:rsid w:val="00B866FB"/>
    <w:rsid w:val="00B90967"/>
    <w:rsid w:val="00B915C2"/>
    <w:rsid w:val="00B92188"/>
    <w:rsid w:val="00B92F87"/>
    <w:rsid w:val="00B95DFA"/>
    <w:rsid w:val="00B967A3"/>
    <w:rsid w:val="00B968FC"/>
    <w:rsid w:val="00BA10F4"/>
    <w:rsid w:val="00BA164D"/>
    <w:rsid w:val="00BA1E7D"/>
    <w:rsid w:val="00BA2079"/>
    <w:rsid w:val="00BA2B26"/>
    <w:rsid w:val="00BA2E59"/>
    <w:rsid w:val="00BA3542"/>
    <w:rsid w:val="00BA4399"/>
    <w:rsid w:val="00BA475F"/>
    <w:rsid w:val="00BA47F8"/>
    <w:rsid w:val="00BA4C58"/>
    <w:rsid w:val="00BA5627"/>
    <w:rsid w:val="00BA64A5"/>
    <w:rsid w:val="00BA67EA"/>
    <w:rsid w:val="00BA69C3"/>
    <w:rsid w:val="00BA6EA3"/>
    <w:rsid w:val="00BB36F2"/>
    <w:rsid w:val="00BB3FA5"/>
    <w:rsid w:val="00BB4DE8"/>
    <w:rsid w:val="00BB515C"/>
    <w:rsid w:val="00BB53F1"/>
    <w:rsid w:val="00BB6592"/>
    <w:rsid w:val="00BC079B"/>
    <w:rsid w:val="00BC0844"/>
    <w:rsid w:val="00BC0D02"/>
    <w:rsid w:val="00BC174F"/>
    <w:rsid w:val="00BC19C3"/>
    <w:rsid w:val="00BC2894"/>
    <w:rsid w:val="00BC310D"/>
    <w:rsid w:val="00BC34AD"/>
    <w:rsid w:val="00BC59F7"/>
    <w:rsid w:val="00BC62D3"/>
    <w:rsid w:val="00BD040C"/>
    <w:rsid w:val="00BD0F0C"/>
    <w:rsid w:val="00BD1124"/>
    <w:rsid w:val="00BD20EB"/>
    <w:rsid w:val="00BD2202"/>
    <w:rsid w:val="00BD33E2"/>
    <w:rsid w:val="00BD3936"/>
    <w:rsid w:val="00BD45B7"/>
    <w:rsid w:val="00BD47B8"/>
    <w:rsid w:val="00BD49DB"/>
    <w:rsid w:val="00BD4A19"/>
    <w:rsid w:val="00BD580D"/>
    <w:rsid w:val="00BD5C88"/>
    <w:rsid w:val="00BD64EC"/>
    <w:rsid w:val="00BD6AA1"/>
    <w:rsid w:val="00BE0721"/>
    <w:rsid w:val="00BE099D"/>
    <w:rsid w:val="00BE0BD8"/>
    <w:rsid w:val="00BE0F1D"/>
    <w:rsid w:val="00BE12FA"/>
    <w:rsid w:val="00BE1446"/>
    <w:rsid w:val="00BE2FD7"/>
    <w:rsid w:val="00BE351E"/>
    <w:rsid w:val="00BE4C1E"/>
    <w:rsid w:val="00BE4F28"/>
    <w:rsid w:val="00BE5226"/>
    <w:rsid w:val="00BE55D1"/>
    <w:rsid w:val="00BE5F54"/>
    <w:rsid w:val="00BE6D19"/>
    <w:rsid w:val="00BE764E"/>
    <w:rsid w:val="00BE7662"/>
    <w:rsid w:val="00BE7863"/>
    <w:rsid w:val="00BF07CE"/>
    <w:rsid w:val="00BF1EB0"/>
    <w:rsid w:val="00BF2EBB"/>
    <w:rsid w:val="00BF341E"/>
    <w:rsid w:val="00BF4065"/>
    <w:rsid w:val="00BF4AA5"/>
    <w:rsid w:val="00BF4DC5"/>
    <w:rsid w:val="00BF616E"/>
    <w:rsid w:val="00BF6A67"/>
    <w:rsid w:val="00BF6E2B"/>
    <w:rsid w:val="00BF70A2"/>
    <w:rsid w:val="00BF74AD"/>
    <w:rsid w:val="00C004AA"/>
    <w:rsid w:val="00C01C9D"/>
    <w:rsid w:val="00C02B80"/>
    <w:rsid w:val="00C02F8B"/>
    <w:rsid w:val="00C05161"/>
    <w:rsid w:val="00C053BB"/>
    <w:rsid w:val="00C05C0A"/>
    <w:rsid w:val="00C05CDD"/>
    <w:rsid w:val="00C060E2"/>
    <w:rsid w:val="00C06551"/>
    <w:rsid w:val="00C06AD2"/>
    <w:rsid w:val="00C07050"/>
    <w:rsid w:val="00C07207"/>
    <w:rsid w:val="00C075D3"/>
    <w:rsid w:val="00C11401"/>
    <w:rsid w:val="00C11DA1"/>
    <w:rsid w:val="00C11EF4"/>
    <w:rsid w:val="00C1309C"/>
    <w:rsid w:val="00C13B43"/>
    <w:rsid w:val="00C14A2E"/>
    <w:rsid w:val="00C14F45"/>
    <w:rsid w:val="00C15770"/>
    <w:rsid w:val="00C157F9"/>
    <w:rsid w:val="00C17F28"/>
    <w:rsid w:val="00C2026B"/>
    <w:rsid w:val="00C2029C"/>
    <w:rsid w:val="00C20D7C"/>
    <w:rsid w:val="00C221D0"/>
    <w:rsid w:val="00C22ABC"/>
    <w:rsid w:val="00C23343"/>
    <w:rsid w:val="00C23A46"/>
    <w:rsid w:val="00C23B20"/>
    <w:rsid w:val="00C23B9A"/>
    <w:rsid w:val="00C23BCF"/>
    <w:rsid w:val="00C2503D"/>
    <w:rsid w:val="00C2600C"/>
    <w:rsid w:val="00C269C8"/>
    <w:rsid w:val="00C26F9B"/>
    <w:rsid w:val="00C27C3E"/>
    <w:rsid w:val="00C303E9"/>
    <w:rsid w:val="00C31596"/>
    <w:rsid w:val="00C316C9"/>
    <w:rsid w:val="00C327C2"/>
    <w:rsid w:val="00C327CD"/>
    <w:rsid w:val="00C32FDE"/>
    <w:rsid w:val="00C37390"/>
    <w:rsid w:val="00C3751B"/>
    <w:rsid w:val="00C401BB"/>
    <w:rsid w:val="00C4099C"/>
    <w:rsid w:val="00C41140"/>
    <w:rsid w:val="00C4173D"/>
    <w:rsid w:val="00C417FD"/>
    <w:rsid w:val="00C41895"/>
    <w:rsid w:val="00C41A47"/>
    <w:rsid w:val="00C420DC"/>
    <w:rsid w:val="00C42EAF"/>
    <w:rsid w:val="00C43672"/>
    <w:rsid w:val="00C443B3"/>
    <w:rsid w:val="00C44404"/>
    <w:rsid w:val="00C44C3D"/>
    <w:rsid w:val="00C44D3E"/>
    <w:rsid w:val="00C450B6"/>
    <w:rsid w:val="00C4539D"/>
    <w:rsid w:val="00C45401"/>
    <w:rsid w:val="00C45FF0"/>
    <w:rsid w:val="00C46A71"/>
    <w:rsid w:val="00C47135"/>
    <w:rsid w:val="00C4723C"/>
    <w:rsid w:val="00C47618"/>
    <w:rsid w:val="00C4791D"/>
    <w:rsid w:val="00C519AF"/>
    <w:rsid w:val="00C51D63"/>
    <w:rsid w:val="00C51E22"/>
    <w:rsid w:val="00C54472"/>
    <w:rsid w:val="00C551C5"/>
    <w:rsid w:val="00C56151"/>
    <w:rsid w:val="00C56C11"/>
    <w:rsid w:val="00C62623"/>
    <w:rsid w:val="00C628EA"/>
    <w:rsid w:val="00C62E4B"/>
    <w:rsid w:val="00C64C92"/>
    <w:rsid w:val="00C6621F"/>
    <w:rsid w:val="00C66892"/>
    <w:rsid w:val="00C66F63"/>
    <w:rsid w:val="00C700C3"/>
    <w:rsid w:val="00C708E7"/>
    <w:rsid w:val="00C70A61"/>
    <w:rsid w:val="00C70CBF"/>
    <w:rsid w:val="00C70EEF"/>
    <w:rsid w:val="00C712CE"/>
    <w:rsid w:val="00C7132C"/>
    <w:rsid w:val="00C713E9"/>
    <w:rsid w:val="00C7152F"/>
    <w:rsid w:val="00C7195D"/>
    <w:rsid w:val="00C72619"/>
    <w:rsid w:val="00C72A22"/>
    <w:rsid w:val="00C73AB1"/>
    <w:rsid w:val="00C73DAC"/>
    <w:rsid w:val="00C73F1F"/>
    <w:rsid w:val="00C741CA"/>
    <w:rsid w:val="00C747EC"/>
    <w:rsid w:val="00C764F0"/>
    <w:rsid w:val="00C7697F"/>
    <w:rsid w:val="00C76C78"/>
    <w:rsid w:val="00C77197"/>
    <w:rsid w:val="00C774D5"/>
    <w:rsid w:val="00C804BE"/>
    <w:rsid w:val="00C8053F"/>
    <w:rsid w:val="00C811A7"/>
    <w:rsid w:val="00C81490"/>
    <w:rsid w:val="00C82078"/>
    <w:rsid w:val="00C8210A"/>
    <w:rsid w:val="00C835FF"/>
    <w:rsid w:val="00C84380"/>
    <w:rsid w:val="00C84E4E"/>
    <w:rsid w:val="00C86844"/>
    <w:rsid w:val="00C869A2"/>
    <w:rsid w:val="00C87712"/>
    <w:rsid w:val="00C87E8F"/>
    <w:rsid w:val="00C87F60"/>
    <w:rsid w:val="00C90E67"/>
    <w:rsid w:val="00C90F34"/>
    <w:rsid w:val="00C91EFB"/>
    <w:rsid w:val="00C923C1"/>
    <w:rsid w:val="00C92D65"/>
    <w:rsid w:val="00C92F36"/>
    <w:rsid w:val="00C9364A"/>
    <w:rsid w:val="00C94561"/>
    <w:rsid w:val="00C96C21"/>
    <w:rsid w:val="00C96E7A"/>
    <w:rsid w:val="00CA1436"/>
    <w:rsid w:val="00CA2C43"/>
    <w:rsid w:val="00CA342D"/>
    <w:rsid w:val="00CA3CB8"/>
    <w:rsid w:val="00CA3D27"/>
    <w:rsid w:val="00CA4147"/>
    <w:rsid w:val="00CA4329"/>
    <w:rsid w:val="00CA50AD"/>
    <w:rsid w:val="00CA5100"/>
    <w:rsid w:val="00CA553A"/>
    <w:rsid w:val="00CA5C7E"/>
    <w:rsid w:val="00CA5CFF"/>
    <w:rsid w:val="00CA7919"/>
    <w:rsid w:val="00CB1F0C"/>
    <w:rsid w:val="00CB2052"/>
    <w:rsid w:val="00CB351C"/>
    <w:rsid w:val="00CB3B0D"/>
    <w:rsid w:val="00CB5287"/>
    <w:rsid w:val="00CC0540"/>
    <w:rsid w:val="00CC09CD"/>
    <w:rsid w:val="00CC0B2A"/>
    <w:rsid w:val="00CC22A2"/>
    <w:rsid w:val="00CC2F56"/>
    <w:rsid w:val="00CC3387"/>
    <w:rsid w:val="00CC50B5"/>
    <w:rsid w:val="00CC51A9"/>
    <w:rsid w:val="00CC5775"/>
    <w:rsid w:val="00CC5C13"/>
    <w:rsid w:val="00CC74DA"/>
    <w:rsid w:val="00CC7DEC"/>
    <w:rsid w:val="00CC7FAE"/>
    <w:rsid w:val="00CD099D"/>
    <w:rsid w:val="00CD13E1"/>
    <w:rsid w:val="00CD1742"/>
    <w:rsid w:val="00CD39F1"/>
    <w:rsid w:val="00CD3A50"/>
    <w:rsid w:val="00CD3DD7"/>
    <w:rsid w:val="00CD406D"/>
    <w:rsid w:val="00CD5282"/>
    <w:rsid w:val="00CD548C"/>
    <w:rsid w:val="00CD57C9"/>
    <w:rsid w:val="00CD6183"/>
    <w:rsid w:val="00CD6581"/>
    <w:rsid w:val="00CD6728"/>
    <w:rsid w:val="00CD6A9F"/>
    <w:rsid w:val="00CE189B"/>
    <w:rsid w:val="00CE1D67"/>
    <w:rsid w:val="00CE210E"/>
    <w:rsid w:val="00CE2636"/>
    <w:rsid w:val="00CE2639"/>
    <w:rsid w:val="00CE2F62"/>
    <w:rsid w:val="00CE3E2D"/>
    <w:rsid w:val="00CE4951"/>
    <w:rsid w:val="00CE5D6E"/>
    <w:rsid w:val="00CE677B"/>
    <w:rsid w:val="00CF0AC2"/>
    <w:rsid w:val="00CF16E4"/>
    <w:rsid w:val="00CF19E7"/>
    <w:rsid w:val="00CF2A83"/>
    <w:rsid w:val="00CF2C26"/>
    <w:rsid w:val="00CF3C80"/>
    <w:rsid w:val="00CF5749"/>
    <w:rsid w:val="00CF7805"/>
    <w:rsid w:val="00D03144"/>
    <w:rsid w:val="00D033B2"/>
    <w:rsid w:val="00D03CC3"/>
    <w:rsid w:val="00D03D99"/>
    <w:rsid w:val="00D0407F"/>
    <w:rsid w:val="00D0449F"/>
    <w:rsid w:val="00D055A2"/>
    <w:rsid w:val="00D058A6"/>
    <w:rsid w:val="00D06B63"/>
    <w:rsid w:val="00D06B7F"/>
    <w:rsid w:val="00D06C76"/>
    <w:rsid w:val="00D07467"/>
    <w:rsid w:val="00D1119C"/>
    <w:rsid w:val="00D12012"/>
    <w:rsid w:val="00D1292D"/>
    <w:rsid w:val="00D12945"/>
    <w:rsid w:val="00D12C16"/>
    <w:rsid w:val="00D12F68"/>
    <w:rsid w:val="00D133D2"/>
    <w:rsid w:val="00D1367A"/>
    <w:rsid w:val="00D13C45"/>
    <w:rsid w:val="00D13F54"/>
    <w:rsid w:val="00D14C68"/>
    <w:rsid w:val="00D15451"/>
    <w:rsid w:val="00D154E5"/>
    <w:rsid w:val="00D15621"/>
    <w:rsid w:val="00D1696C"/>
    <w:rsid w:val="00D20332"/>
    <w:rsid w:val="00D21A49"/>
    <w:rsid w:val="00D21AF7"/>
    <w:rsid w:val="00D2231B"/>
    <w:rsid w:val="00D22527"/>
    <w:rsid w:val="00D22873"/>
    <w:rsid w:val="00D22C39"/>
    <w:rsid w:val="00D23A78"/>
    <w:rsid w:val="00D23B77"/>
    <w:rsid w:val="00D24295"/>
    <w:rsid w:val="00D24A28"/>
    <w:rsid w:val="00D2675B"/>
    <w:rsid w:val="00D26932"/>
    <w:rsid w:val="00D26C5E"/>
    <w:rsid w:val="00D2727E"/>
    <w:rsid w:val="00D27549"/>
    <w:rsid w:val="00D276B1"/>
    <w:rsid w:val="00D3053F"/>
    <w:rsid w:val="00D325F6"/>
    <w:rsid w:val="00D328E1"/>
    <w:rsid w:val="00D33AF2"/>
    <w:rsid w:val="00D33E3C"/>
    <w:rsid w:val="00D33EF9"/>
    <w:rsid w:val="00D353CA"/>
    <w:rsid w:val="00D355C9"/>
    <w:rsid w:val="00D35758"/>
    <w:rsid w:val="00D36722"/>
    <w:rsid w:val="00D401DB"/>
    <w:rsid w:val="00D404C3"/>
    <w:rsid w:val="00D4154C"/>
    <w:rsid w:val="00D43154"/>
    <w:rsid w:val="00D43602"/>
    <w:rsid w:val="00D44D99"/>
    <w:rsid w:val="00D44DE0"/>
    <w:rsid w:val="00D4538D"/>
    <w:rsid w:val="00D4670E"/>
    <w:rsid w:val="00D47C31"/>
    <w:rsid w:val="00D5090C"/>
    <w:rsid w:val="00D50D68"/>
    <w:rsid w:val="00D51A74"/>
    <w:rsid w:val="00D51D13"/>
    <w:rsid w:val="00D549D3"/>
    <w:rsid w:val="00D55417"/>
    <w:rsid w:val="00D56890"/>
    <w:rsid w:val="00D577AF"/>
    <w:rsid w:val="00D60578"/>
    <w:rsid w:val="00D60E8E"/>
    <w:rsid w:val="00D610B0"/>
    <w:rsid w:val="00D613DE"/>
    <w:rsid w:val="00D62878"/>
    <w:rsid w:val="00D64190"/>
    <w:rsid w:val="00D645E1"/>
    <w:rsid w:val="00D6475B"/>
    <w:rsid w:val="00D652C6"/>
    <w:rsid w:val="00D652DF"/>
    <w:rsid w:val="00D66478"/>
    <w:rsid w:val="00D701B3"/>
    <w:rsid w:val="00D701C8"/>
    <w:rsid w:val="00D70473"/>
    <w:rsid w:val="00D70F57"/>
    <w:rsid w:val="00D71715"/>
    <w:rsid w:val="00D71A8D"/>
    <w:rsid w:val="00D728F7"/>
    <w:rsid w:val="00D72C1A"/>
    <w:rsid w:val="00D73427"/>
    <w:rsid w:val="00D750E9"/>
    <w:rsid w:val="00D75805"/>
    <w:rsid w:val="00D75BDA"/>
    <w:rsid w:val="00D800D7"/>
    <w:rsid w:val="00D8019C"/>
    <w:rsid w:val="00D810B1"/>
    <w:rsid w:val="00D814DD"/>
    <w:rsid w:val="00D82878"/>
    <w:rsid w:val="00D82F4B"/>
    <w:rsid w:val="00D839AB"/>
    <w:rsid w:val="00D84066"/>
    <w:rsid w:val="00D845C1"/>
    <w:rsid w:val="00D85E1A"/>
    <w:rsid w:val="00D8706A"/>
    <w:rsid w:val="00D87359"/>
    <w:rsid w:val="00D9054C"/>
    <w:rsid w:val="00D906FE"/>
    <w:rsid w:val="00D90922"/>
    <w:rsid w:val="00D9092D"/>
    <w:rsid w:val="00D91426"/>
    <w:rsid w:val="00D9289B"/>
    <w:rsid w:val="00D9355A"/>
    <w:rsid w:val="00D93EF9"/>
    <w:rsid w:val="00D94A4B"/>
    <w:rsid w:val="00D95C4A"/>
    <w:rsid w:val="00D969A0"/>
    <w:rsid w:val="00D9744D"/>
    <w:rsid w:val="00D9747D"/>
    <w:rsid w:val="00DA085A"/>
    <w:rsid w:val="00DA098A"/>
    <w:rsid w:val="00DA1E3B"/>
    <w:rsid w:val="00DA2042"/>
    <w:rsid w:val="00DA20D7"/>
    <w:rsid w:val="00DA3842"/>
    <w:rsid w:val="00DA3AF5"/>
    <w:rsid w:val="00DA4590"/>
    <w:rsid w:val="00DA4F59"/>
    <w:rsid w:val="00DA5D68"/>
    <w:rsid w:val="00DA60EE"/>
    <w:rsid w:val="00DA6106"/>
    <w:rsid w:val="00DB064A"/>
    <w:rsid w:val="00DB0CFE"/>
    <w:rsid w:val="00DB1AEF"/>
    <w:rsid w:val="00DB2B1F"/>
    <w:rsid w:val="00DB3487"/>
    <w:rsid w:val="00DB3B37"/>
    <w:rsid w:val="00DB3BA9"/>
    <w:rsid w:val="00DB3E4B"/>
    <w:rsid w:val="00DB3FEC"/>
    <w:rsid w:val="00DB4393"/>
    <w:rsid w:val="00DB47CC"/>
    <w:rsid w:val="00DB5040"/>
    <w:rsid w:val="00DB50EB"/>
    <w:rsid w:val="00DB527C"/>
    <w:rsid w:val="00DB5686"/>
    <w:rsid w:val="00DB5851"/>
    <w:rsid w:val="00DB5C13"/>
    <w:rsid w:val="00DB63F5"/>
    <w:rsid w:val="00DB70D2"/>
    <w:rsid w:val="00DC0167"/>
    <w:rsid w:val="00DC02E1"/>
    <w:rsid w:val="00DC0375"/>
    <w:rsid w:val="00DC0835"/>
    <w:rsid w:val="00DC211C"/>
    <w:rsid w:val="00DC28C7"/>
    <w:rsid w:val="00DC2D6E"/>
    <w:rsid w:val="00DC4466"/>
    <w:rsid w:val="00DC4985"/>
    <w:rsid w:val="00DC56CE"/>
    <w:rsid w:val="00DC577C"/>
    <w:rsid w:val="00DC6DE7"/>
    <w:rsid w:val="00DD0150"/>
    <w:rsid w:val="00DD1121"/>
    <w:rsid w:val="00DD1894"/>
    <w:rsid w:val="00DD2534"/>
    <w:rsid w:val="00DD274F"/>
    <w:rsid w:val="00DD2F75"/>
    <w:rsid w:val="00DD33C2"/>
    <w:rsid w:val="00DD34F1"/>
    <w:rsid w:val="00DD3C44"/>
    <w:rsid w:val="00DD4768"/>
    <w:rsid w:val="00DD5297"/>
    <w:rsid w:val="00DD54CF"/>
    <w:rsid w:val="00DD77C8"/>
    <w:rsid w:val="00DE03E3"/>
    <w:rsid w:val="00DE1209"/>
    <w:rsid w:val="00DE2B80"/>
    <w:rsid w:val="00DE35A8"/>
    <w:rsid w:val="00DE6F3A"/>
    <w:rsid w:val="00DE7032"/>
    <w:rsid w:val="00DF00BE"/>
    <w:rsid w:val="00DF0B40"/>
    <w:rsid w:val="00DF0E2A"/>
    <w:rsid w:val="00DF14DF"/>
    <w:rsid w:val="00DF1567"/>
    <w:rsid w:val="00DF1FE7"/>
    <w:rsid w:val="00DF2330"/>
    <w:rsid w:val="00DF2714"/>
    <w:rsid w:val="00DF2A70"/>
    <w:rsid w:val="00DF2D64"/>
    <w:rsid w:val="00DF3225"/>
    <w:rsid w:val="00DF3406"/>
    <w:rsid w:val="00DF40B3"/>
    <w:rsid w:val="00DF4429"/>
    <w:rsid w:val="00DF5DE8"/>
    <w:rsid w:val="00DF62C4"/>
    <w:rsid w:val="00DF72E3"/>
    <w:rsid w:val="00DF74A1"/>
    <w:rsid w:val="00DF7C29"/>
    <w:rsid w:val="00E00542"/>
    <w:rsid w:val="00E00AF8"/>
    <w:rsid w:val="00E01D2D"/>
    <w:rsid w:val="00E01F3A"/>
    <w:rsid w:val="00E048CB"/>
    <w:rsid w:val="00E0587F"/>
    <w:rsid w:val="00E06751"/>
    <w:rsid w:val="00E06E5B"/>
    <w:rsid w:val="00E1172F"/>
    <w:rsid w:val="00E12B18"/>
    <w:rsid w:val="00E141E2"/>
    <w:rsid w:val="00E14346"/>
    <w:rsid w:val="00E14B0E"/>
    <w:rsid w:val="00E155A7"/>
    <w:rsid w:val="00E15AE2"/>
    <w:rsid w:val="00E16333"/>
    <w:rsid w:val="00E16ECC"/>
    <w:rsid w:val="00E1715C"/>
    <w:rsid w:val="00E20879"/>
    <w:rsid w:val="00E20F6E"/>
    <w:rsid w:val="00E2223C"/>
    <w:rsid w:val="00E269A0"/>
    <w:rsid w:val="00E26DB3"/>
    <w:rsid w:val="00E27E89"/>
    <w:rsid w:val="00E27EFD"/>
    <w:rsid w:val="00E3015F"/>
    <w:rsid w:val="00E305CC"/>
    <w:rsid w:val="00E30878"/>
    <w:rsid w:val="00E308B9"/>
    <w:rsid w:val="00E30B62"/>
    <w:rsid w:val="00E30FAB"/>
    <w:rsid w:val="00E31400"/>
    <w:rsid w:val="00E316B2"/>
    <w:rsid w:val="00E31ACD"/>
    <w:rsid w:val="00E325DA"/>
    <w:rsid w:val="00E326ED"/>
    <w:rsid w:val="00E32847"/>
    <w:rsid w:val="00E32B72"/>
    <w:rsid w:val="00E33536"/>
    <w:rsid w:val="00E349D1"/>
    <w:rsid w:val="00E36451"/>
    <w:rsid w:val="00E3697C"/>
    <w:rsid w:val="00E36F6E"/>
    <w:rsid w:val="00E37074"/>
    <w:rsid w:val="00E37FC0"/>
    <w:rsid w:val="00E40581"/>
    <w:rsid w:val="00E43272"/>
    <w:rsid w:val="00E44F19"/>
    <w:rsid w:val="00E45E20"/>
    <w:rsid w:val="00E45FDE"/>
    <w:rsid w:val="00E46294"/>
    <w:rsid w:val="00E46F6F"/>
    <w:rsid w:val="00E4701F"/>
    <w:rsid w:val="00E4756F"/>
    <w:rsid w:val="00E476E3"/>
    <w:rsid w:val="00E47F25"/>
    <w:rsid w:val="00E50040"/>
    <w:rsid w:val="00E506AC"/>
    <w:rsid w:val="00E50AA5"/>
    <w:rsid w:val="00E50BF5"/>
    <w:rsid w:val="00E50D7F"/>
    <w:rsid w:val="00E511C6"/>
    <w:rsid w:val="00E51C88"/>
    <w:rsid w:val="00E52A8C"/>
    <w:rsid w:val="00E52DFA"/>
    <w:rsid w:val="00E535A5"/>
    <w:rsid w:val="00E53B77"/>
    <w:rsid w:val="00E54039"/>
    <w:rsid w:val="00E541A1"/>
    <w:rsid w:val="00E5422B"/>
    <w:rsid w:val="00E54F5D"/>
    <w:rsid w:val="00E551FC"/>
    <w:rsid w:val="00E555FC"/>
    <w:rsid w:val="00E55A6E"/>
    <w:rsid w:val="00E55B53"/>
    <w:rsid w:val="00E55CDA"/>
    <w:rsid w:val="00E56195"/>
    <w:rsid w:val="00E563F6"/>
    <w:rsid w:val="00E56B51"/>
    <w:rsid w:val="00E572A4"/>
    <w:rsid w:val="00E57379"/>
    <w:rsid w:val="00E57701"/>
    <w:rsid w:val="00E57B20"/>
    <w:rsid w:val="00E57F9E"/>
    <w:rsid w:val="00E601C9"/>
    <w:rsid w:val="00E61697"/>
    <w:rsid w:val="00E61F17"/>
    <w:rsid w:val="00E64380"/>
    <w:rsid w:val="00E644D9"/>
    <w:rsid w:val="00E6451C"/>
    <w:rsid w:val="00E64AD2"/>
    <w:rsid w:val="00E651E5"/>
    <w:rsid w:val="00E65988"/>
    <w:rsid w:val="00E666CA"/>
    <w:rsid w:val="00E6686B"/>
    <w:rsid w:val="00E67D26"/>
    <w:rsid w:val="00E7209C"/>
    <w:rsid w:val="00E72A38"/>
    <w:rsid w:val="00E72ACD"/>
    <w:rsid w:val="00E72FC0"/>
    <w:rsid w:val="00E74B54"/>
    <w:rsid w:val="00E76258"/>
    <w:rsid w:val="00E76F38"/>
    <w:rsid w:val="00E77342"/>
    <w:rsid w:val="00E774FC"/>
    <w:rsid w:val="00E813C7"/>
    <w:rsid w:val="00E81781"/>
    <w:rsid w:val="00E81902"/>
    <w:rsid w:val="00E81A48"/>
    <w:rsid w:val="00E81B86"/>
    <w:rsid w:val="00E820D6"/>
    <w:rsid w:val="00E821C6"/>
    <w:rsid w:val="00E84650"/>
    <w:rsid w:val="00E85144"/>
    <w:rsid w:val="00E85229"/>
    <w:rsid w:val="00E8523A"/>
    <w:rsid w:val="00E86A60"/>
    <w:rsid w:val="00E87184"/>
    <w:rsid w:val="00E87558"/>
    <w:rsid w:val="00E875E0"/>
    <w:rsid w:val="00E90796"/>
    <w:rsid w:val="00E907FA"/>
    <w:rsid w:val="00E91635"/>
    <w:rsid w:val="00E91A22"/>
    <w:rsid w:val="00E924B1"/>
    <w:rsid w:val="00E9305C"/>
    <w:rsid w:val="00E94DD3"/>
    <w:rsid w:val="00E95A6A"/>
    <w:rsid w:val="00E95A7B"/>
    <w:rsid w:val="00E95D9E"/>
    <w:rsid w:val="00E96141"/>
    <w:rsid w:val="00E97551"/>
    <w:rsid w:val="00EA086D"/>
    <w:rsid w:val="00EA0AC4"/>
    <w:rsid w:val="00EA0E7F"/>
    <w:rsid w:val="00EA1077"/>
    <w:rsid w:val="00EA147B"/>
    <w:rsid w:val="00EA1D38"/>
    <w:rsid w:val="00EA1D58"/>
    <w:rsid w:val="00EA25C6"/>
    <w:rsid w:val="00EA29B7"/>
    <w:rsid w:val="00EA2FF7"/>
    <w:rsid w:val="00EA3383"/>
    <w:rsid w:val="00EA4742"/>
    <w:rsid w:val="00EA4B81"/>
    <w:rsid w:val="00EA6111"/>
    <w:rsid w:val="00EA6F8A"/>
    <w:rsid w:val="00EA70FB"/>
    <w:rsid w:val="00EA7FC5"/>
    <w:rsid w:val="00EB061C"/>
    <w:rsid w:val="00EB0777"/>
    <w:rsid w:val="00EB1E10"/>
    <w:rsid w:val="00EB2329"/>
    <w:rsid w:val="00EB24EB"/>
    <w:rsid w:val="00EB2DAD"/>
    <w:rsid w:val="00EB4032"/>
    <w:rsid w:val="00EB4B70"/>
    <w:rsid w:val="00EB4C80"/>
    <w:rsid w:val="00EB5699"/>
    <w:rsid w:val="00EB5911"/>
    <w:rsid w:val="00EB5B6E"/>
    <w:rsid w:val="00EB5FCB"/>
    <w:rsid w:val="00EB6A81"/>
    <w:rsid w:val="00EB6B47"/>
    <w:rsid w:val="00EB6FE8"/>
    <w:rsid w:val="00EB7DD3"/>
    <w:rsid w:val="00EB7FF9"/>
    <w:rsid w:val="00EC0715"/>
    <w:rsid w:val="00EC07FC"/>
    <w:rsid w:val="00EC09AC"/>
    <w:rsid w:val="00EC1B21"/>
    <w:rsid w:val="00EC2AEA"/>
    <w:rsid w:val="00EC36A8"/>
    <w:rsid w:val="00EC3A3D"/>
    <w:rsid w:val="00EC50E2"/>
    <w:rsid w:val="00EC59E7"/>
    <w:rsid w:val="00EC700D"/>
    <w:rsid w:val="00ED0436"/>
    <w:rsid w:val="00ED0623"/>
    <w:rsid w:val="00ED1433"/>
    <w:rsid w:val="00ED206C"/>
    <w:rsid w:val="00ED2377"/>
    <w:rsid w:val="00ED237F"/>
    <w:rsid w:val="00ED3281"/>
    <w:rsid w:val="00ED336B"/>
    <w:rsid w:val="00ED37DD"/>
    <w:rsid w:val="00ED46A0"/>
    <w:rsid w:val="00ED4A4B"/>
    <w:rsid w:val="00ED4E7B"/>
    <w:rsid w:val="00ED5061"/>
    <w:rsid w:val="00ED5CBA"/>
    <w:rsid w:val="00ED60CB"/>
    <w:rsid w:val="00ED6406"/>
    <w:rsid w:val="00ED6ACA"/>
    <w:rsid w:val="00ED7859"/>
    <w:rsid w:val="00EE04A4"/>
    <w:rsid w:val="00EE1E7F"/>
    <w:rsid w:val="00EE22FC"/>
    <w:rsid w:val="00EE2872"/>
    <w:rsid w:val="00EE3F0F"/>
    <w:rsid w:val="00EE463B"/>
    <w:rsid w:val="00EE47B1"/>
    <w:rsid w:val="00EE5C60"/>
    <w:rsid w:val="00EE6268"/>
    <w:rsid w:val="00EE62E9"/>
    <w:rsid w:val="00EE6E3E"/>
    <w:rsid w:val="00EE7CE5"/>
    <w:rsid w:val="00EF0BE6"/>
    <w:rsid w:val="00EF0DBD"/>
    <w:rsid w:val="00EF136B"/>
    <w:rsid w:val="00EF15E6"/>
    <w:rsid w:val="00EF1889"/>
    <w:rsid w:val="00EF1FF5"/>
    <w:rsid w:val="00EF29D1"/>
    <w:rsid w:val="00EF2A9C"/>
    <w:rsid w:val="00EF3285"/>
    <w:rsid w:val="00EF3A40"/>
    <w:rsid w:val="00EF6266"/>
    <w:rsid w:val="00EF6857"/>
    <w:rsid w:val="00EF68CA"/>
    <w:rsid w:val="00F00AB2"/>
    <w:rsid w:val="00F00CCF"/>
    <w:rsid w:val="00F01C38"/>
    <w:rsid w:val="00F01CC5"/>
    <w:rsid w:val="00F01CFB"/>
    <w:rsid w:val="00F01ECB"/>
    <w:rsid w:val="00F02305"/>
    <w:rsid w:val="00F02D77"/>
    <w:rsid w:val="00F03553"/>
    <w:rsid w:val="00F0380D"/>
    <w:rsid w:val="00F04027"/>
    <w:rsid w:val="00F064EC"/>
    <w:rsid w:val="00F0657F"/>
    <w:rsid w:val="00F06852"/>
    <w:rsid w:val="00F07065"/>
    <w:rsid w:val="00F07739"/>
    <w:rsid w:val="00F07C2D"/>
    <w:rsid w:val="00F101A0"/>
    <w:rsid w:val="00F10A08"/>
    <w:rsid w:val="00F10D76"/>
    <w:rsid w:val="00F110F6"/>
    <w:rsid w:val="00F114DF"/>
    <w:rsid w:val="00F11B23"/>
    <w:rsid w:val="00F123C4"/>
    <w:rsid w:val="00F1287A"/>
    <w:rsid w:val="00F1380F"/>
    <w:rsid w:val="00F144F2"/>
    <w:rsid w:val="00F14FD3"/>
    <w:rsid w:val="00F15BE3"/>
    <w:rsid w:val="00F168E4"/>
    <w:rsid w:val="00F20435"/>
    <w:rsid w:val="00F20D04"/>
    <w:rsid w:val="00F22307"/>
    <w:rsid w:val="00F22989"/>
    <w:rsid w:val="00F23411"/>
    <w:rsid w:val="00F23548"/>
    <w:rsid w:val="00F241F6"/>
    <w:rsid w:val="00F24359"/>
    <w:rsid w:val="00F248F6"/>
    <w:rsid w:val="00F24C7B"/>
    <w:rsid w:val="00F24DF3"/>
    <w:rsid w:val="00F25475"/>
    <w:rsid w:val="00F25937"/>
    <w:rsid w:val="00F26493"/>
    <w:rsid w:val="00F26930"/>
    <w:rsid w:val="00F26E56"/>
    <w:rsid w:val="00F3046E"/>
    <w:rsid w:val="00F30A9D"/>
    <w:rsid w:val="00F311E1"/>
    <w:rsid w:val="00F312A4"/>
    <w:rsid w:val="00F32326"/>
    <w:rsid w:val="00F32C00"/>
    <w:rsid w:val="00F32E92"/>
    <w:rsid w:val="00F33BF3"/>
    <w:rsid w:val="00F34866"/>
    <w:rsid w:val="00F34926"/>
    <w:rsid w:val="00F34A14"/>
    <w:rsid w:val="00F34A32"/>
    <w:rsid w:val="00F35563"/>
    <w:rsid w:val="00F3625C"/>
    <w:rsid w:val="00F3753D"/>
    <w:rsid w:val="00F40CF9"/>
    <w:rsid w:val="00F41374"/>
    <w:rsid w:val="00F4183D"/>
    <w:rsid w:val="00F42857"/>
    <w:rsid w:val="00F42C15"/>
    <w:rsid w:val="00F4314C"/>
    <w:rsid w:val="00F441E0"/>
    <w:rsid w:val="00F44336"/>
    <w:rsid w:val="00F44E33"/>
    <w:rsid w:val="00F44F53"/>
    <w:rsid w:val="00F44F7C"/>
    <w:rsid w:val="00F4512E"/>
    <w:rsid w:val="00F45717"/>
    <w:rsid w:val="00F4595D"/>
    <w:rsid w:val="00F45D72"/>
    <w:rsid w:val="00F46178"/>
    <w:rsid w:val="00F46838"/>
    <w:rsid w:val="00F46A73"/>
    <w:rsid w:val="00F479AB"/>
    <w:rsid w:val="00F50F0A"/>
    <w:rsid w:val="00F52A2B"/>
    <w:rsid w:val="00F52B9A"/>
    <w:rsid w:val="00F53488"/>
    <w:rsid w:val="00F5365A"/>
    <w:rsid w:val="00F54D62"/>
    <w:rsid w:val="00F5502D"/>
    <w:rsid w:val="00F55556"/>
    <w:rsid w:val="00F55E24"/>
    <w:rsid w:val="00F56181"/>
    <w:rsid w:val="00F564B8"/>
    <w:rsid w:val="00F56BAB"/>
    <w:rsid w:val="00F56CA7"/>
    <w:rsid w:val="00F573D0"/>
    <w:rsid w:val="00F57992"/>
    <w:rsid w:val="00F57D89"/>
    <w:rsid w:val="00F60210"/>
    <w:rsid w:val="00F62778"/>
    <w:rsid w:val="00F62E1A"/>
    <w:rsid w:val="00F63070"/>
    <w:rsid w:val="00F6384A"/>
    <w:rsid w:val="00F638FE"/>
    <w:rsid w:val="00F6406D"/>
    <w:rsid w:val="00F64F4D"/>
    <w:rsid w:val="00F65D96"/>
    <w:rsid w:val="00F66A90"/>
    <w:rsid w:val="00F70EBF"/>
    <w:rsid w:val="00F7177F"/>
    <w:rsid w:val="00F724AC"/>
    <w:rsid w:val="00F72585"/>
    <w:rsid w:val="00F72775"/>
    <w:rsid w:val="00F7353B"/>
    <w:rsid w:val="00F741AF"/>
    <w:rsid w:val="00F741FE"/>
    <w:rsid w:val="00F74544"/>
    <w:rsid w:val="00F74F8E"/>
    <w:rsid w:val="00F74FF0"/>
    <w:rsid w:val="00F75676"/>
    <w:rsid w:val="00F75BAB"/>
    <w:rsid w:val="00F75ED9"/>
    <w:rsid w:val="00F760CE"/>
    <w:rsid w:val="00F76655"/>
    <w:rsid w:val="00F76AED"/>
    <w:rsid w:val="00F7702D"/>
    <w:rsid w:val="00F77211"/>
    <w:rsid w:val="00F77B12"/>
    <w:rsid w:val="00F8055F"/>
    <w:rsid w:val="00F806D1"/>
    <w:rsid w:val="00F80C0B"/>
    <w:rsid w:val="00F80E22"/>
    <w:rsid w:val="00F81B79"/>
    <w:rsid w:val="00F839EB"/>
    <w:rsid w:val="00F83B14"/>
    <w:rsid w:val="00F83CB4"/>
    <w:rsid w:val="00F83FF0"/>
    <w:rsid w:val="00F84131"/>
    <w:rsid w:val="00F842D8"/>
    <w:rsid w:val="00F851B0"/>
    <w:rsid w:val="00F85529"/>
    <w:rsid w:val="00F85C08"/>
    <w:rsid w:val="00F85C31"/>
    <w:rsid w:val="00F8759C"/>
    <w:rsid w:val="00F87604"/>
    <w:rsid w:val="00F8791C"/>
    <w:rsid w:val="00F90CEB"/>
    <w:rsid w:val="00F91BDC"/>
    <w:rsid w:val="00F91D80"/>
    <w:rsid w:val="00F92453"/>
    <w:rsid w:val="00F9347E"/>
    <w:rsid w:val="00F934C0"/>
    <w:rsid w:val="00F93ABD"/>
    <w:rsid w:val="00F93EA9"/>
    <w:rsid w:val="00F93F08"/>
    <w:rsid w:val="00F966D3"/>
    <w:rsid w:val="00F96923"/>
    <w:rsid w:val="00F96AA2"/>
    <w:rsid w:val="00FA0FD6"/>
    <w:rsid w:val="00FA13BA"/>
    <w:rsid w:val="00FA19DC"/>
    <w:rsid w:val="00FA1A31"/>
    <w:rsid w:val="00FA222D"/>
    <w:rsid w:val="00FA3617"/>
    <w:rsid w:val="00FA4CAD"/>
    <w:rsid w:val="00FA4E50"/>
    <w:rsid w:val="00FA539E"/>
    <w:rsid w:val="00FA63FE"/>
    <w:rsid w:val="00FA6D9A"/>
    <w:rsid w:val="00FA768D"/>
    <w:rsid w:val="00FB0054"/>
    <w:rsid w:val="00FB0B11"/>
    <w:rsid w:val="00FB2946"/>
    <w:rsid w:val="00FB320B"/>
    <w:rsid w:val="00FB4B5E"/>
    <w:rsid w:val="00FB4F51"/>
    <w:rsid w:val="00FB5356"/>
    <w:rsid w:val="00FB686E"/>
    <w:rsid w:val="00FB7702"/>
    <w:rsid w:val="00FB7BAA"/>
    <w:rsid w:val="00FC02C1"/>
    <w:rsid w:val="00FC05E8"/>
    <w:rsid w:val="00FC2708"/>
    <w:rsid w:val="00FC2836"/>
    <w:rsid w:val="00FC2AB3"/>
    <w:rsid w:val="00FC2B3E"/>
    <w:rsid w:val="00FC3646"/>
    <w:rsid w:val="00FC4516"/>
    <w:rsid w:val="00FC47DE"/>
    <w:rsid w:val="00FC493F"/>
    <w:rsid w:val="00FC6ABA"/>
    <w:rsid w:val="00FC7448"/>
    <w:rsid w:val="00FC7720"/>
    <w:rsid w:val="00FC7734"/>
    <w:rsid w:val="00FC7D5B"/>
    <w:rsid w:val="00FD022F"/>
    <w:rsid w:val="00FD0280"/>
    <w:rsid w:val="00FD0549"/>
    <w:rsid w:val="00FD0567"/>
    <w:rsid w:val="00FD0C6E"/>
    <w:rsid w:val="00FD0F8C"/>
    <w:rsid w:val="00FD160E"/>
    <w:rsid w:val="00FD1629"/>
    <w:rsid w:val="00FD1A18"/>
    <w:rsid w:val="00FD33EE"/>
    <w:rsid w:val="00FD3AE3"/>
    <w:rsid w:val="00FD4836"/>
    <w:rsid w:val="00FD4C24"/>
    <w:rsid w:val="00FD6834"/>
    <w:rsid w:val="00FD6D1E"/>
    <w:rsid w:val="00FD79D1"/>
    <w:rsid w:val="00FE0741"/>
    <w:rsid w:val="00FE0C6A"/>
    <w:rsid w:val="00FE1773"/>
    <w:rsid w:val="00FE23F3"/>
    <w:rsid w:val="00FE245F"/>
    <w:rsid w:val="00FE2B8F"/>
    <w:rsid w:val="00FE2F78"/>
    <w:rsid w:val="00FE3003"/>
    <w:rsid w:val="00FE3598"/>
    <w:rsid w:val="00FE3AF2"/>
    <w:rsid w:val="00FE3DF6"/>
    <w:rsid w:val="00FE498D"/>
    <w:rsid w:val="00FE4CDA"/>
    <w:rsid w:val="00FE5A42"/>
    <w:rsid w:val="00FE5F97"/>
    <w:rsid w:val="00FE5FD6"/>
    <w:rsid w:val="00FE6EA9"/>
    <w:rsid w:val="00FE6EC2"/>
    <w:rsid w:val="00FE7645"/>
    <w:rsid w:val="00FE7D8E"/>
    <w:rsid w:val="00FF07B4"/>
    <w:rsid w:val="00FF0AD5"/>
    <w:rsid w:val="00FF0C59"/>
    <w:rsid w:val="00FF0C68"/>
    <w:rsid w:val="00FF12CF"/>
    <w:rsid w:val="00FF1741"/>
    <w:rsid w:val="00FF264D"/>
    <w:rsid w:val="00FF2665"/>
    <w:rsid w:val="00FF4321"/>
    <w:rsid w:val="00FF45A6"/>
    <w:rsid w:val="00FF4BB0"/>
    <w:rsid w:val="00FF5808"/>
    <w:rsid w:val="00FF5E53"/>
    <w:rsid w:val="00FF668C"/>
    <w:rsid w:val="00FF6AF9"/>
    <w:rsid w:val="00FF70C5"/>
    <w:rsid w:val="00FF754E"/>
    <w:rsid w:val="00FF7D9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9F16E7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1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iPriority="0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33BF3"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4D4037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lockText">
    <w:name w:val="Block Text"/>
    <w:basedOn w:val="Normal"/>
    <w:link w:val="BlockTextChar"/>
    <w:rsid w:val="00D033B2"/>
    <w:pPr>
      <w:spacing w:line="360" w:lineRule="atLeast"/>
      <w:ind w:left="-180" w:right="-240"/>
    </w:pPr>
    <w:rPr>
      <w:sz w:val="24"/>
      <w:szCs w:val="20"/>
    </w:rPr>
  </w:style>
  <w:style w:type="paragraph" w:styleId="PlainText">
    <w:name w:val="Plain Text"/>
    <w:basedOn w:val="Normal"/>
    <w:link w:val="PlainTextChar"/>
    <w:rsid w:val="00D033B2"/>
    <w:rPr>
      <w:rFonts w:ascii="SimSun" w:hAnsi="Courier New"/>
      <w:lang w:val="x-none" w:eastAsia="en-US"/>
    </w:rPr>
  </w:style>
  <w:style w:type="character" w:customStyle="1" w:styleId="PlainTextChar">
    <w:name w:val="Plain Text Char"/>
    <w:basedOn w:val="DefaultParagraphFont"/>
    <w:link w:val="PlainText"/>
    <w:rsid w:val="00D033B2"/>
    <w:rPr>
      <w:rFonts w:ascii="SimSun" w:eastAsia="SimSun" w:hAnsi="Courier New" w:cs="Times New Roman"/>
      <w:szCs w:val="21"/>
      <w:lang w:val="x-none" w:eastAsia="en-US"/>
    </w:rPr>
  </w:style>
  <w:style w:type="character" w:customStyle="1" w:styleId="class7">
    <w:name w:val="class7"/>
    <w:basedOn w:val="DefaultParagraphFont"/>
    <w:rsid w:val="00C303E9"/>
  </w:style>
  <w:style w:type="character" w:customStyle="1" w:styleId="class8">
    <w:name w:val="class8"/>
    <w:basedOn w:val="DefaultParagraphFont"/>
    <w:rsid w:val="00C303E9"/>
  </w:style>
  <w:style w:type="character" w:customStyle="1" w:styleId="labellist1">
    <w:name w:val="label_list1"/>
    <w:basedOn w:val="DefaultParagraphFont"/>
    <w:rsid w:val="00717100"/>
  </w:style>
  <w:style w:type="character" w:customStyle="1" w:styleId="class9">
    <w:name w:val="class9"/>
    <w:basedOn w:val="DefaultParagraphFont"/>
    <w:rsid w:val="003E24B2"/>
  </w:style>
  <w:style w:type="character" w:customStyle="1" w:styleId="class10">
    <w:name w:val="class10"/>
    <w:basedOn w:val="DefaultParagraphFont"/>
    <w:rsid w:val="003E24B2"/>
  </w:style>
  <w:style w:type="character" w:customStyle="1" w:styleId="class11">
    <w:name w:val="class11"/>
    <w:basedOn w:val="DefaultParagraphFont"/>
    <w:rsid w:val="003E24B2"/>
  </w:style>
  <w:style w:type="character" w:customStyle="1" w:styleId="class5">
    <w:name w:val="class5"/>
    <w:basedOn w:val="DefaultParagraphFont"/>
    <w:rsid w:val="00FE4CDA"/>
  </w:style>
  <w:style w:type="character" w:customStyle="1" w:styleId="class2">
    <w:name w:val="class2"/>
    <w:basedOn w:val="DefaultParagraphFont"/>
    <w:rsid w:val="00BA67EA"/>
  </w:style>
  <w:style w:type="character" w:customStyle="1" w:styleId="class1">
    <w:name w:val="class1"/>
    <w:basedOn w:val="DefaultParagraphFont"/>
    <w:rsid w:val="00D701C8"/>
  </w:style>
  <w:style w:type="character" w:customStyle="1" w:styleId="class4">
    <w:name w:val="class4"/>
    <w:basedOn w:val="DefaultParagraphFont"/>
    <w:rsid w:val="00D701C8"/>
  </w:style>
  <w:style w:type="character" w:customStyle="1" w:styleId="class6">
    <w:name w:val="class6"/>
    <w:basedOn w:val="DefaultParagraphFont"/>
    <w:rsid w:val="00D701C8"/>
  </w:style>
  <w:style w:type="paragraph" w:styleId="Header">
    <w:name w:val="header"/>
    <w:basedOn w:val="Normal"/>
    <w:link w:val="HeaderChar"/>
    <w:uiPriority w:val="99"/>
    <w:unhideWhenUsed/>
    <w:rsid w:val="005A7A7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A7A7E"/>
    <w:rPr>
      <w:rFonts w:ascii="Times New Roman" w:eastAsia="SimSun" w:hAnsi="Times New Roman" w:cs="Times New Roman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5A7A7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A7A7E"/>
    <w:rPr>
      <w:rFonts w:ascii="Times New Roman" w:eastAsia="SimSun" w:hAnsi="Times New Roman" w:cs="Times New Roman"/>
      <w:sz w:val="18"/>
      <w:szCs w:val="18"/>
    </w:rPr>
  </w:style>
  <w:style w:type="character" w:customStyle="1" w:styleId="class17">
    <w:name w:val="class17"/>
    <w:basedOn w:val="DefaultParagraphFont"/>
    <w:rsid w:val="00A22C90"/>
  </w:style>
  <w:style w:type="character" w:customStyle="1" w:styleId="class18">
    <w:name w:val="class18"/>
    <w:basedOn w:val="DefaultParagraphFont"/>
    <w:rsid w:val="00A22C90"/>
  </w:style>
  <w:style w:type="character" w:customStyle="1" w:styleId="class19">
    <w:name w:val="class19"/>
    <w:basedOn w:val="DefaultParagraphFont"/>
    <w:rsid w:val="00A22C90"/>
  </w:style>
  <w:style w:type="character" w:styleId="Emphasis">
    <w:name w:val="Emphasis"/>
    <w:basedOn w:val="DefaultParagraphFont"/>
    <w:uiPriority w:val="20"/>
    <w:qFormat/>
    <w:rsid w:val="007A4E57"/>
    <w:rPr>
      <w:i/>
      <w:iCs/>
    </w:rPr>
  </w:style>
  <w:style w:type="paragraph" w:styleId="ListParagraph">
    <w:name w:val="List Paragraph"/>
    <w:basedOn w:val="Normal"/>
    <w:uiPriority w:val="34"/>
    <w:qFormat/>
    <w:rsid w:val="00B20BD4"/>
    <w:pPr>
      <w:ind w:firstLineChars="200" w:firstLine="420"/>
    </w:pPr>
    <w:rPr>
      <w:szCs w:val="22"/>
    </w:rPr>
  </w:style>
  <w:style w:type="paragraph" w:customStyle="1" w:styleId="10">
    <w:name w:val="标题1"/>
    <w:basedOn w:val="Normal"/>
    <w:rsid w:val="00B20BD4"/>
    <w:pPr>
      <w:widowControl/>
      <w:spacing w:before="100" w:beforeAutospacing="1" w:after="100" w:afterAutospacing="1"/>
      <w:jc w:val="left"/>
    </w:pPr>
    <w:rPr>
      <w:rFonts w:ascii="SimSun" w:hAnsi="SimSun" w:cs="SimSun"/>
      <w:kern w:val="0"/>
      <w:sz w:val="24"/>
    </w:rPr>
  </w:style>
  <w:style w:type="character" w:customStyle="1" w:styleId="class3">
    <w:name w:val="class3"/>
    <w:basedOn w:val="DefaultParagraphFont"/>
    <w:rsid w:val="00372404"/>
  </w:style>
  <w:style w:type="paragraph" w:customStyle="1" w:styleId="title1">
    <w:name w:val="title1"/>
    <w:basedOn w:val="Normal"/>
    <w:rsid w:val="00B319E7"/>
    <w:pPr>
      <w:widowControl/>
      <w:jc w:val="left"/>
    </w:pPr>
    <w:rPr>
      <w:rFonts w:ascii="SimSun" w:hAnsi="SimSun" w:cs="SimSun"/>
      <w:kern w:val="0"/>
      <w:sz w:val="27"/>
      <w:szCs w:val="27"/>
    </w:rPr>
  </w:style>
  <w:style w:type="paragraph" w:customStyle="1" w:styleId="desc2">
    <w:name w:val="desc2"/>
    <w:basedOn w:val="Normal"/>
    <w:rsid w:val="00B319E7"/>
    <w:pPr>
      <w:widowControl/>
      <w:jc w:val="left"/>
    </w:pPr>
    <w:rPr>
      <w:rFonts w:ascii="SimSun" w:hAnsi="SimSun" w:cs="SimSun"/>
      <w:kern w:val="0"/>
      <w:sz w:val="26"/>
      <w:szCs w:val="26"/>
    </w:rPr>
  </w:style>
  <w:style w:type="paragraph" w:customStyle="1" w:styleId="details1">
    <w:name w:val="details1"/>
    <w:basedOn w:val="Normal"/>
    <w:rsid w:val="00B319E7"/>
    <w:pPr>
      <w:widowControl/>
      <w:jc w:val="left"/>
    </w:pPr>
    <w:rPr>
      <w:rFonts w:ascii="SimSun" w:hAnsi="SimSun" w:cs="SimSun"/>
      <w:kern w:val="0"/>
      <w:sz w:val="22"/>
      <w:szCs w:val="22"/>
    </w:rPr>
  </w:style>
  <w:style w:type="character" w:customStyle="1" w:styleId="jrnl">
    <w:name w:val="jrnl"/>
    <w:basedOn w:val="DefaultParagraphFont"/>
    <w:rsid w:val="00B319E7"/>
  </w:style>
  <w:style w:type="paragraph" w:styleId="BalloonText">
    <w:name w:val="Balloon Text"/>
    <w:basedOn w:val="Normal"/>
    <w:link w:val="BalloonTextChar"/>
    <w:uiPriority w:val="99"/>
    <w:semiHidden/>
    <w:unhideWhenUsed/>
    <w:rsid w:val="00BE0BD8"/>
    <w:rPr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E0BD8"/>
    <w:rPr>
      <w:rFonts w:ascii="Times New Roman" w:eastAsia="SimSun" w:hAnsi="Times New Roman" w:cs="Times New Roman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F33BF3"/>
    <w:rPr>
      <w:rFonts w:ascii="Calibri" w:hAnsi="Calibri"/>
      <w:sz w:val="24"/>
    </w:rPr>
  </w:style>
  <w:style w:type="paragraph" w:customStyle="1" w:styleId="desc">
    <w:name w:val="desc"/>
    <w:basedOn w:val="Normal"/>
    <w:rsid w:val="00D87359"/>
    <w:pPr>
      <w:widowControl/>
      <w:spacing w:before="100" w:beforeAutospacing="1" w:after="100" w:afterAutospacing="1"/>
      <w:jc w:val="left"/>
    </w:pPr>
    <w:rPr>
      <w:rFonts w:ascii="SimSun" w:hAnsi="SimSun" w:cs="SimSun"/>
      <w:kern w:val="0"/>
      <w:sz w:val="24"/>
    </w:rPr>
  </w:style>
  <w:style w:type="paragraph" w:styleId="Revision">
    <w:name w:val="Revision"/>
    <w:hidden/>
    <w:uiPriority w:val="99"/>
    <w:semiHidden/>
    <w:rsid w:val="00601984"/>
    <w:rPr>
      <w:rFonts w:ascii="Times New Roman" w:eastAsia="SimSun" w:hAnsi="Times New Roman" w:cs="Times New Roman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601984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01984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01984"/>
    <w:rPr>
      <w:rFonts w:ascii="Times New Roman" w:eastAsia="SimSun" w:hAnsi="Times New Roman" w:cs="Times New Roman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0198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01984"/>
    <w:rPr>
      <w:rFonts w:ascii="Times New Roman" w:eastAsia="SimSun" w:hAnsi="Times New Roman" w:cs="Times New Roman"/>
      <w:b/>
      <w:bCs/>
      <w:szCs w:val="24"/>
    </w:rPr>
  </w:style>
  <w:style w:type="character" w:customStyle="1" w:styleId="apple-converted-space">
    <w:name w:val="apple-converted-space"/>
    <w:basedOn w:val="DefaultParagraphFont"/>
    <w:rsid w:val="00336FCD"/>
  </w:style>
  <w:style w:type="character" w:customStyle="1" w:styleId="highlight">
    <w:name w:val="highlight"/>
    <w:basedOn w:val="DefaultParagraphFont"/>
    <w:rsid w:val="007262AA"/>
  </w:style>
  <w:style w:type="character" w:customStyle="1" w:styleId="high-light">
    <w:name w:val="high-light"/>
    <w:basedOn w:val="DefaultParagraphFont"/>
    <w:rsid w:val="00E67D26"/>
  </w:style>
  <w:style w:type="paragraph" w:styleId="NoSpacing">
    <w:name w:val="No Spacing"/>
    <w:uiPriority w:val="1"/>
    <w:qFormat/>
    <w:rsid w:val="00D50D68"/>
    <w:pPr>
      <w:widowControl w:val="0"/>
      <w:jc w:val="both"/>
    </w:pPr>
    <w:rPr>
      <w:rFonts w:ascii="Times New Roman" w:eastAsia="SimSun" w:hAnsi="Times New Roman" w:cs="Times New Roman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4D4037"/>
    <w:rPr>
      <w:rFonts w:ascii="Times New Roman" w:eastAsia="SimSun" w:hAnsi="Times New Roman" w:cs="Times New Roman"/>
      <w:b/>
      <w:bCs/>
      <w:kern w:val="44"/>
      <w:sz w:val="44"/>
      <w:szCs w:val="4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B5823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SimSun" w:hAnsi="SimSun" w:cs="SimSun"/>
      <w:kern w:val="0"/>
      <w:sz w:val="24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B5823"/>
    <w:rPr>
      <w:rFonts w:ascii="SimSun" w:eastAsia="SimSun" w:hAnsi="SimSun" w:cs="SimSun"/>
      <w:kern w:val="0"/>
      <w:sz w:val="24"/>
      <w:szCs w:val="24"/>
    </w:rPr>
  </w:style>
  <w:style w:type="numbering" w:customStyle="1" w:styleId="1">
    <w:name w:val="样式1"/>
    <w:uiPriority w:val="99"/>
    <w:rsid w:val="00C77197"/>
    <w:pPr>
      <w:numPr>
        <w:numId w:val="15"/>
      </w:numPr>
    </w:pPr>
  </w:style>
  <w:style w:type="paragraph" w:customStyle="1" w:styleId="Default">
    <w:name w:val="Default"/>
    <w:rsid w:val="00752657"/>
    <w:pPr>
      <w:widowControl w:val="0"/>
      <w:autoSpaceDE w:val="0"/>
      <w:autoSpaceDN w:val="0"/>
      <w:adjustRightInd w:val="0"/>
    </w:pPr>
    <w:rPr>
      <w:rFonts w:ascii="Calibri" w:hAnsi="Calibri" w:cs="Calibri"/>
      <w:color w:val="000000"/>
      <w:kern w:val="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752657"/>
    <w:rPr>
      <w:color w:val="0000FF" w:themeColor="hyperlink"/>
      <w:u w:val="single"/>
    </w:rPr>
  </w:style>
  <w:style w:type="character" w:customStyle="1" w:styleId="11">
    <w:name w:val="未处理的提及1"/>
    <w:basedOn w:val="DefaultParagraphFont"/>
    <w:uiPriority w:val="99"/>
    <w:semiHidden/>
    <w:unhideWhenUsed/>
    <w:rsid w:val="00752657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0"/>
    <w:rsid w:val="00EA6111"/>
    <w:pPr>
      <w:jc w:val="center"/>
    </w:pPr>
    <w:rPr>
      <w:sz w:val="24"/>
    </w:rPr>
  </w:style>
  <w:style w:type="character" w:customStyle="1" w:styleId="BlockTextChar">
    <w:name w:val="Block Text Char"/>
    <w:basedOn w:val="DefaultParagraphFont"/>
    <w:link w:val="BlockText"/>
    <w:rsid w:val="00EA6111"/>
    <w:rPr>
      <w:rFonts w:ascii="Times New Roman" w:eastAsia="SimSun" w:hAnsi="Times New Roman" w:cs="Times New Roman"/>
      <w:sz w:val="24"/>
      <w:szCs w:val="20"/>
    </w:rPr>
  </w:style>
  <w:style w:type="character" w:customStyle="1" w:styleId="EndNoteBibliographyTitle0">
    <w:name w:val="EndNote Bibliography Title 字符"/>
    <w:basedOn w:val="BlockTextChar"/>
    <w:link w:val="EndNoteBibliographyTitle"/>
    <w:rsid w:val="00EA6111"/>
    <w:rPr>
      <w:rFonts w:ascii="Times New Roman" w:eastAsia="SimSun" w:hAnsi="Times New Roman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EA6111"/>
    <w:pPr>
      <w:jc w:val="left"/>
    </w:pPr>
    <w:rPr>
      <w:sz w:val="24"/>
    </w:rPr>
  </w:style>
  <w:style w:type="character" w:customStyle="1" w:styleId="EndNoteBibliography0">
    <w:name w:val="EndNote Bibliography 字符"/>
    <w:basedOn w:val="BlockTextChar"/>
    <w:link w:val="EndNoteBibliography"/>
    <w:rsid w:val="00EA6111"/>
    <w:rPr>
      <w:rFonts w:ascii="Times New Roman" w:eastAsia="SimSu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6520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276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305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742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058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220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71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088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836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259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98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20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48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349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112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334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751557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6813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524557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9331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931849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371540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68517486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62046700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962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2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30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43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37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04196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2361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146459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88343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42201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0197802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02002689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97926423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6599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450426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0463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859364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51731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45950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598035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4607887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45011186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8946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52527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1152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850229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90129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57235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7458951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54505964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71007391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0425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166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596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D319441-8D68-4672-8152-3C2BBC05AC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4803</Words>
  <Characters>27379</Characters>
  <Application>Microsoft Office Word</Application>
  <DocSecurity>0</DocSecurity>
  <Lines>228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32118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0-04-29T13:20:00Z</dcterms:created>
  <dcterms:modified xsi:type="dcterms:W3CDTF">2020-04-29T14:47:00Z</dcterms:modified>
</cp:coreProperties>
</file>